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8662EE" w14:textId="77777777" w:rsidR="00716FC7" w:rsidRPr="00D05524" w:rsidRDefault="00716FC7" w:rsidP="00716FC7">
      <w:pPr>
        <w:rPr>
          <w:rFonts w:ascii="Times New Roman" w:hAnsi="Times New Roman" w:cs="Times New Roman"/>
          <w:b/>
          <w:color w:val="4F81BD" w:themeColor="accent1"/>
          <w:sz w:val="28"/>
          <w:lang w:val="en-US"/>
        </w:rPr>
      </w:pPr>
      <w:bookmarkStart w:id="0" w:name="_GoBack"/>
      <w:bookmarkEnd w:id="0"/>
      <w:r w:rsidRPr="00D05524">
        <w:rPr>
          <w:rFonts w:ascii="Times New Roman" w:hAnsi="Times New Roman" w:cs="Times New Roman"/>
          <w:b/>
          <w:color w:val="4F81BD" w:themeColor="accent1"/>
          <w:sz w:val="28"/>
          <w:lang w:val="en-US"/>
        </w:rPr>
        <w:t>Supplemental online material</w:t>
      </w:r>
    </w:p>
    <w:p w14:paraId="6A8E112F" w14:textId="38124807" w:rsidR="00FC7CD2" w:rsidRPr="00EF6923" w:rsidRDefault="00FC7CD2" w:rsidP="00FC7CD2">
      <w:pPr>
        <w:rPr>
          <w:rFonts w:ascii="Times New Roman" w:hAnsi="Times New Roman" w:cs="Times New Roman"/>
          <w:lang w:val="en-US"/>
        </w:rPr>
      </w:pPr>
      <w:r w:rsidRPr="00EF6923">
        <w:rPr>
          <w:rFonts w:ascii="Times New Roman" w:hAnsi="Times New Roman" w:cs="Times New Roman"/>
          <w:b/>
          <w:lang w:val="en-US"/>
        </w:rPr>
        <w:t>Supplemental Text 1</w:t>
      </w:r>
      <w:r w:rsidRPr="00EF6923">
        <w:rPr>
          <w:rFonts w:ascii="Times New Roman" w:hAnsi="Times New Roman" w:cs="Times New Roman"/>
          <w:lang w:val="en-US"/>
        </w:rPr>
        <w:t>. Detailed methodology and search terms of the systematic search</w:t>
      </w:r>
    </w:p>
    <w:p w14:paraId="30621726" w14:textId="548FFA45" w:rsidR="0009043A" w:rsidRPr="00EF6923" w:rsidRDefault="0009043A" w:rsidP="00FC7CD2">
      <w:pPr>
        <w:rPr>
          <w:rFonts w:ascii="Times New Roman" w:hAnsi="Times New Roman" w:cs="Times New Roman"/>
          <w:b/>
          <w:lang w:val="en-US"/>
        </w:rPr>
      </w:pPr>
      <w:r w:rsidRPr="00EF6923">
        <w:rPr>
          <w:rFonts w:ascii="Times New Roman" w:hAnsi="Times New Roman" w:cs="Times New Roman"/>
          <w:b/>
          <w:lang w:val="en-US"/>
        </w:rPr>
        <w:t xml:space="preserve">Supplemental Figure 1. </w:t>
      </w:r>
      <w:r w:rsidRPr="00EF6923">
        <w:rPr>
          <w:rFonts w:ascii="Times New Roman" w:hAnsi="Times New Roman" w:cs="Times New Roman"/>
          <w:bCs/>
        </w:rPr>
        <w:t>Focus o</w:t>
      </w:r>
      <w:r w:rsidR="001F2CE6" w:rsidRPr="00EF6923">
        <w:rPr>
          <w:rFonts w:ascii="Times New Roman" w:hAnsi="Times New Roman" w:cs="Times New Roman"/>
          <w:bCs/>
        </w:rPr>
        <w:t>n</w:t>
      </w:r>
      <w:r w:rsidRPr="00EF6923">
        <w:rPr>
          <w:rFonts w:ascii="Times New Roman" w:hAnsi="Times New Roman" w:cs="Times New Roman"/>
          <w:bCs/>
        </w:rPr>
        <w:t xml:space="preserve"> the patient</w:t>
      </w:r>
    </w:p>
    <w:p w14:paraId="67363846" w14:textId="77777777" w:rsidR="00367BF9" w:rsidRPr="00EF6923" w:rsidRDefault="000B0B47" w:rsidP="00367BF9">
      <w:pPr>
        <w:rPr>
          <w:rFonts w:ascii="Times New Roman" w:hAnsi="Times New Roman" w:cs="Times New Roman"/>
          <w:lang w:val="en-US"/>
        </w:rPr>
      </w:pPr>
      <w:r w:rsidRPr="00EF6923">
        <w:rPr>
          <w:rFonts w:ascii="Times New Roman" w:hAnsi="Times New Roman" w:cs="Times New Roman"/>
          <w:b/>
          <w:lang w:val="en-US"/>
        </w:rPr>
        <w:t xml:space="preserve">Supplemental </w:t>
      </w:r>
      <w:r w:rsidR="00B11048" w:rsidRPr="00EF6923">
        <w:rPr>
          <w:rFonts w:ascii="Times New Roman" w:hAnsi="Times New Roman" w:cs="Times New Roman"/>
          <w:b/>
          <w:lang w:val="en-US"/>
        </w:rPr>
        <w:t xml:space="preserve">Table </w:t>
      </w:r>
      <w:r w:rsidR="00367BF9" w:rsidRPr="00EF6923">
        <w:rPr>
          <w:rFonts w:ascii="Times New Roman" w:hAnsi="Times New Roman" w:cs="Times New Roman"/>
          <w:b/>
          <w:lang w:val="en-US"/>
        </w:rPr>
        <w:t>1</w:t>
      </w:r>
      <w:r w:rsidR="00367BF9" w:rsidRPr="00EF6923">
        <w:rPr>
          <w:rFonts w:ascii="Times New Roman" w:hAnsi="Times New Roman" w:cs="Times New Roman"/>
          <w:lang w:val="en-US"/>
        </w:rPr>
        <w:t>. List of excluded high-income countries with reasons</w:t>
      </w:r>
      <w:r w:rsidR="001D4792" w:rsidRPr="00EF6923">
        <w:rPr>
          <w:rFonts w:ascii="Times New Roman" w:hAnsi="Times New Roman" w:cs="Times New Roman"/>
          <w:lang w:val="en-US"/>
        </w:rPr>
        <w:t xml:space="preserve"> for exclusion</w:t>
      </w:r>
      <w:r w:rsidR="00367BF9" w:rsidRPr="00EF6923">
        <w:rPr>
          <w:rFonts w:ascii="Times New Roman" w:hAnsi="Times New Roman" w:cs="Times New Roman"/>
          <w:lang w:val="en-US"/>
        </w:rPr>
        <w:t xml:space="preserve"> </w:t>
      </w:r>
    </w:p>
    <w:p w14:paraId="2619CD77" w14:textId="6DECFD62" w:rsidR="00367BF9" w:rsidRPr="00EF6923" w:rsidRDefault="000B0B47" w:rsidP="00367BF9">
      <w:pPr>
        <w:rPr>
          <w:rFonts w:ascii="Times New Roman" w:hAnsi="Times New Roman" w:cs="Times New Roman"/>
          <w:lang w:val="en-US"/>
        </w:rPr>
      </w:pPr>
      <w:r w:rsidRPr="00EF6923">
        <w:rPr>
          <w:rFonts w:ascii="Times New Roman" w:hAnsi="Times New Roman" w:cs="Times New Roman"/>
          <w:b/>
          <w:lang w:val="en-US"/>
        </w:rPr>
        <w:t xml:space="preserve">Supplemental </w:t>
      </w:r>
      <w:r w:rsidR="00B11048" w:rsidRPr="00EF6923">
        <w:rPr>
          <w:rFonts w:ascii="Times New Roman" w:hAnsi="Times New Roman" w:cs="Times New Roman"/>
          <w:b/>
          <w:lang w:val="en-US"/>
        </w:rPr>
        <w:t xml:space="preserve">Table </w:t>
      </w:r>
      <w:r w:rsidR="00367BF9" w:rsidRPr="00EF6923">
        <w:rPr>
          <w:rFonts w:ascii="Times New Roman" w:hAnsi="Times New Roman" w:cs="Times New Roman"/>
          <w:b/>
          <w:lang w:val="en-US"/>
        </w:rPr>
        <w:t>2</w:t>
      </w:r>
      <w:r w:rsidR="00367BF9" w:rsidRPr="00EF6923">
        <w:rPr>
          <w:rFonts w:ascii="Times New Roman" w:hAnsi="Times New Roman" w:cs="Times New Roman"/>
          <w:lang w:val="en-US"/>
        </w:rPr>
        <w:t xml:space="preserve">. Invasive pneumococcal disease distribution across analyzed countries by </w:t>
      </w:r>
      <w:r w:rsidR="00E658CB">
        <w:rPr>
          <w:rFonts w:ascii="Times New Roman" w:hAnsi="Times New Roman" w:cs="Times New Roman"/>
          <w:lang w:val="en-US"/>
        </w:rPr>
        <w:t>era for children &lt;5 years old</w:t>
      </w:r>
    </w:p>
    <w:p w14:paraId="602DAE87" w14:textId="7766D442" w:rsidR="005F23CC" w:rsidRDefault="000B0B47" w:rsidP="00FC7CD2">
      <w:pPr>
        <w:rPr>
          <w:rFonts w:ascii="Times New Roman" w:hAnsi="Times New Roman" w:cs="Times New Roman"/>
          <w:lang w:val="en-US"/>
        </w:rPr>
      </w:pPr>
      <w:r w:rsidRPr="00EF6923">
        <w:rPr>
          <w:rFonts w:ascii="Times New Roman" w:hAnsi="Times New Roman" w:cs="Times New Roman"/>
          <w:b/>
          <w:lang w:val="en-US"/>
        </w:rPr>
        <w:t xml:space="preserve">Supplemental </w:t>
      </w:r>
      <w:r w:rsidR="00367BF9" w:rsidRPr="00EF6923">
        <w:rPr>
          <w:rFonts w:ascii="Times New Roman" w:hAnsi="Times New Roman" w:cs="Times New Roman"/>
          <w:b/>
          <w:lang w:val="en-US"/>
        </w:rPr>
        <w:t>Table 3</w:t>
      </w:r>
      <w:r w:rsidR="00367BF9" w:rsidRPr="00EF6923">
        <w:rPr>
          <w:rFonts w:ascii="Times New Roman" w:hAnsi="Times New Roman" w:cs="Times New Roman"/>
          <w:lang w:val="en-US"/>
        </w:rPr>
        <w:t>. Invasive pneumococcal disease distribution across analyzed countries by</w:t>
      </w:r>
      <w:r w:rsidR="00E658CB">
        <w:rPr>
          <w:rFonts w:ascii="Times New Roman" w:hAnsi="Times New Roman" w:cs="Times New Roman"/>
          <w:lang w:val="en-US"/>
        </w:rPr>
        <w:t xml:space="preserve"> era for adults ≥65 years old</w:t>
      </w:r>
    </w:p>
    <w:p w14:paraId="7036D56A" w14:textId="77777777" w:rsidR="005F23CC" w:rsidRDefault="005F23CC" w:rsidP="00FC7CD2">
      <w:pPr>
        <w:rPr>
          <w:rFonts w:ascii="Times New Roman" w:hAnsi="Times New Roman" w:cs="Times New Roman"/>
          <w:lang w:val="en-US"/>
        </w:rPr>
      </w:pPr>
    </w:p>
    <w:p w14:paraId="31607142" w14:textId="696F5C5A" w:rsidR="0070579D" w:rsidRPr="00D05524" w:rsidRDefault="0070579D" w:rsidP="00FC7CD2">
      <w:pPr>
        <w:rPr>
          <w:rFonts w:ascii="Times New Roman" w:hAnsi="Times New Roman" w:cs="Times New Roman"/>
          <w:b/>
          <w:color w:val="4F81BD" w:themeColor="accent1"/>
          <w:sz w:val="28"/>
          <w:lang w:val="en-US"/>
        </w:rPr>
      </w:pPr>
      <w:r w:rsidRPr="00D05524">
        <w:rPr>
          <w:rFonts w:ascii="Times New Roman" w:hAnsi="Times New Roman" w:cs="Times New Roman"/>
          <w:b/>
          <w:color w:val="4F81BD" w:themeColor="accent1"/>
          <w:sz w:val="28"/>
          <w:lang w:val="en-US"/>
        </w:rPr>
        <w:t>Supplemental online material</w:t>
      </w:r>
    </w:p>
    <w:p w14:paraId="5BE5BBC1" w14:textId="77777777" w:rsidR="0070579D" w:rsidRPr="00D05524" w:rsidRDefault="001D4792" w:rsidP="001D4792">
      <w:pPr>
        <w:rPr>
          <w:rFonts w:ascii="Times New Roman" w:hAnsi="Times New Roman" w:cs="Times New Roman"/>
          <w:b/>
          <w:lang w:val="en-US"/>
        </w:rPr>
      </w:pPr>
      <w:r w:rsidRPr="00D05524">
        <w:rPr>
          <w:rFonts w:ascii="Times New Roman" w:hAnsi="Times New Roman" w:cs="Times New Roman"/>
          <w:b/>
          <w:lang w:val="en-US"/>
        </w:rPr>
        <w:t xml:space="preserve">Supplemental Text 1. </w:t>
      </w:r>
      <w:r w:rsidR="0070579D" w:rsidRPr="00D05524">
        <w:rPr>
          <w:rFonts w:ascii="Times New Roman" w:hAnsi="Times New Roman" w:cs="Times New Roman"/>
          <w:b/>
          <w:lang w:val="en-US"/>
        </w:rPr>
        <w:t>Detailed methodology and search terms of the systematic search</w:t>
      </w:r>
    </w:p>
    <w:p w14:paraId="1760BF98" w14:textId="3F027318" w:rsidR="00B461B9" w:rsidRPr="00D05524" w:rsidRDefault="00037129" w:rsidP="00AE7922">
      <w:pPr>
        <w:rPr>
          <w:rFonts w:ascii="Times New Roman" w:hAnsi="Times New Roman" w:cs="Times New Roman"/>
        </w:rPr>
      </w:pPr>
      <w:r w:rsidRPr="00D05524">
        <w:rPr>
          <w:rFonts w:ascii="Times New Roman" w:hAnsi="Times New Roman" w:cs="Times New Roman"/>
          <w:lang w:val="en-US"/>
        </w:rPr>
        <w:t xml:space="preserve">A broad systematic search was performed aimed at identifying observational post-marketing studies that evaluated the impact of PCVs on any pneumococcal disease, nasopharyngeal carriage, antibiotic resistance and serotype distribution. </w:t>
      </w:r>
      <w:r w:rsidR="003676E1" w:rsidRPr="00D05524">
        <w:rPr>
          <w:rFonts w:ascii="Times New Roman" w:hAnsi="Times New Roman" w:cs="Times New Roman"/>
          <w:lang w:val="en-US"/>
        </w:rPr>
        <w:t>A</w:t>
      </w:r>
      <w:r w:rsidRPr="00D05524">
        <w:rPr>
          <w:rFonts w:ascii="Times New Roman" w:hAnsi="Times New Roman" w:cs="Times New Roman"/>
          <w:lang w:val="en-US"/>
        </w:rPr>
        <w:t>rticles and abstracts, published between January 2001 and April 2017, were extracted from EMBASE, Scopus and Searchlight (a Med’meme-powered database specialized in grey literature).</w:t>
      </w:r>
      <w:r w:rsidR="00973C08" w:rsidRPr="00D05524">
        <w:rPr>
          <w:rFonts w:ascii="Times New Roman" w:hAnsi="Times New Roman" w:cs="Times New Roman"/>
          <w:lang w:val="en-US"/>
        </w:rPr>
        <w:t xml:space="preserve"> Detailed search terms </w:t>
      </w:r>
      <w:r w:rsidR="0093013E" w:rsidRPr="00D05524">
        <w:rPr>
          <w:rFonts w:ascii="Times New Roman" w:hAnsi="Times New Roman" w:cs="Times New Roman"/>
          <w:lang w:val="en-US"/>
        </w:rPr>
        <w:t xml:space="preserve">and strategy </w:t>
      </w:r>
      <w:r w:rsidR="00973C08" w:rsidRPr="00D05524">
        <w:rPr>
          <w:rFonts w:ascii="Times New Roman" w:hAnsi="Times New Roman" w:cs="Times New Roman"/>
          <w:lang w:val="en-US"/>
        </w:rPr>
        <w:t xml:space="preserve">by database are mentioned below. This resulted in </w:t>
      </w:r>
      <w:r w:rsidR="00F85FD6" w:rsidRPr="00D05524">
        <w:rPr>
          <w:rFonts w:ascii="Times New Roman" w:hAnsi="Times New Roman" w:cs="Times New Roman"/>
          <w:lang w:val="en-US"/>
        </w:rPr>
        <w:t>13254</w:t>
      </w:r>
      <w:r w:rsidR="008E2820" w:rsidRPr="00D05524">
        <w:rPr>
          <w:rFonts w:ascii="Times New Roman" w:hAnsi="Times New Roman" w:cs="Times New Roman"/>
          <w:lang w:val="en-US"/>
        </w:rPr>
        <w:t xml:space="preserve"> </w:t>
      </w:r>
      <w:r w:rsidR="00973C08" w:rsidRPr="00D05524">
        <w:rPr>
          <w:rFonts w:ascii="Times New Roman" w:hAnsi="Times New Roman" w:cs="Times New Roman"/>
        </w:rPr>
        <w:t>references. After removal of duplicates</w:t>
      </w:r>
      <w:r w:rsidR="00E83A7D" w:rsidRPr="00D05524">
        <w:rPr>
          <w:rFonts w:ascii="Times New Roman" w:hAnsi="Times New Roman" w:cs="Times New Roman"/>
        </w:rPr>
        <w:t>,</w:t>
      </w:r>
      <w:r w:rsidR="00973C08" w:rsidRPr="00D05524">
        <w:rPr>
          <w:rFonts w:ascii="Times New Roman" w:hAnsi="Times New Roman" w:cs="Times New Roman"/>
        </w:rPr>
        <w:t xml:space="preserve"> </w:t>
      </w:r>
      <w:r w:rsidR="00A547F2" w:rsidRPr="00D05524">
        <w:rPr>
          <w:rFonts w:ascii="Times New Roman" w:hAnsi="Times New Roman" w:cs="Times New Roman"/>
        </w:rPr>
        <w:t xml:space="preserve">8404 </w:t>
      </w:r>
      <w:r w:rsidR="00973C08" w:rsidRPr="00D05524">
        <w:rPr>
          <w:rFonts w:ascii="Times New Roman" w:hAnsi="Times New Roman" w:cs="Times New Roman"/>
        </w:rPr>
        <w:t>references remained.</w:t>
      </w:r>
      <w:r w:rsidR="003676E1" w:rsidRPr="00D05524">
        <w:rPr>
          <w:rFonts w:ascii="Times New Roman" w:hAnsi="Times New Roman" w:cs="Times New Roman"/>
        </w:rPr>
        <w:t xml:space="preserve"> Titles and abstracts</w:t>
      </w:r>
      <w:r w:rsidR="00B461B9" w:rsidRPr="00D05524">
        <w:rPr>
          <w:rFonts w:ascii="Times New Roman" w:hAnsi="Times New Roman" w:cs="Times New Roman"/>
        </w:rPr>
        <w:t>, and subsequently full texts</w:t>
      </w:r>
      <w:r w:rsidR="003676E1" w:rsidRPr="00D05524">
        <w:rPr>
          <w:rFonts w:ascii="Times New Roman" w:hAnsi="Times New Roman" w:cs="Times New Roman"/>
        </w:rPr>
        <w:t xml:space="preserve"> were screened against inclusion and exclusion criteria</w:t>
      </w:r>
      <w:r w:rsidR="00B461B9" w:rsidRPr="00D05524">
        <w:rPr>
          <w:rFonts w:ascii="Times New Roman" w:hAnsi="Times New Roman" w:cs="Times New Roman"/>
        </w:rPr>
        <w:t xml:space="preserve">. This resulted </w:t>
      </w:r>
      <w:r w:rsidR="00A547F2" w:rsidRPr="00D05524">
        <w:rPr>
          <w:rFonts w:ascii="Times New Roman" w:hAnsi="Times New Roman" w:cs="Times New Roman"/>
        </w:rPr>
        <w:t xml:space="preserve">in 1297 </w:t>
      </w:r>
      <w:r w:rsidR="00B461B9" w:rsidRPr="00D05524">
        <w:rPr>
          <w:rFonts w:ascii="Times New Roman" w:hAnsi="Times New Roman" w:cs="Times New Roman"/>
        </w:rPr>
        <w:t>remaining references.</w:t>
      </w:r>
      <w:r w:rsidR="003676E1" w:rsidRPr="00D05524">
        <w:rPr>
          <w:rFonts w:ascii="Times New Roman" w:hAnsi="Times New Roman" w:cs="Times New Roman"/>
        </w:rPr>
        <w:t xml:space="preserve"> </w:t>
      </w:r>
    </w:p>
    <w:p w14:paraId="75A2F3F2" w14:textId="77777777" w:rsidR="00E83A7D" w:rsidRPr="00D05524" w:rsidRDefault="00B461B9" w:rsidP="00AE7922">
      <w:pPr>
        <w:rPr>
          <w:rFonts w:ascii="Times New Roman" w:hAnsi="Times New Roman" w:cs="Times New Roman"/>
          <w:lang w:val="en-US"/>
        </w:rPr>
      </w:pPr>
      <w:r w:rsidRPr="00D05524">
        <w:rPr>
          <w:rFonts w:ascii="Times New Roman" w:hAnsi="Times New Roman" w:cs="Times New Roman"/>
        </w:rPr>
        <w:t xml:space="preserve">Inclusion criteria were: </w:t>
      </w:r>
      <w:r w:rsidR="00E83A7D" w:rsidRPr="00D05524">
        <w:rPr>
          <w:rFonts w:ascii="Times New Roman" w:hAnsi="Times New Roman" w:cs="Times New Roman"/>
        </w:rPr>
        <w:t xml:space="preserve">(1) </w:t>
      </w:r>
      <w:r w:rsidR="00E83A7D" w:rsidRPr="00D05524">
        <w:rPr>
          <w:rFonts w:ascii="Times New Roman" w:hAnsi="Times New Roman" w:cs="Times New Roman"/>
          <w:lang w:val="en-US"/>
        </w:rPr>
        <w:t>English-language; (2) s</w:t>
      </w:r>
      <w:r w:rsidRPr="00D05524">
        <w:rPr>
          <w:rFonts w:ascii="Times New Roman" w:hAnsi="Times New Roman" w:cs="Times New Roman"/>
          <w:lang w:val="en-US"/>
        </w:rPr>
        <w:t>tudies</w:t>
      </w:r>
      <w:r w:rsidR="003676E1" w:rsidRPr="00D05524">
        <w:rPr>
          <w:rFonts w:ascii="Times New Roman" w:hAnsi="Times New Roman" w:cs="Times New Roman"/>
          <w:lang w:val="en-US"/>
        </w:rPr>
        <w:t xml:space="preserve"> analyzing PCV impact (e.g. incidence, effectiveness, case numbers) on any pneumococcal disease, nasopharyngeal carriage, antibiotic resistance and serotype distribution.</w:t>
      </w:r>
    </w:p>
    <w:p w14:paraId="077580EE" w14:textId="77777777" w:rsidR="00B461B9" w:rsidRPr="00D05524" w:rsidRDefault="00E83A7D" w:rsidP="00AE7922">
      <w:pPr>
        <w:rPr>
          <w:rFonts w:ascii="Times New Roman" w:hAnsi="Times New Roman" w:cs="Times New Roman"/>
        </w:rPr>
      </w:pPr>
      <w:r w:rsidRPr="00D05524">
        <w:rPr>
          <w:rFonts w:ascii="Times New Roman" w:hAnsi="Times New Roman" w:cs="Times New Roman"/>
          <w:lang w:val="en-US"/>
        </w:rPr>
        <w:t xml:space="preserve">Exclusion criteria were: </w:t>
      </w:r>
      <w:r w:rsidR="006E1D28" w:rsidRPr="00D05524">
        <w:rPr>
          <w:rFonts w:ascii="Times New Roman" w:hAnsi="Times New Roman" w:cs="Times New Roman"/>
          <w:lang w:val="en-US"/>
        </w:rPr>
        <w:t>review articles, case reports, r</w:t>
      </w:r>
      <w:r w:rsidR="00A547F2" w:rsidRPr="00D05524">
        <w:rPr>
          <w:rFonts w:ascii="Times New Roman" w:hAnsi="Times New Roman" w:cs="Times New Roman"/>
          <w:lang w:val="en-US"/>
        </w:rPr>
        <w:t>andomized control trials, efficacy data, papers not reporting vaccine data</w:t>
      </w:r>
      <w:r w:rsidR="005F4FD2" w:rsidRPr="00D05524">
        <w:rPr>
          <w:rFonts w:ascii="Times New Roman" w:hAnsi="Times New Roman" w:cs="Times New Roman"/>
          <w:lang w:val="en-US"/>
        </w:rPr>
        <w:t>,</w:t>
      </w:r>
      <w:r w:rsidR="00A547F2" w:rsidRPr="00D05524">
        <w:rPr>
          <w:rFonts w:ascii="Times New Roman" w:hAnsi="Times New Roman" w:cs="Times New Roman"/>
          <w:lang w:val="en-US"/>
        </w:rPr>
        <w:t xml:space="preserve"> specifically PCV7, </w:t>
      </w:r>
      <w:r w:rsidR="006E1D28" w:rsidRPr="00D05524">
        <w:rPr>
          <w:rFonts w:ascii="Times New Roman" w:hAnsi="Times New Roman" w:cs="Times New Roman"/>
          <w:lang w:val="en-US"/>
        </w:rPr>
        <w:t>PHiD-CV</w:t>
      </w:r>
      <w:r w:rsidR="00A547F2" w:rsidRPr="00D05524">
        <w:rPr>
          <w:rFonts w:ascii="Times New Roman" w:hAnsi="Times New Roman" w:cs="Times New Roman"/>
          <w:lang w:val="en-US"/>
        </w:rPr>
        <w:t xml:space="preserve"> or PCV13 data, papers reporting data either pre-PCV or post-PCV introduction</w:t>
      </w:r>
      <w:r w:rsidR="006E1D28" w:rsidRPr="00D05524">
        <w:rPr>
          <w:rFonts w:ascii="Times New Roman" w:hAnsi="Times New Roman" w:cs="Times New Roman"/>
          <w:lang w:val="en-US"/>
        </w:rPr>
        <w:t xml:space="preserve"> but not both</w:t>
      </w:r>
      <w:r w:rsidR="00A547F2" w:rsidRPr="00D05524">
        <w:rPr>
          <w:rFonts w:ascii="Times New Roman" w:hAnsi="Times New Roman" w:cs="Times New Roman"/>
          <w:lang w:val="en-US"/>
        </w:rPr>
        <w:t>, papers reporting other outcomes than the ones of interest.</w:t>
      </w:r>
    </w:p>
    <w:p w14:paraId="41DFE13C" w14:textId="6586D908" w:rsidR="00B461B9" w:rsidRPr="00D05524" w:rsidRDefault="0093013E" w:rsidP="00AE7922">
      <w:pPr>
        <w:rPr>
          <w:rFonts w:ascii="Times New Roman" w:hAnsi="Times New Roman" w:cs="Times New Roman"/>
        </w:rPr>
      </w:pPr>
      <w:r w:rsidRPr="00D05524">
        <w:rPr>
          <w:rFonts w:ascii="Times New Roman" w:hAnsi="Times New Roman" w:cs="Times New Roman"/>
        </w:rPr>
        <w:lastRenderedPageBreak/>
        <w:t>For the purpose of the current analyses, w</w:t>
      </w:r>
      <w:r w:rsidR="00E83A7D" w:rsidRPr="00D05524">
        <w:rPr>
          <w:rFonts w:ascii="Times New Roman" w:hAnsi="Times New Roman" w:cs="Times New Roman"/>
        </w:rPr>
        <w:t xml:space="preserve">e searched the resulting </w:t>
      </w:r>
      <w:r w:rsidR="00E83A7D" w:rsidRPr="00D05524">
        <w:rPr>
          <w:rFonts w:ascii="Times New Roman" w:hAnsi="Times New Roman" w:cs="Times New Roman"/>
          <w:lang w:val="en-US"/>
        </w:rPr>
        <w:t xml:space="preserve">database </w:t>
      </w:r>
      <w:r w:rsidRPr="00D05524">
        <w:rPr>
          <w:rFonts w:ascii="Times New Roman" w:hAnsi="Times New Roman" w:cs="Times New Roman"/>
          <w:lang w:val="en-US"/>
        </w:rPr>
        <w:t xml:space="preserve">of </w:t>
      </w:r>
      <w:r w:rsidR="00A526E8" w:rsidRPr="00D05524">
        <w:rPr>
          <w:rFonts w:ascii="Times New Roman" w:hAnsi="Times New Roman" w:cs="Times New Roman"/>
          <w:lang w:val="en-US"/>
        </w:rPr>
        <w:t>1297</w:t>
      </w:r>
      <w:r w:rsidRPr="00D05524">
        <w:rPr>
          <w:rFonts w:ascii="Times New Roman" w:hAnsi="Times New Roman" w:cs="Times New Roman"/>
          <w:lang w:val="en-US"/>
        </w:rPr>
        <w:t xml:space="preserve"> references </w:t>
      </w:r>
      <w:r w:rsidR="00E83A7D" w:rsidRPr="00D05524">
        <w:rPr>
          <w:rFonts w:ascii="Times New Roman" w:hAnsi="Times New Roman" w:cs="Times New Roman"/>
          <w:lang w:val="en-US"/>
        </w:rPr>
        <w:t>for studies with IPD as an outcome by using the search terms: invasive</w:t>
      </w:r>
      <w:r w:rsidR="00137A35" w:rsidRPr="00D05524">
        <w:rPr>
          <w:rFonts w:ascii="Times New Roman" w:hAnsi="Times New Roman" w:cs="Times New Roman"/>
          <w:lang w:val="en-US"/>
        </w:rPr>
        <w:t xml:space="preserve"> pneumococcal disease</w:t>
      </w:r>
      <w:r w:rsidR="00E83A7D" w:rsidRPr="00D05524">
        <w:rPr>
          <w:rFonts w:ascii="Times New Roman" w:hAnsi="Times New Roman" w:cs="Times New Roman"/>
          <w:lang w:val="en-US"/>
        </w:rPr>
        <w:t xml:space="preserve">, IPD, meningitis and bacteremia. </w:t>
      </w:r>
      <w:r w:rsidR="00C17482" w:rsidRPr="00D05524">
        <w:rPr>
          <w:rFonts w:ascii="Times New Roman" w:hAnsi="Times New Roman" w:cs="Times New Roman"/>
          <w:lang w:val="en-US"/>
        </w:rPr>
        <w:t xml:space="preserve">This resulted in 933 references. </w:t>
      </w:r>
      <w:r w:rsidR="00E83A7D" w:rsidRPr="00D05524">
        <w:rPr>
          <w:rFonts w:ascii="Times New Roman" w:hAnsi="Times New Roman" w:cs="Times New Roman"/>
          <w:lang w:val="en-US"/>
        </w:rPr>
        <w:t>Among these, we performed specific searches for the 29 high-income countries</w:t>
      </w:r>
      <w:r w:rsidR="005F4FD2" w:rsidRPr="00D05524">
        <w:rPr>
          <w:rFonts w:ascii="Times New Roman" w:hAnsi="Times New Roman" w:cs="Times New Roman"/>
          <w:lang w:val="en-US"/>
        </w:rPr>
        <w:t xml:space="preserve"> or regions</w:t>
      </w:r>
      <w:r w:rsidR="00E83A7D" w:rsidRPr="00D05524">
        <w:rPr>
          <w:rFonts w:ascii="Times New Roman" w:hAnsi="Times New Roman" w:cs="Times New Roman"/>
          <w:lang w:val="en-US"/>
        </w:rPr>
        <w:t xml:space="preserve"> that had a population of 1,000,000 or more, a PCV implemented in their infant immunization </w:t>
      </w:r>
      <w:r w:rsidR="00E6491B" w:rsidRPr="00D05524">
        <w:rPr>
          <w:rFonts w:ascii="Times New Roman" w:hAnsi="Times New Roman" w:cs="Times New Roman"/>
          <w:lang w:val="en-US"/>
        </w:rPr>
        <w:t>programs</w:t>
      </w:r>
      <w:r w:rsidR="008D7A57">
        <w:rPr>
          <w:rFonts w:ascii="Times New Roman" w:hAnsi="Times New Roman" w:cs="Times New Roman"/>
          <w:lang w:val="en-US"/>
        </w:rPr>
        <w:t xml:space="preserve"> and </w:t>
      </w:r>
      <w:r w:rsidR="00E83A7D" w:rsidRPr="00D05524">
        <w:rPr>
          <w:rFonts w:ascii="Times New Roman" w:hAnsi="Times New Roman" w:cs="Times New Roman"/>
          <w:lang w:val="en-US"/>
        </w:rPr>
        <w:t>well-described national, regional population-based or sentinel IPD surveillance system in place before PCV introduction</w:t>
      </w:r>
      <w:r w:rsidRPr="00D05524">
        <w:rPr>
          <w:rFonts w:ascii="Times New Roman" w:hAnsi="Times New Roman" w:cs="Times New Roman"/>
          <w:lang w:val="en-US"/>
        </w:rPr>
        <w:t>. We further screened titles, abstracts and full texts of the remaining references against the following inclusion criteria:  (1) IPD incidence or number of cases reported for at least 2 years before any PCV introduction and at least 3 years after higher-valent PCV introduction, and, where relevant, in the PCV7 period; (2) IPD incidence and/or case counts stratified by age (&lt;5 years and/or ≥65 years); (3) IPD incidence and/or case counts segregated by pneumococcal serotype or grouped serotypes (VT and NVT).</w:t>
      </w:r>
    </w:p>
    <w:p w14:paraId="44D08C2B" w14:textId="77777777" w:rsidR="0093013E" w:rsidRPr="00D05524" w:rsidRDefault="0093013E" w:rsidP="00AE7922">
      <w:pPr>
        <w:rPr>
          <w:rFonts w:ascii="Times New Roman" w:hAnsi="Times New Roman" w:cs="Times New Roman"/>
          <w:lang w:val="en-US"/>
        </w:rPr>
      </w:pPr>
    </w:p>
    <w:p w14:paraId="0F9E3181" w14:textId="77777777" w:rsidR="00330257" w:rsidRPr="00D05524" w:rsidRDefault="00330257" w:rsidP="00330257">
      <w:pPr>
        <w:rPr>
          <w:rFonts w:ascii="Times New Roman" w:hAnsi="Times New Roman" w:cs="Times New Roman"/>
          <w:b/>
          <w:lang w:val="en-US"/>
        </w:rPr>
      </w:pPr>
      <w:r w:rsidRPr="00D05524">
        <w:rPr>
          <w:rFonts w:ascii="Times New Roman" w:hAnsi="Times New Roman" w:cs="Times New Roman"/>
          <w:b/>
          <w:lang w:val="en-US"/>
        </w:rPr>
        <w:t>EMBASE search strategy</w:t>
      </w:r>
    </w:p>
    <w:tbl>
      <w:tblPr>
        <w:tblW w:w="5137" w:type="pct"/>
        <w:tblBorders>
          <w:top w:val="single" w:sz="6" w:space="0" w:color="FFFFFF"/>
          <w:left w:val="single" w:sz="6" w:space="0" w:color="FFFFFF"/>
          <w:bottom w:val="single" w:sz="6" w:space="0" w:color="FFFFFF"/>
          <w:right w:val="single" w:sz="6" w:space="0" w:color="FFFFFF"/>
        </w:tblBorders>
        <w:tblCellMar>
          <w:top w:w="15" w:type="dxa"/>
          <w:left w:w="15" w:type="dxa"/>
          <w:bottom w:w="450" w:type="dxa"/>
          <w:right w:w="15" w:type="dxa"/>
        </w:tblCellMar>
        <w:tblLook w:val="04A0" w:firstRow="1" w:lastRow="0" w:firstColumn="1" w:lastColumn="0" w:noHBand="0" w:noVBand="1"/>
      </w:tblPr>
      <w:tblGrid>
        <w:gridCol w:w="576"/>
        <w:gridCol w:w="6481"/>
        <w:gridCol w:w="2333"/>
      </w:tblGrid>
      <w:tr w:rsidR="0093013E" w:rsidRPr="00D05524" w14:paraId="3443BB7B" w14:textId="77777777" w:rsidTr="00330257">
        <w:trPr>
          <w:trHeight w:val="255"/>
        </w:trPr>
        <w:tc>
          <w:tcPr>
            <w:tcW w:w="576" w:type="dxa"/>
            <w:shd w:val="clear" w:color="auto" w:fill="auto"/>
            <w:tcMar>
              <w:top w:w="60" w:type="dxa"/>
              <w:left w:w="60" w:type="dxa"/>
              <w:bottom w:w="60" w:type="dxa"/>
              <w:right w:w="120" w:type="dxa"/>
            </w:tcMar>
            <w:vAlign w:val="center"/>
            <w:hideMark/>
          </w:tcPr>
          <w:p w14:paraId="42DDDA36"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lang w:val="fr-BE"/>
              </w:rPr>
              <w:t xml:space="preserve">#17 </w:t>
            </w:r>
          </w:p>
        </w:tc>
        <w:tc>
          <w:tcPr>
            <w:tcW w:w="6481" w:type="dxa"/>
            <w:shd w:val="clear" w:color="auto" w:fill="auto"/>
            <w:tcMar>
              <w:top w:w="60" w:type="dxa"/>
              <w:left w:w="0" w:type="dxa"/>
              <w:bottom w:w="60" w:type="dxa"/>
              <w:right w:w="120" w:type="dxa"/>
            </w:tcMar>
            <w:vAlign w:val="center"/>
            <w:hideMark/>
          </w:tcPr>
          <w:p w14:paraId="540913DF"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b/>
                <w:bCs/>
                <w:lang w:val="fr-BE"/>
              </w:rPr>
              <w:t>#11</w:t>
            </w:r>
            <w:r w:rsidRPr="00D05524">
              <w:rPr>
                <w:rFonts w:ascii="Times New Roman" w:hAnsi="Times New Roman" w:cs="Times New Roman"/>
                <w:lang w:val="fr-BE"/>
              </w:rPr>
              <w:t xml:space="preserve"> OR </w:t>
            </w:r>
            <w:r w:rsidRPr="00D05524">
              <w:rPr>
                <w:rFonts w:ascii="Times New Roman" w:hAnsi="Times New Roman" w:cs="Times New Roman"/>
                <w:b/>
                <w:bCs/>
                <w:lang w:val="fr-BE"/>
              </w:rPr>
              <w:t>#12</w:t>
            </w:r>
            <w:r w:rsidRPr="00D05524">
              <w:rPr>
                <w:rFonts w:ascii="Times New Roman" w:hAnsi="Times New Roman" w:cs="Times New Roman"/>
                <w:lang w:val="fr-BE"/>
              </w:rPr>
              <w:t xml:space="preserve"> AND [2001-2015]/py</w:t>
            </w:r>
          </w:p>
        </w:tc>
        <w:tc>
          <w:tcPr>
            <w:tcW w:w="2333" w:type="dxa"/>
            <w:shd w:val="clear" w:color="auto" w:fill="auto"/>
            <w:tcMar>
              <w:top w:w="60" w:type="dxa"/>
              <w:left w:w="0" w:type="dxa"/>
              <w:bottom w:w="60" w:type="dxa"/>
              <w:right w:w="0" w:type="dxa"/>
            </w:tcMar>
            <w:vAlign w:val="center"/>
            <w:hideMark/>
          </w:tcPr>
          <w:p w14:paraId="7B4C2C12" w14:textId="77777777" w:rsidR="0093013E" w:rsidRPr="00D05524" w:rsidRDefault="0093013E" w:rsidP="0093013E">
            <w:pPr>
              <w:rPr>
                <w:rFonts w:ascii="Times New Roman" w:hAnsi="Times New Roman" w:cs="Times New Roman"/>
                <w:lang w:val="fr-BE"/>
              </w:rPr>
            </w:pPr>
          </w:p>
        </w:tc>
      </w:tr>
      <w:tr w:rsidR="0093013E" w:rsidRPr="00D05524" w14:paraId="4991C1AC" w14:textId="77777777" w:rsidTr="00330257">
        <w:trPr>
          <w:trHeight w:val="255"/>
        </w:trPr>
        <w:tc>
          <w:tcPr>
            <w:tcW w:w="576" w:type="dxa"/>
            <w:shd w:val="clear" w:color="auto" w:fill="auto"/>
            <w:tcMar>
              <w:top w:w="60" w:type="dxa"/>
              <w:left w:w="60" w:type="dxa"/>
              <w:bottom w:w="60" w:type="dxa"/>
              <w:right w:w="120" w:type="dxa"/>
            </w:tcMar>
            <w:vAlign w:val="center"/>
            <w:hideMark/>
          </w:tcPr>
          <w:p w14:paraId="257C2AC9"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lang w:val="fr-BE"/>
              </w:rPr>
              <w:t xml:space="preserve">#12 </w:t>
            </w:r>
          </w:p>
        </w:tc>
        <w:tc>
          <w:tcPr>
            <w:tcW w:w="8814" w:type="dxa"/>
            <w:gridSpan w:val="2"/>
            <w:shd w:val="clear" w:color="auto" w:fill="auto"/>
            <w:tcMar>
              <w:top w:w="60" w:type="dxa"/>
              <w:left w:w="0" w:type="dxa"/>
              <w:bottom w:w="60" w:type="dxa"/>
              <w:right w:w="120" w:type="dxa"/>
            </w:tcMar>
            <w:vAlign w:val="center"/>
            <w:hideMark/>
          </w:tcPr>
          <w:p w14:paraId="27823757"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b/>
                <w:bCs/>
                <w:lang w:val="fr-BE"/>
              </w:rPr>
              <w:t>#6</w:t>
            </w:r>
            <w:r w:rsidRPr="00D05524">
              <w:rPr>
                <w:rFonts w:ascii="Times New Roman" w:hAnsi="Times New Roman" w:cs="Times New Roman"/>
                <w:lang w:val="fr-BE"/>
              </w:rPr>
              <w:t xml:space="preserve"> AND </w:t>
            </w:r>
            <w:r w:rsidRPr="00D05524">
              <w:rPr>
                <w:rFonts w:ascii="Times New Roman" w:hAnsi="Times New Roman" w:cs="Times New Roman"/>
                <w:b/>
                <w:bCs/>
                <w:lang w:val="fr-BE"/>
              </w:rPr>
              <w:t>#7</w:t>
            </w:r>
            <w:r w:rsidRPr="00D05524">
              <w:rPr>
                <w:rFonts w:ascii="Times New Roman" w:hAnsi="Times New Roman" w:cs="Times New Roman"/>
                <w:lang w:val="fr-BE"/>
              </w:rPr>
              <w:t xml:space="preserve"> AND </w:t>
            </w:r>
            <w:r w:rsidRPr="00D05524">
              <w:rPr>
                <w:rFonts w:ascii="Times New Roman" w:hAnsi="Times New Roman" w:cs="Times New Roman"/>
                <w:b/>
                <w:bCs/>
                <w:lang w:val="fr-BE"/>
              </w:rPr>
              <w:t>#9</w:t>
            </w:r>
          </w:p>
        </w:tc>
      </w:tr>
      <w:tr w:rsidR="0093013E" w:rsidRPr="00D05524" w14:paraId="794D5609" w14:textId="77777777" w:rsidTr="00330257">
        <w:trPr>
          <w:trHeight w:val="255"/>
        </w:trPr>
        <w:tc>
          <w:tcPr>
            <w:tcW w:w="576" w:type="dxa"/>
            <w:shd w:val="clear" w:color="auto" w:fill="auto"/>
            <w:tcMar>
              <w:top w:w="60" w:type="dxa"/>
              <w:left w:w="60" w:type="dxa"/>
              <w:bottom w:w="60" w:type="dxa"/>
              <w:right w:w="120" w:type="dxa"/>
            </w:tcMar>
            <w:vAlign w:val="center"/>
            <w:hideMark/>
          </w:tcPr>
          <w:p w14:paraId="77BFBEBE"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lang w:val="fr-BE"/>
              </w:rPr>
              <w:t xml:space="preserve">#11 </w:t>
            </w:r>
          </w:p>
        </w:tc>
        <w:tc>
          <w:tcPr>
            <w:tcW w:w="8814" w:type="dxa"/>
            <w:gridSpan w:val="2"/>
            <w:shd w:val="clear" w:color="auto" w:fill="auto"/>
            <w:tcMar>
              <w:top w:w="60" w:type="dxa"/>
              <w:left w:w="0" w:type="dxa"/>
              <w:bottom w:w="60" w:type="dxa"/>
              <w:right w:w="120" w:type="dxa"/>
            </w:tcMar>
            <w:vAlign w:val="center"/>
            <w:hideMark/>
          </w:tcPr>
          <w:p w14:paraId="1205885F"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b/>
                <w:bCs/>
                <w:lang w:val="fr-BE"/>
              </w:rPr>
              <w:t>#6</w:t>
            </w:r>
            <w:r w:rsidRPr="00D05524">
              <w:rPr>
                <w:rFonts w:ascii="Times New Roman" w:hAnsi="Times New Roman" w:cs="Times New Roman"/>
                <w:lang w:val="fr-BE"/>
              </w:rPr>
              <w:t xml:space="preserve"> AND </w:t>
            </w:r>
            <w:r w:rsidRPr="00D05524">
              <w:rPr>
                <w:rFonts w:ascii="Times New Roman" w:hAnsi="Times New Roman" w:cs="Times New Roman"/>
                <w:b/>
                <w:bCs/>
                <w:lang w:val="fr-BE"/>
              </w:rPr>
              <w:t>#7</w:t>
            </w:r>
            <w:r w:rsidRPr="00D05524">
              <w:rPr>
                <w:rFonts w:ascii="Times New Roman" w:hAnsi="Times New Roman" w:cs="Times New Roman"/>
                <w:lang w:val="fr-BE"/>
              </w:rPr>
              <w:t xml:space="preserve"> AND </w:t>
            </w:r>
            <w:r w:rsidRPr="00D05524">
              <w:rPr>
                <w:rFonts w:ascii="Times New Roman" w:hAnsi="Times New Roman" w:cs="Times New Roman"/>
                <w:b/>
                <w:bCs/>
                <w:lang w:val="fr-BE"/>
              </w:rPr>
              <w:t>#8</w:t>
            </w:r>
          </w:p>
        </w:tc>
      </w:tr>
      <w:tr w:rsidR="0093013E" w:rsidRPr="00D05524" w14:paraId="2D347645" w14:textId="77777777" w:rsidTr="00330257">
        <w:trPr>
          <w:trHeight w:val="255"/>
        </w:trPr>
        <w:tc>
          <w:tcPr>
            <w:tcW w:w="576" w:type="dxa"/>
            <w:shd w:val="clear" w:color="auto" w:fill="auto"/>
            <w:tcMar>
              <w:top w:w="60" w:type="dxa"/>
              <w:left w:w="60" w:type="dxa"/>
              <w:bottom w:w="60" w:type="dxa"/>
              <w:right w:w="120" w:type="dxa"/>
            </w:tcMar>
            <w:vAlign w:val="center"/>
            <w:hideMark/>
          </w:tcPr>
          <w:p w14:paraId="26EA99F2"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lang w:val="fr-BE"/>
              </w:rPr>
              <w:t xml:space="preserve">#9 </w:t>
            </w:r>
          </w:p>
        </w:tc>
        <w:tc>
          <w:tcPr>
            <w:tcW w:w="8814" w:type="dxa"/>
            <w:gridSpan w:val="2"/>
            <w:shd w:val="clear" w:color="auto" w:fill="auto"/>
            <w:tcMar>
              <w:top w:w="60" w:type="dxa"/>
              <w:left w:w="0" w:type="dxa"/>
              <w:bottom w:w="60" w:type="dxa"/>
              <w:right w:w="120" w:type="dxa"/>
            </w:tcMar>
            <w:vAlign w:val="center"/>
            <w:hideMark/>
          </w:tcPr>
          <w:p w14:paraId="1120AA5D" w14:textId="77777777" w:rsidR="0093013E" w:rsidRPr="00D05524" w:rsidRDefault="0093013E" w:rsidP="0093013E">
            <w:pPr>
              <w:rPr>
                <w:rFonts w:ascii="Times New Roman" w:hAnsi="Times New Roman" w:cs="Times New Roman"/>
                <w:lang w:val="en-US"/>
              </w:rPr>
            </w:pPr>
            <w:r w:rsidRPr="00D05524">
              <w:rPr>
                <w:rFonts w:ascii="Times New Roman" w:hAnsi="Times New Roman" w:cs="Times New Roman"/>
                <w:b/>
                <w:bCs/>
                <w:lang w:val="en-US"/>
              </w:rPr>
              <w:t>'bacterial strain'</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virus strain'</w:t>
            </w:r>
            <w:r w:rsidRPr="00D05524">
              <w:rPr>
                <w:rFonts w:ascii="Times New Roman" w:hAnsi="Times New Roman" w:cs="Times New Roman"/>
                <w:lang w:val="en-US"/>
              </w:rPr>
              <w:t xml:space="preserve"> OR </w:t>
            </w:r>
            <w:r w:rsidRPr="00D05524">
              <w:rPr>
                <w:rFonts w:ascii="Times New Roman" w:hAnsi="Times New Roman" w:cs="Times New Roman"/>
                <w:b/>
                <w:bCs/>
                <w:lang w:val="en-US"/>
              </w:rPr>
              <w:t>'carriage'</w:t>
            </w:r>
            <w:r w:rsidRPr="00D05524">
              <w:rPr>
                <w:rFonts w:ascii="Times New Roman" w:hAnsi="Times New Roman" w:cs="Times New Roman"/>
                <w:lang w:val="en-US"/>
              </w:rPr>
              <w:t xml:space="preserve"> OR </w:t>
            </w:r>
            <w:r w:rsidRPr="00D05524">
              <w:rPr>
                <w:rFonts w:ascii="Times New Roman" w:hAnsi="Times New Roman" w:cs="Times New Roman"/>
                <w:b/>
                <w:bCs/>
                <w:lang w:val="en-US"/>
              </w:rPr>
              <w:t>'bacterium colony'</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microbial colonization'</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bacterium carrier'</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bacterium carrier'</w:t>
            </w:r>
            <w:r w:rsidRPr="00D05524">
              <w:rPr>
                <w:rFonts w:ascii="Times New Roman" w:hAnsi="Times New Roman" w:cs="Times New Roman"/>
                <w:lang w:val="en-US"/>
              </w:rPr>
              <w:t xml:space="preserve"> OR </w:t>
            </w:r>
            <w:r w:rsidRPr="00D05524">
              <w:rPr>
                <w:rFonts w:ascii="Times New Roman" w:hAnsi="Times New Roman" w:cs="Times New Roman"/>
                <w:b/>
                <w:bCs/>
                <w:lang w:val="en-US"/>
              </w:rPr>
              <w:t>carrier*</w:t>
            </w:r>
            <w:r w:rsidRPr="00D05524">
              <w:rPr>
                <w:rFonts w:ascii="Times New Roman" w:hAnsi="Times New Roman" w:cs="Times New Roman"/>
                <w:lang w:val="en-US"/>
              </w:rPr>
              <w:t xml:space="preserve"> OR </w:t>
            </w:r>
            <w:r w:rsidRPr="00D05524">
              <w:rPr>
                <w:rFonts w:ascii="Times New Roman" w:hAnsi="Times New Roman" w:cs="Times New Roman"/>
                <w:b/>
                <w:bCs/>
                <w:lang w:val="en-US"/>
              </w:rPr>
              <w:t>colonis*</w:t>
            </w:r>
            <w:r w:rsidRPr="00D05524">
              <w:rPr>
                <w:rFonts w:ascii="Times New Roman" w:hAnsi="Times New Roman" w:cs="Times New Roman"/>
                <w:lang w:val="en-US"/>
              </w:rPr>
              <w:t xml:space="preserve"> OR </w:t>
            </w:r>
            <w:r w:rsidRPr="00D05524">
              <w:rPr>
                <w:rFonts w:ascii="Times New Roman" w:hAnsi="Times New Roman" w:cs="Times New Roman"/>
                <w:b/>
                <w:bCs/>
                <w:lang w:val="en-US"/>
              </w:rPr>
              <w:t>coloniz*</w:t>
            </w:r>
            <w:r w:rsidRPr="00D05524">
              <w:rPr>
                <w:rFonts w:ascii="Times New Roman" w:hAnsi="Times New Roman" w:cs="Times New Roman"/>
                <w:lang w:val="en-US"/>
              </w:rPr>
              <w:t xml:space="preserve"> OR </w:t>
            </w:r>
            <w:r w:rsidRPr="00D05524">
              <w:rPr>
                <w:rFonts w:ascii="Times New Roman" w:hAnsi="Times New Roman" w:cs="Times New Roman"/>
                <w:b/>
                <w:bCs/>
                <w:lang w:val="en-US"/>
              </w:rPr>
              <w:t>serotyp*</w:t>
            </w:r>
            <w:r w:rsidRPr="00D05524">
              <w:rPr>
                <w:rFonts w:ascii="Times New Roman" w:hAnsi="Times New Roman" w:cs="Times New Roman"/>
                <w:lang w:val="en-US"/>
              </w:rPr>
              <w:t xml:space="preserve"> OR </w:t>
            </w:r>
            <w:r w:rsidRPr="00D05524">
              <w:rPr>
                <w:rFonts w:ascii="Times New Roman" w:hAnsi="Times New Roman" w:cs="Times New Roman"/>
                <w:b/>
                <w:bCs/>
                <w:lang w:val="en-US"/>
              </w:rPr>
              <w:t>strain*</w:t>
            </w:r>
            <w:r w:rsidRPr="00D05524">
              <w:rPr>
                <w:rFonts w:ascii="Times New Roman" w:hAnsi="Times New Roman" w:cs="Times New Roman"/>
                <w:lang w:val="en-US"/>
              </w:rPr>
              <w:t xml:space="preserve"> OR </w:t>
            </w:r>
            <w:r w:rsidRPr="00D05524">
              <w:rPr>
                <w:rFonts w:ascii="Times New Roman" w:hAnsi="Times New Roman" w:cs="Times New Roman"/>
                <w:b/>
                <w:bCs/>
                <w:lang w:val="en-US"/>
              </w:rPr>
              <w:t>'nasopharyngeal'</w:t>
            </w:r>
            <w:r w:rsidRPr="00D05524">
              <w:rPr>
                <w:rFonts w:ascii="Times New Roman" w:hAnsi="Times New Roman" w:cs="Times New Roman"/>
                <w:lang w:val="en-US"/>
              </w:rPr>
              <w:t xml:space="preserve"> OR </w:t>
            </w:r>
            <w:r w:rsidRPr="00D05524">
              <w:rPr>
                <w:rFonts w:ascii="Times New Roman" w:hAnsi="Times New Roman" w:cs="Times New Roman"/>
                <w:b/>
                <w:bCs/>
                <w:lang w:val="en-US"/>
              </w:rPr>
              <w:t>'oropharyngeal'</w:t>
            </w:r>
            <w:r w:rsidRPr="00D05524">
              <w:rPr>
                <w:rFonts w:ascii="Times New Roman" w:hAnsi="Times New Roman" w:cs="Times New Roman"/>
                <w:lang w:val="en-US"/>
              </w:rPr>
              <w:t xml:space="preserve">  OR </w:t>
            </w:r>
            <w:r w:rsidRPr="00D05524">
              <w:rPr>
                <w:rFonts w:ascii="Times New Roman" w:hAnsi="Times New Roman" w:cs="Times New Roman"/>
                <w:b/>
                <w:bCs/>
                <w:lang w:val="en-US"/>
              </w:rPr>
              <w:t>'nasopharynx'</w:t>
            </w:r>
            <w:r w:rsidRPr="00D05524">
              <w:rPr>
                <w:rFonts w:ascii="Times New Roman" w:hAnsi="Times New Roman" w:cs="Times New Roman"/>
                <w:lang w:val="en-US"/>
              </w:rPr>
              <w:t xml:space="preserve"> OR </w:t>
            </w:r>
            <w:r w:rsidRPr="00D05524">
              <w:rPr>
                <w:rFonts w:ascii="Times New Roman" w:hAnsi="Times New Roman" w:cs="Times New Roman"/>
                <w:b/>
                <w:bCs/>
                <w:lang w:val="en-US"/>
              </w:rPr>
              <w:t>'oropharynx'</w:t>
            </w:r>
          </w:p>
        </w:tc>
      </w:tr>
      <w:tr w:rsidR="0093013E" w:rsidRPr="00D05524" w14:paraId="2E33ABF0" w14:textId="77777777" w:rsidTr="00330257">
        <w:trPr>
          <w:trHeight w:val="255"/>
        </w:trPr>
        <w:tc>
          <w:tcPr>
            <w:tcW w:w="576" w:type="dxa"/>
            <w:shd w:val="clear" w:color="auto" w:fill="auto"/>
            <w:tcMar>
              <w:top w:w="60" w:type="dxa"/>
              <w:left w:w="60" w:type="dxa"/>
              <w:bottom w:w="60" w:type="dxa"/>
              <w:right w:w="120" w:type="dxa"/>
            </w:tcMar>
            <w:vAlign w:val="center"/>
            <w:hideMark/>
          </w:tcPr>
          <w:p w14:paraId="50AA0FA7"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lang w:val="fr-BE"/>
              </w:rPr>
              <w:t xml:space="preserve">#8 </w:t>
            </w:r>
          </w:p>
        </w:tc>
        <w:tc>
          <w:tcPr>
            <w:tcW w:w="8814" w:type="dxa"/>
            <w:gridSpan w:val="2"/>
            <w:shd w:val="clear" w:color="auto" w:fill="auto"/>
            <w:tcMar>
              <w:top w:w="60" w:type="dxa"/>
              <w:left w:w="0" w:type="dxa"/>
              <w:bottom w:w="60" w:type="dxa"/>
              <w:right w:w="120" w:type="dxa"/>
            </w:tcMar>
            <w:vAlign w:val="center"/>
            <w:hideMark/>
          </w:tcPr>
          <w:p w14:paraId="27276AA9" w14:textId="77777777" w:rsidR="0093013E" w:rsidRPr="00D05524" w:rsidRDefault="0093013E" w:rsidP="0093013E">
            <w:pPr>
              <w:rPr>
                <w:rFonts w:ascii="Times New Roman" w:hAnsi="Times New Roman" w:cs="Times New Roman"/>
                <w:lang w:val="en-US"/>
              </w:rPr>
            </w:pPr>
            <w:r w:rsidRPr="00D05524">
              <w:rPr>
                <w:rFonts w:ascii="Times New Roman" w:hAnsi="Times New Roman" w:cs="Times New Roman"/>
                <w:b/>
                <w:bCs/>
                <w:lang w:val="en-US"/>
              </w:rPr>
              <w:t>'community acquired infections'</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community acquired infections'</w:t>
            </w:r>
            <w:r w:rsidRPr="00D05524">
              <w:rPr>
                <w:rFonts w:ascii="Times New Roman" w:hAnsi="Times New Roman" w:cs="Times New Roman"/>
                <w:lang w:val="en-US"/>
              </w:rPr>
              <w:t xml:space="preserve"> OR </w:t>
            </w:r>
            <w:r w:rsidRPr="00D05524">
              <w:rPr>
                <w:rFonts w:ascii="Times New Roman" w:hAnsi="Times New Roman" w:cs="Times New Roman"/>
                <w:b/>
                <w:bCs/>
                <w:lang w:val="en-US"/>
              </w:rPr>
              <w:t>'pneumococcal infection'</w:t>
            </w:r>
            <w:r w:rsidRPr="00D05524">
              <w:rPr>
                <w:rFonts w:ascii="Times New Roman" w:hAnsi="Times New Roman" w:cs="Times New Roman"/>
                <w:lang w:val="en-US"/>
              </w:rPr>
              <w:t>/syn OR (</w:t>
            </w:r>
            <w:r w:rsidRPr="00D05524">
              <w:rPr>
                <w:rFonts w:ascii="Times New Roman" w:hAnsi="Times New Roman" w:cs="Times New Roman"/>
                <w:b/>
                <w:bCs/>
                <w:lang w:val="en-US"/>
              </w:rPr>
              <w:t>pneumococc*</w:t>
            </w:r>
            <w:r w:rsidRPr="00D05524">
              <w:rPr>
                <w:rFonts w:ascii="Times New Roman" w:hAnsi="Times New Roman" w:cs="Times New Roman"/>
                <w:lang w:val="en-US"/>
              </w:rPr>
              <w:t xml:space="preserve"> AND </w:t>
            </w:r>
            <w:r w:rsidRPr="00D05524">
              <w:rPr>
                <w:rFonts w:ascii="Times New Roman" w:hAnsi="Times New Roman" w:cs="Times New Roman"/>
                <w:b/>
                <w:bCs/>
                <w:lang w:val="en-US"/>
              </w:rPr>
              <w:t>disease*</w:t>
            </w:r>
            <w:r w:rsidRPr="00D05524">
              <w:rPr>
                <w:rFonts w:ascii="Times New Roman" w:hAnsi="Times New Roman" w:cs="Times New Roman"/>
                <w:lang w:val="en-US"/>
              </w:rPr>
              <w:t>) OR (</w:t>
            </w:r>
            <w:r w:rsidRPr="00D05524">
              <w:rPr>
                <w:rFonts w:ascii="Times New Roman" w:hAnsi="Times New Roman" w:cs="Times New Roman"/>
                <w:b/>
                <w:bCs/>
                <w:lang w:val="en-US"/>
              </w:rPr>
              <w:t>pneumococc*</w:t>
            </w:r>
            <w:r w:rsidRPr="00D05524">
              <w:rPr>
                <w:rFonts w:ascii="Times New Roman" w:hAnsi="Times New Roman" w:cs="Times New Roman"/>
                <w:lang w:val="en-US"/>
              </w:rPr>
              <w:t xml:space="preserve"> AND </w:t>
            </w:r>
            <w:r w:rsidRPr="00D05524">
              <w:rPr>
                <w:rFonts w:ascii="Times New Roman" w:hAnsi="Times New Roman" w:cs="Times New Roman"/>
                <w:b/>
                <w:bCs/>
                <w:lang w:val="en-US"/>
              </w:rPr>
              <w:t>infecti*</w:t>
            </w:r>
            <w:r w:rsidRPr="00D05524">
              <w:rPr>
                <w:rFonts w:ascii="Times New Roman" w:hAnsi="Times New Roman" w:cs="Times New Roman"/>
                <w:lang w:val="en-US"/>
              </w:rPr>
              <w:t xml:space="preserve">) OR </w:t>
            </w:r>
            <w:r w:rsidRPr="00D05524">
              <w:rPr>
                <w:rFonts w:ascii="Times New Roman" w:hAnsi="Times New Roman" w:cs="Times New Roman"/>
                <w:b/>
                <w:bCs/>
                <w:lang w:val="en-US"/>
              </w:rPr>
              <w:t>'septicemia'</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septicaemia'</w:t>
            </w:r>
            <w:r w:rsidRPr="00D05524">
              <w:rPr>
                <w:rFonts w:ascii="Times New Roman" w:hAnsi="Times New Roman" w:cs="Times New Roman"/>
                <w:lang w:val="en-US"/>
              </w:rPr>
              <w:t xml:space="preserve"> OR </w:t>
            </w:r>
            <w:r w:rsidRPr="00D05524">
              <w:rPr>
                <w:rFonts w:ascii="Times New Roman" w:hAnsi="Times New Roman" w:cs="Times New Roman"/>
                <w:b/>
                <w:bCs/>
                <w:lang w:val="en-US"/>
              </w:rPr>
              <w:t>'bacteremia'</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bacteraemia'</w:t>
            </w:r>
            <w:r w:rsidRPr="00D05524">
              <w:rPr>
                <w:rFonts w:ascii="Times New Roman" w:hAnsi="Times New Roman" w:cs="Times New Roman"/>
                <w:lang w:val="en-US"/>
              </w:rPr>
              <w:t xml:space="preserve"> OR </w:t>
            </w:r>
            <w:r w:rsidRPr="00D05524">
              <w:rPr>
                <w:rFonts w:ascii="Times New Roman" w:hAnsi="Times New Roman" w:cs="Times New Roman"/>
                <w:b/>
                <w:bCs/>
                <w:lang w:val="en-US"/>
              </w:rPr>
              <w:t>'sinusitis'</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chronic obstructive lung disease'</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copd'</w:t>
            </w:r>
            <w:r w:rsidRPr="00D05524">
              <w:rPr>
                <w:rFonts w:ascii="Times New Roman" w:hAnsi="Times New Roman" w:cs="Times New Roman"/>
                <w:lang w:val="en-US"/>
              </w:rPr>
              <w:t xml:space="preserve"> OR </w:t>
            </w:r>
            <w:r w:rsidRPr="00D05524">
              <w:rPr>
                <w:rFonts w:ascii="Times New Roman" w:hAnsi="Times New Roman" w:cs="Times New Roman"/>
                <w:b/>
                <w:bCs/>
                <w:lang w:val="en-US"/>
              </w:rPr>
              <w:t>'meningitis'</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invasive pneumococcal disease'</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invasive pneumococcal disease'</w:t>
            </w:r>
            <w:r w:rsidRPr="00D05524">
              <w:rPr>
                <w:rFonts w:ascii="Times New Roman" w:hAnsi="Times New Roman" w:cs="Times New Roman"/>
                <w:lang w:val="en-US"/>
              </w:rPr>
              <w:t xml:space="preserve"> OR </w:t>
            </w:r>
            <w:r w:rsidRPr="00D05524">
              <w:rPr>
                <w:rFonts w:ascii="Times New Roman" w:hAnsi="Times New Roman" w:cs="Times New Roman"/>
                <w:b/>
                <w:bCs/>
                <w:lang w:val="en-US"/>
              </w:rPr>
              <w:t>'ipd'</w:t>
            </w:r>
            <w:r w:rsidRPr="00D05524">
              <w:rPr>
                <w:rFonts w:ascii="Times New Roman" w:hAnsi="Times New Roman" w:cs="Times New Roman"/>
                <w:lang w:val="en-US"/>
              </w:rPr>
              <w:t xml:space="preserve"> OR </w:t>
            </w:r>
            <w:r w:rsidRPr="00D05524">
              <w:rPr>
                <w:rFonts w:ascii="Times New Roman" w:hAnsi="Times New Roman" w:cs="Times New Roman"/>
                <w:b/>
                <w:bCs/>
                <w:lang w:val="en-US"/>
              </w:rPr>
              <w:t>'empyema'</w:t>
            </w:r>
            <w:r w:rsidRPr="00D05524">
              <w:rPr>
                <w:rFonts w:ascii="Times New Roman" w:hAnsi="Times New Roman" w:cs="Times New Roman"/>
                <w:lang w:val="en-US"/>
              </w:rPr>
              <w:t xml:space="preserve">/syn </w:t>
            </w:r>
            <w:r w:rsidRPr="00D05524">
              <w:rPr>
                <w:rFonts w:ascii="Times New Roman" w:hAnsi="Times New Roman" w:cs="Times New Roman"/>
                <w:lang w:val="en-US"/>
              </w:rPr>
              <w:lastRenderedPageBreak/>
              <w:t xml:space="preserve">OR </w:t>
            </w:r>
            <w:r w:rsidRPr="00D05524">
              <w:rPr>
                <w:rFonts w:ascii="Times New Roman" w:hAnsi="Times New Roman" w:cs="Times New Roman"/>
                <w:b/>
                <w:bCs/>
                <w:lang w:val="en-US"/>
              </w:rPr>
              <w:t>'acute otitis media'</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aom</w:t>
            </w:r>
            <w:r w:rsidRPr="00D05524">
              <w:rPr>
                <w:rFonts w:ascii="Times New Roman" w:hAnsi="Times New Roman" w:cs="Times New Roman"/>
                <w:lang w:val="en-US"/>
              </w:rPr>
              <w:t xml:space="preserve"> OR </w:t>
            </w:r>
            <w:r w:rsidRPr="00D05524">
              <w:rPr>
                <w:rFonts w:ascii="Times New Roman" w:hAnsi="Times New Roman" w:cs="Times New Roman"/>
                <w:b/>
                <w:bCs/>
                <w:lang w:val="en-US"/>
              </w:rPr>
              <w:t>'pneumonia'</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community acquired pneumonia'</w:t>
            </w:r>
            <w:r w:rsidRPr="00D05524">
              <w:rPr>
                <w:rFonts w:ascii="Times New Roman" w:hAnsi="Times New Roman" w:cs="Times New Roman"/>
                <w:lang w:val="en-US"/>
              </w:rPr>
              <w:t xml:space="preserve"> OR </w:t>
            </w:r>
            <w:r w:rsidRPr="00D05524">
              <w:rPr>
                <w:rFonts w:ascii="Times New Roman" w:hAnsi="Times New Roman" w:cs="Times New Roman"/>
                <w:b/>
                <w:bCs/>
                <w:lang w:val="en-US"/>
              </w:rPr>
              <w:t>'cap'</w:t>
            </w:r>
            <w:r w:rsidRPr="00D05524">
              <w:rPr>
                <w:rFonts w:ascii="Times New Roman" w:hAnsi="Times New Roman" w:cs="Times New Roman"/>
                <w:lang w:val="en-US"/>
              </w:rPr>
              <w:t xml:space="preserve"> OR </w:t>
            </w:r>
            <w:r w:rsidRPr="00D05524">
              <w:rPr>
                <w:rFonts w:ascii="Times New Roman" w:hAnsi="Times New Roman" w:cs="Times New Roman"/>
                <w:b/>
                <w:bCs/>
                <w:lang w:val="en-US"/>
              </w:rPr>
              <w:t>'infection'</w:t>
            </w:r>
            <w:r w:rsidRPr="00D05524">
              <w:rPr>
                <w:rFonts w:ascii="Times New Roman" w:hAnsi="Times New Roman" w:cs="Times New Roman"/>
                <w:lang w:val="en-US"/>
              </w:rPr>
              <w:t>/syn</w:t>
            </w:r>
          </w:p>
        </w:tc>
      </w:tr>
      <w:tr w:rsidR="0093013E" w:rsidRPr="00D05524" w14:paraId="4B6CBEDA" w14:textId="77777777" w:rsidTr="00330257">
        <w:trPr>
          <w:trHeight w:val="255"/>
        </w:trPr>
        <w:tc>
          <w:tcPr>
            <w:tcW w:w="576" w:type="dxa"/>
            <w:shd w:val="clear" w:color="auto" w:fill="auto"/>
            <w:tcMar>
              <w:top w:w="60" w:type="dxa"/>
              <w:left w:w="60" w:type="dxa"/>
              <w:bottom w:w="60" w:type="dxa"/>
              <w:right w:w="120" w:type="dxa"/>
            </w:tcMar>
            <w:vAlign w:val="center"/>
            <w:hideMark/>
          </w:tcPr>
          <w:p w14:paraId="0F57E82A"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lang w:val="fr-BE"/>
              </w:rPr>
              <w:lastRenderedPageBreak/>
              <w:t xml:space="preserve">#7 </w:t>
            </w:r>
          </w:p>
        </w:tc>
        <w:tc>
          <w:tcPr>
            <w:tcW w:w="8814" w:type="dxa"/>
            <w:gridSpan w:val="2"/>
            <w:shd w:val="clear" w:color="auto" w:fill="auto"/>
            <w:tcMar>
              <w:top w:w="60" w:type="dxa"/>
              <w:left w:w="0" w:type="dxa"/>
              <w:bottom w:w="60" w:type="dxa"/>
              <w:right w:w="120" w:type="dxa"/>
            </w:tcMar>
            <w:vAlign w:val="center"/>
            <w:hideMark/>
          </w:tcPr>
          <w:p w14:paraId="3A723BCB" w14:textId="77777777" w:rsidR="0093013E" w:rsidRPr="00D05524" w:rsidRDefault="0093013E" w:rsidP="0093013E">
            <w:pPr>
              <w:rPr>
                <w:rFonts w:ascii="Times New Roman" w:hAnsi="Times New Roman" w:cs="Times New Roman"/>
                <w:lang w:val="en-US"/>
              </w:rPr>
            </w:pPr>
            <w:r w:rsidRPr="00D05524">
              <w:rPr>
                <w:rFonts w:ascii="Times New Roman" w:hAnsi="Times New Roman" w:cs="Times New Roman"/>
                <w:b/>
                <w:bCs/>
                <w:lang w:val="en-US"/>
              </w:rPr>
              <w:t>efficacy</w:t>
            </w:r>
            <w:r w:rsidRPr="00D05524">
              <w:rPr>
                <w:rFonts w:ascii="Times New Roman" w:hAnsi="Times New Roman" w:cs="Times New Roman"/>
                <w:lang w:val="en-US"/>
              </w:rPr>
              <w:t xml:space="preserve"> OR </w:t>
            </w:r>
            <w:r w:rsidRPr="00D05524">
              <w:rPr>
                <w:rFonts w:ascii="Times New Roman" w:hAnsi="Times New Roman" w:cs="Times New Roman"/>
                <w:b/>
                <w:bCs/>
                <w:lang w:val="en-US"/>
              </w:rPr>
              <w:t>effectiveness</w:t>
            </w:r>
            <w:r w:rsidRPr="00D05524">
              <w:rPr>
                <w:rFonts w:ascii="Times New Roman" w:hAnsi="Times New Roman" w:cs="Times New Roman"/>
                <w:lang w:val="en-US"/>
              </w:rPr>
              <w:t xml:space="preserve"> OR </w:t>
            </w:r>
            <w:r w:rsidRPr="00D05524">
              <w:rPr>
                <w:rFonts w:ascii="Times New Roman" w:hAnsi="Times New Roman" w:cs="Times New Roman"/>
                <w:b/>
                <w:bCs/>
                <w:lang w:val="en-US"/>
              </w:rPr>
              <w:t>impact</w:t>
            </w:r>
            <w:r w:rsidRPr="00D05524">
              <w:rPr>
                <w:rFonts w:ascii="Times New Roman" w:hAnsi="Times New Roman" w:cs="Times New Roman"/>
                <w:lang w:val="en-US"/>
              </w:rPr>
              <w:t xml:space="preserve"> OR </w:t>
            </w:r>
            <w:r w:rsidRPr="00D05524">
              <w:rPr>
                <w:rFonts w:ascii="Times New Roman" w:hAnsi="Times New Roman" w:cs="Times New Roman"/>
                <w:b/>
                <w:bCs/>
                <w:lang w:val="en-US"/>
              </w:rPr>
              <w:t>'incidence'</w:t>
            </w:r>
            <w:r w:rsidRPr="00D05524">
              <w:rPr>
                <w:rFonts w:ascii="Times New Roman" w:hAnsi="Times New Roman" w:cs="Times New Roman"/>
                <w:lang w:val="en-US"/>
              </w:rPr>
              <w:t xml:space="preserve">/exp OR </w:t>
            </w:r>
            <w:r w:rsidRPr="00D05524">
              <w:rPr>
                <w:rFonts w:ascii="Times New Roman" w:hAnsi="Times New Roman" w:cs="Times New Roman"/>
                <w:b/>
                <w:bCs/>
                <w:lang w:val="en-US"/>
              </w:rPr>
              <w:t>'incidence'</w:t>
            </w:r>
            <w:r w:rsidRPr="00D05524">
              <w:rPr>
                <w:rFonts w:ascii="Times New Roman" w:hAnsi="Times New Roman" w:cs="Times New Roman"/>
                <w:lang w:val="en-US"/>
              </w:rPr>
              <w:t xml:space="preserve"> OR </w:t>
            </w:r>
            <w:r w:rsidRPr="00D05524">
              <w:rPr>
                <w:rFonts w:ascii="Times New Roman" w:hAnsi="Times New Roman" w:cs="Times New Roman"/>
                <w:b/>
                <w:bCs/>
                <w:lang w:val="en-US"/>
              </w:rPr>
              <w:t>surveillance</w:t>
            </w:r>
            <w:r w:rsidRPr="00D05524">
              <w:rPr>
                <w:rFonts w:ascii="Times New Roman" w:hAnsi="Times New Roman" w:cs="Times New Roman"/>
                <w:lang w:val="en-US"/>
              </w:rPr>
              <w:t xml:space="preserve"> OR </w:t>
            </w:r>
            <w:r w:rsidRPr="00D05524">
              <w:rPr>
                <w:rFonts w:ascii="Times New Roman" w:hAnsi="Times New Roman" w:cs="Times New Roman"/>
                <w:b/>
                <w:bCs/>
                <w:lang w:val="en-US"/>
              </w:rPr>
              <w:t>'surveillance postmarketing'</w:t>
            </w:r>
            <w:r w:rsidRPr="00D05524">
              <w:rPr>
                <w:rFonts w:ascii="Times New Roman" w:hAnsi="Times New Roman" w:cs="Times New Roman"/>
                <w:lang w:val="en-US"/>
              </w:rPr>
              <w:t xml:space="preserve">/exp OR </w:t>
            </w:r>
            <w:r w:rsidRPr="00D05524">
              <w:rPr>
                <w:rFonts w:ascii="Times New Roman" w:hAnsi="Times New Roman" w:cs="Times New Roman"/>
                <w:b/>
                <w:bCs/>
                <w:lang w:val="en-US"/>
              </w:rPr>
              <w:t>'surveillance postmarketing'</w:t>
            </w:r>
            <w:r w:rsidRPr="00D05524">
              <w:rPr>
                <w:rFonts w:ascii="Times New Roman" w:hAnsi="Times New Roman" w:cs="Times New Roman"/>
                <w:lang w:val="en-US"/>
              </w:rPr>
              <w:t xml:space="preserve"> OR </w:t>
            </w:r>
            <w:r w:rsidRPr="00D05524">
              <w:rPr>
                <w:rFonts w:ascii="Times New Roman" w:hAnsi="Times New Roman" w:cs="Times New Roman"/>
                <w:b/>
                <w:bCs/>
                <w:lang w:val="en-US"/>
              </w:rPr>
              <w:t>'case control study'</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case control study'</w:t>
            </w:r>
            <w:r w:rsidRPr="00D05524">
              <w:rPr>
                <w:rFonts w:ascii="Times New Roman" w:hAnsi="Times New Roman" w:cs="Times New Roman"/>
                <w:lang w:val="en-US"/>
              </w:rPr>
              <w:t xml:space="preserve"> OR </w:t>
            </w:r>
            <w:r w:rsidRPr="00D05524">
              <w:rPr>
                <w:rFonts w:ascii="Times New Roman" w:hAnsi="Times New Roman" w:cs="Times New Roman"/>
                <w:b/>
                <w:bCs/>
                <w:lang w:val="en-US"/>
              </w:rPr>
              <w:t>'case control'</w:t>
            </w:r>
            <w:r w:rsidRPr="00D05524">
              <w:rPr>
                <w:rFonts w:ascii="Times New Roman" w:hAnsi="Times New Roman" w:cs="Times New Roman"/>
                <w:lang w:val="en-US"/>
              </w:rPr>
              <w:t xml:space="preserve"> OR </w:t>
            </w:r>
            <w:r w:rsidRPr="00D05524">
              <w:rPr>
                <w:rFonts w:ascii="Times New Roman" w:hAnsi="Times New Roman" w:cs="Times New Roman"/>
                <w:b/>
                <w:bCs/>
                <w:lang w:val="en-US"/>
              </w:rPr>
              <w:t>'case-control'</w:t>
            </w:r>
            <w:r w:rsidRPr="00D05524">
              <w:rPr>
                <w:rFonts w:ascii="Times New Roman" w:hAnsi="Times New Roman" w:cs="Times New Roman"/>
                <w:lang w:val="en-US"/>
              </w:rPr>
              <w:t xml:space="preserve"> OR </w:t>
            </w:r>
            <w:r w:rsidRPr="00D05524">
              <w:rPr>
                <w:rFonts w:ascii="Times New Roman" w:hAnsi="Times New Roman" w:cs="Times New Roman"/>
                <w:b/>
                <w:bCs/>
                <w:lang w:val="en-US"/>
              </w:rPr>
              <w:t>observational</w:t>
            </w:r>
            <w:r w:rsidRPr="00D05524">
              <w:rPr>
                <w:rFonts w:ascii="Times New Roman" w:hAnsi="Times New Roman" w:cs="Times New Roman"/>
                <w:lang w:val="en-US"/>
              </w:rPr>
              <w:t xml:space="preserve"> OR </w:t>
            </w:r>
            <w:r w:rsidRPr="00D05524">
              <w:rPr>
                <w:rFonts w:ascii="Times New Roman" w:hAnsi="Times New Roman" w:cs="Times New Roman"/>
                <w:b/>
                <w:bCs/>
                <w:lang w:val="en-US"/>
              </w:rPr>
              <w:t>'prevalence'</w:t>
            </w:r>
            <w:r w:rsidRPr="00D05524">
              <w:rPr>
                <w:rFonts w:ascii="Times New Roman" w:hAnsi="Times New Roman" w:cs="Times New Roman"/>
                <w:lang w:val="en-US"/>
              </w:rPr>
              <w:t xml:space="preserve">/exp OR </w:t>
            </w:r>
            <w:r w:rsidRPr="00D05524">
              <w:rPr>
                <w:rFonts w:ascii="Times New Roman" w:hAnsi="Times New Roman" w:cs="Times New Roman"/>
                <w:b/>
                <w:bCs/>
                <w:lang w:val="en-US"/>
              </w:rPr>
              <w:t>prevalence</w:t>
            </w:r>
            <w:r w:rsidRPr="00D05524">
              <w:rPr>
                <w:rFonts w:ascii="Times New Roman" w:hAnsi="Times New Roman" w:cs="Times New Roman"/>
                <w:lang w:val="en-US"/>
              </w:rPr>
              <w:t xml:space="preserve"> OR </w:t>
            </w:r>
            <w:r w:rsidRPr="00D05524">
              <w:rPr>
                <w:rFonts w:ascii="Times New Roman" w:hAnsi="Times New Roman" w:cs="Times New Roman"/>
                <w:b/>
                <w:bCs/>
                <w:lang w:val="en-US"/>
              </w:rPr>
              <w:t>'epidemiology'</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epidemiology</w:t>
            </w:r>
            <w:r w:rsidRPr="00D05524">
              <w:rPr>
                <w:rFonts w:ascii="Times New Roman" w:hAnsi="Times New Roman" w:cs="Times New Roman"/>
                <w:lang w:val="en-US"/>
              </w:rPr>
              <w:t xml:space="preserve"> OR </w:t>
            </w:r>
            <w:r w:rsidRPr="00D05524">
              <w:rPr>
                <w:rFonts w:ascii="Times New Roman" w:hAnsi="Times New Roman" w:cs="Times New Roman"/>
                <w:b/>
                <w:bCs/>
                <w:lang w:val="en-US"/>
              </w:rPr>
              <w:t>'observational study'</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observational study'</w:t>
            </w:r>
            <w:r w:rsidRPr="00D05524">
              <w:rPr>
                <w:rFonts w:ascii="Times New Roman" w:hAnsi="Times New Roman" w:cs="Times New Roman"/>
                <w:lang w:val="en-US"/>
              </w:rPr>
              <w:t xml:space="preserve"> OR </w:t>
            </w:r>
            <w:r w:rsidRPr="00D05524">
              <w:rPr>
                <w:rFonts w:ascii="Times New Roman" w:hAnsi="Times New Roman" w:cs="Times New Roman"/>
                <w:b/>
                <w:bCs/>
                <w:lang w:val="en-US"/>
              </w:rPr>
              <w:t>'disease surveillance'</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disease surveillance'</w:t>
            </w:r>
            <w:r w:rsidRPr="00D05524">
              <w:rPr>
                <w:rFonts w:ascii="Times New Roman" w:hAnsi="Times New Roman" w:cs="Times New Roman"/>
                <w:lang w:val="en-US"/>
              </w:rPr>
              <w:t xml:space="preserve"> OR </w:t>
            </w:r>
            <w:r w:rsidRPr="00D05524">
              <w:rPr>
                <w:rFonts w:ascii="Times New Roman" w:hAnsi="Times New Roman" w:cs="Times New Roman"/>
                <w:b/>
                <w:bCs/>
                <w:lang w:val="en-US"/>
              </w:rPr>
              <w:t>'postmarketing surveillance'</w:t>
            </w:r>
            <w:r w:rsidRPr="00D05524">
              <w:rPr>
                <w:rFonts w:ascii="Times New Roman" w:hAnsi="Times New Roman" w:cs="Times New Roman"/>
                <w:lang w:val="en-US"/>
              </w:rPr>
              <w:t xml:space="preserve">/syn OR </w:t>
            </w:r>
            <w:r w:rsidRPr="00D05524">
              <w:rPr>
                <w:rFonts w:ascii="Times New Roman" w:hAnsi="Times New Roman" w:cs="Times New Roman"/>
                <w:b/>
                <w:bCs/>
                <w:lang w:val="en-US"/>
              </w:rPr>
              <w:t>'postmarketing surveillance'</w:t>
            </w:r>
            <w:r w:rsidRPr="00D05524">
              <w:rPr>
                <w:rFonts w:ascii="Times New Roman" w:hAnsi="Times New Roman" w:cs="Times New Roman"/>
                <w:lang w:val="en-US"/>
              </w:rPr>
              <w:t xml:space="preserve"> OR </w:t>
            </w:r>
            <w:r w:rsidRPr="00D05524">
              <w:rPr>
                <w:rFonts w:ascii="Times New Roman" w:hAnsi="Times New Roman" w:cs="Times New Roman"/>
                <w:b/>
                <w:bCs/>
                <w:lang w:val="en-US"/>
              </w:rPr>
              <w:t>'drug efficacy'</w:t>
            </w:r>
            <w:r w:rsidRPr="00D05524">
              <w:rPr>
                <w:rFonts w:ascii="Times New Roman" w:hAnsi="Times New Roman" w:cs="Times New Roman"/>
                <w:lang w:val="en-US"/>
              </w:rPr>
              <w:t>/syn</w:t>
            </w:r>
          </w:p>
        </w:tc>
      </w:tr>
      <w:tr w:rsidR="0093013E" w:rsidRPr="00D91107" w14:paraId="5FDADE4F" w14:textId="77777777" w:rsidTr="00330257">
        <w:trPr>
          <w:trHeight w:val="255"/>
        </w:trPr>
        <w:tc>
          <w:tcPr>
            <w:tcW w:w="576" w:type="dxa"/>
            <w:shd w:val="clear" w:color="auto" w:fill="auto"/>
            <w:tcMar>
              <w:top w:w="60" w:type="dxa"/>
              <w:left w:w="60" w:type="dxa"/>
              <w:bottom w:w="60" w:type="dxa"/>
              <w:right w:w="120" w:type="dxa"/>
            </w:tcMar>
            <w:vAlign w:val="center"/>
            <w:hideMark/>
          </w:tcPr>
          <w:p w14:paraId="25E27E73"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lang w:val="fr-BE"/>
              </w:rPr>
              <w:t xml:space="preserve">#6 </w:t>
            </w:r>
          </w:p>
        </w:tc>
        <w:tc>
          <w:tcPr>
            <w:tcW w:w="8814" w:type="dxa"/>
            <w:gridSpan w:val="2"/>
            <w:shd w:val="clear" w:color="auto" w:fill="auto"/>
            <w:tcMar>
              <w:top w:w="60" w:type="dxa"/>
              <w:left w:w="0" w:type="dxa"/>
              <w:bottom w:w="60" w:type="dxa"/>
              <w:right w:w="120" w:type="dxa"/>
            </w:tcMar>
            <w:vAlign w:val="center"/>
            <w:hideMark/>
          </w:tcPr>
          <w:p w14:paraId="7D19BFAA" w14:textId="77777777" w:rsidR="0093013E" w:rsidRPr="00D05524" w:rsidRDefault="0093013E" w:rsidP="0093013E">
            <w:pPr>
              <w:rPr>
                <w:rFonts w:ascii="Times New Roman" w:hAnsi="Times New Roman" w:cs="Times New Roman"/>
                <w:lang w:val="fr-BE"/>
              </w:rPr>
            </w:pPr>
            <w:r w:rsidRPr="00D05524">
              <w:rPr>
                <w:rFonts w:ascii="Times New Roman" w:hAnsi="Times New Roman" w:cs="Times New Roman"/>
                <w:b/>
                <w:bCs/>
                <w:lang w:val="fr-BE"/>
              </w:rPr>
              <w:t>'pneumococcal conjugate'</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us conjugate'</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conjugate pneumococcal'</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conjugate pneumococcus'</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al polysaccharide conjugate'</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al conjugated'</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us conjugated'</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conjugated pneumococcal'</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conjugated pneumococcus'</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al polysaccharide conjugated'</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al conjugates'</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us conjugates'</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conjugates pneumococcal'</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conjugates pneumococcus'</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eumococcal polysaccharide conjugates'</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7vcrm'</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0vcrm'</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3vcrm'</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7vpnc'</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0vpnc'</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3vpnc'</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10'</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7pcv'</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0pcv'</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3pcv'</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7'</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13'</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 10'</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 7'</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 13'</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7'</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10'</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13'</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crm7'</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crm10'</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crm13'</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crm-7'</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crm-10'</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ncrm-13'</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seven-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ten-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thirteen-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0-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3-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7-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7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lastRenderedPageBreak/>
              <w:t>'10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3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7 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0 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13 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cv7/13'</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hid-cv'</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hid10cv'</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hidcv'</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hidcv10'</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hid-cv10'</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heptavalent'</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synflorix'</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revenar'</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revenar 13'</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revnar'</w:t>
            </w:r>
            <w:r w:rsidRPr="00D05524">
              <w:rPr>
                <w:rFonts w:ascii="Times New Roman" w:hAnsi="Times New Roman" w:cs="Times New Roman"/>
                <w:lang w:val="fr-BE"/>
              </w:rPr>
              <w:t xml:space="preserve">:de,tn,cl,ab,ti OR </w:t>
            </w:r>
            <w:r w:rsidRPr="00D05524">
              <w:rPr>
                <w:rFonts w:ascii="Times New Roman" w:hAnsi="Times New Roman" w:cs="Times New Roman"/>
                <w:b/>
                <w:bCs/>
                <w:lang w:val="fr-BE"/>
              </w:rPr>
              <w:t>'prevnar 13'</w:t>
            </w:r>
            <w:r w:rsidRPr="00D05524">
              <w:rPr>
                <w:rFonts w:ascii="Times New Roman" w:hAnsi="Times New Roman" w:cs="Times New Roman"/>
                <w:lang w:val="fr-BE"/>
              </w:rPr>
              <w:t>:de,tn,cl,ab,ti</w:t>
            </w:r>
          </w:p>
        </w:tc>
      </w:tr>
    </w:tbl>
    <w:p w14:paraId="6A8F58C9" w14:textId="77777777" w:rsidR="0093013E" w:rsidRPr="00D05524" w:rsidRDefault="0093013E" w:rsidP="0093013E">
      <w:pPr>
        <w:rPr>
          <w:rFonts w:ascii="Times New Roman" w:hAnsi="Times New Roman" w:cs="Times New Roman"/>
          <w:b/>
          <w:lang w:val="fr-BE"/>
        </w:rPr>
      </w:pPr>
    </w:p>
    <w:p w14:paraId="184DF9ED" w14:textId="77777777" w:rsidR="0093013E" w:rsidRPr="00D05524" w:rsidRDefault="0093013E" w:rsidP="0093013E">
      <w:pPr>
        <w:rPr>
          <w:rFonts w:ascii="Times New Roman" w:hAnsi="Times New Roman" w:cs="Times New Roman"/>
          <w:b/>
          <w:lang w:val="en-US"/>
        </w:rPr>
      </w:pPr>
      <w:r w:rsidRPr="00D05524">
        <w:rPr>
          <w:rFonts w:ascii="Times New Roman" w:hAnsi="Times New Roman" w:cs="Times New Roman"/>
          <w:b/>
          <w:lang w:val="en-US"/>
        </w:rPr>
        <w:t>Scopus search strategy</w:t>
      </w:r>
    </w:p>
    <w:p w14:paraId="0279C9F3" w14:textId="77777777" w:rsidR="0093013E" w:rsidRPr="00D05524" w:rsidRDefault="0093013E" w:rsidP="0093013E">
      <w:pPr>
        <w:rPr>
          <w:rFonts w:ascii="Times New Roman" w:hAnsi="Times New Roman" w:cs="Times New Roman"/>
          <w:lang w:val="en-US"/>
        </w:rPr>
      </w:pPr>
      <w:r w:rsidRPr="00D05524">
        <w:rPr>
          <w:rFonts w:ascii="Times New Roman" w:hAnsi="Times New Roman" w:cs="Times New Roman"/>
          <w:lang w:val="en-US"/>
        </w:rPr>
        <w:t xml:space="preserve">( ( TITLE-ABS-KEY ( efficacy ) OR TITLE-ABS-KEY ( effectiveness ) OR TITLE-ABS-KEY ( impact ) OR TITLE-ABS-KEY ( incidence ) OR TITLE-ABS-KEY ( surveillance ) OR TITLE-ABS-KEY ( "surveillance postmarketing" ) OR TITLE-ABS-KEY ( "postmarketing surveillance" ) OR TITLE-ABS-KEY ( "case control study" ) OR TITLE-ABS-KEY ( "case control" ) OR TITLE-ABS-KEY ( "case-control" ) OR TITLE-ABS-KEY ( observational ) OR TITLE-ABS-KEY ( prevalence ) OR TITLE-ABS-KEY ( epidemiology ) OR TITLE-ABS-KEY ( "observational study" ) OR TITLE-ABS-KEY ( "disease surveillance" ) OR TITLE-ABS-KEY ( "drug efficacy" ) OR TITLE-ABS-KEY ( epidemiolog* ) AND PUBYEAR &gt; 2000 ) AND ( TITLE-ABS-KEY ( "pneumococcal infection" ) OR TITLE-ABS-KEY ( pneumococc* AND disease* ) OR TITLE-ABS-KEY ( pneumococc* AND infecti* ) OR TITLE-ABS-KEY ( septicemia ) OR TITLE-ABS-KEY ( septicaemia ) OR TITLE-ABS-KEY ( bacteremia ) OR TITLE-ABS-KEY ( bacteraemia ) OR TITLE-ABS-KEY ( sinusitis ) OR TITLE-ABS-KEY ( "chronic obstructive lung disease" ) OR TITLE-ABS-KEY ( copd ) OR TITLE-ABS-KEY ( meningitis ) OR TITLE-ABS-KEY ( "invasive pneumococcal disease" ) OR TITLE-ABS-KEY ( "invasive pneumococcal disease" ) OR TITLE-ABS-KEY ( ipd ) OR TITLE-ABS-KEY ( empyema ) OR TITLE-ABS-KEY ( "acute otitis media" ) OR TITLE-ABS-KEY ( aom ) OR TITLE-ABS-KEY ( pneumonia ) OR TITLE-ABS-KEY ( "community acquired pneumonia" ) OR TITLE-ABS-KEY ( cap ) OR TITLE-ABS-KEY ( infection ) OR TITLE-ABS-KEY ( "pneumococcal infections" ) OR TITLE-ABS-KEY ( pneumococc* AND disease* ) OR TITLE-ABS-KEY ( pneumococc* AND infecti* ) OR TITLE-ABS-KEY ( "chronic obstructive lung diseases" ) OR </w:t>
      </w:r>
      <w:r w:rsidRPr="00D05524">
        <w:rPr>
          <w:rFonts w:ascii="Times New Roman" w:hAnsi="Times New Roman" w:cs="Times New Roman"/>
          <w:lang w:val="en-US"/>
        </w:rPr>
        <w:lastRenderedPageBreak/>
        <w:t xml:space="preserve">TITLE-ABS-KEY ( "invasive pneumococcal diseases" ) OR TITLE-ABS-KEY ( pneumoni* ) OR TITLE-ABS-KEY ( "invasive pneumococcal diseases" ) OR TITLE-ABS-KEY ( infections ) AND PUBYEAR &gt; 2000 ) AND ( TITLE-ABS-KEY ( "pneumococcal conjugate" ) OR TITLE-ABS-KEY ( "pneumococcus conjugate" ) OR TITLE-ABS-KEY ( "conjugate pneumococcal" ) OR TITLE-ABS-KEY ( "conjugate pneumococcus" ) OR TITLE-ABS-KEY ( "pneumococcal polysaccharide conjugate" ) OR TITLE-ABS-KEY ( "pneumococcal conjugated" ) OR TITLE-ABS-KEY ( "pneumococcus conjugated" ) OR TITLE-ABS-KEY ( "conjugated pneumococcal" ) OR TITLE-ABS-KEY ( "conjugated pneumococcus" ) OR TITLE-ABS-KEY ( "pneumococcal polysaccharide conjugated" ) OR TITLE-ABS-KEY ( "pneumococcal conjugates" ) OR TITLE-ABS-KEY ( "pneumococcus conjugates" ) OR TITLE-ABS-KEY ( "conjugates pneumococcal" ) OR TITLE-ABS-KEY ( "conjugates pneumococcus" ) OR TITLE-ABS-KEY ( "pneumococcal polysaccharide conjugates" ) OR TITLE-ABS-KEY ( 7vcrm ) OR TITLE-ABS-KEY ( 10vcrm ) OR TITLE-ABS-KEY ( 13vcrm ) OR TITLE-ABS-KEY ( 7vpnc ) OR TITLE-ABS-KEY ( 10vpnc ) OR TITLE-ABS-KEY ( 13vpnc ) OR TITLE-ABS-KEY ( pcv10 ) OR TITLE-ABS-KEY ( 7pcv ) OR TITLE-ABS-KEY ( 10pcv ) OR TITLE-ABS-KEY ( 13pcv ) OR TITLE-ABS-KEY ( pcv7 ) OR TITLE-ABS-KEY ( pcv13 ) OR TITLE-ABS-KEY ( "pcv 10" ) OR TITLE-ABS-KEY ( "pcv 7" ) OR TITLE-ABS-KEY ( "pcv 13" ) OR TITLE-ABS-KEY ( "pcv-7" ) OR TITLE-ABS-KEY ( "pcv-10" ) OR TITLE-ABS-KEY ( "pcv-13" ) OR TITLE-ABS-KEY ( pncrm7 ) OR TITLE-ABS-KEY ( pncrm10 ) OR TITLE-ABS-KEY ( pncrm13 ) OR TITLE-ABS-KEY ( "pncrm-7" ) OR TITLE-ABS-KEY ( "pncrm-10" ) OR TITLE-ABS-KEY ( "pncrm-13" ) OR TITLE-ABS-KEY ( "seven-valent" ) OR TITLE-ABS-KEY ( "ten-valent" ) OR TITLE-ABS-KEY ( "thirteen-valent" ) OR TITLE-ABS-KEY ( "10-valent" ) OR TITLE-ABS-KEY ( "13-valent" ) OR TITLE-ABS-KEY ( "7-valent" ) OR TITLE-ABS-KEY ( 7valent ) OR TITLE-ABS-KEY ( 10valent ) OR TITLE-ABS-KEY ( 13valent ) OR TITLE-ABS-KEY ( "7 valent" ) OR TITLE-ABS-KEY ( "10 valent" ) OR TITLE-ABS-KEY ( "13 valent" ) OR TITLE-ABS-KEY ( "pcv7/13" ) OR TITLE-ABS-KEY ( "phid-cv" ) OR TITLE-ABS-KEY ( phid10cv ) OR TITLE-ABS-KEY ( phidcv ) OR TITLE-ABS-KEY ( phidcv10 ) OR TITLE-ABS-KEY ( "phid-cv10" ) OR TITLE-ABS-KEY ( heptavalent ) OR TITLE-ABS-KEY ( synflorix ) OR TITLE-ABS-KEY ( prevenar ) OR TITLE-ABS-KEY ( "prevenar 13" ) OR TITLE-ABS-KEY ( </w:t>
      </w:r>
      <w:r w:rsidRPr="00D05524">
        <w:rPr>
          <w:rFonts w:ascii="Times New Roman" w:hAnsi="Times New Roman" w:cs="Times New Roman"/>
          <w:lang w:val="en-US"/>
        </w:rPr>
        <w:lastRenderedPageBreak/>
        <w:t xml:space="preserve">prevnar ) OR TITLE-ABS-KEY ( "prevnar 13" ) AND PUBYEAR &gt; 2000 ) ) OR ( ( TITLE-ABS-KEY ( carriage ) OR TITLE-ABS-KEY ( "bacterium colony" ) OR TITLE-ABS-KEY ( "microbial colonization" ) OR TITLE-ABS-KEY ( "bacterium carrier" ) OR TITLE-ABS-KEY ( "bacterium carrier" ) OR TITLE-ABS-KEY ( carrier* ) OR TITLE-ABS-KEY ( colonis* ) OR TITLE-ABS-KEY ( coloniz* ) OR TITLE-ABS-KEY ( serotyp* ) OR TITLE-ABS-KEY ( strain* ) OR TITLE-ABS-KEY ( nasopharyngeal ) OR TITLE-ABS-KEY ( oropharyngeal ) OR TITLE-ABS-KEY ( nasopharynx ) OR TITLE-ABS-KEY ( oropharynx ) OR TITLE-ABS-KEY ( bacterium AND carri* ) OR TITLE-ABS-KEY ( microb* AND colon* ) AND PUBYEAR &gt; 2000 ) AND ( TITLE-ABS-KEY ( "pneumococcal conjugate" ) OR TITLE-ABS-KEY ( "pneumococcus conjugate" ) OR TITLE-ABS-KEY ( "conjugate pneumococcal" ) OR TITLE-ABS-KEY ( "conjugate pneumococcus" ) OR TITLE-ABS-KEY ( "pneumococcal polysaccharide conjugate" ) OR TITLE-ABS-KEY ( "pneumococcal conjugated" ) OR TITLE-ABS-KEY ( "pneumococcus conjugated" ) OR TITLE-ABS-KEY ( "conjugated pneumococcal" ) OR TITLE-ABS-KEY ( "conjugated pneumococcus" ) OR TITLE-ABS-KEY ( "pneumococcal polysaccharide conjugated" ) OR TITLE-ABS-KEY ( "pneumococcal conjugates" ) OR TITLE-ABS-KEY ( "pneumococcus conjugates" ) OR TITLE-ABS-KEY ( "conjugates pneumococcal" ) OR TITLE-ABS-KEY ( "conjugates pneumococcus" ) OR TITLE-ABS-KEY ( "pneumococcal polysaccharide conjugates" ) OR TITLE-ABS-KEY ( 7vcrm ) OR TITLE-ABS-KEY ( 10vcrm ) OR TITLE-ABS-KEY ( 13vcrm ) OR TITLE-ABS-KEY ( 7vpnc ) OR TITLE-ABS-KEY ( 10vpnc ) OR TITLE-ABS-KEY ( 13vpnc ) OR TITLE-ABS-KEY ( pcv10 ) OR TITLE-ABS-KEY ( 7pcv ) OR TITLE-ABS-KEY ( 10pcv ) OR TITLE-ABS-KEY ( 13pcv ) OR TITLE-ABS-KEY ( pcv7 ) OR TITLE-ABS-KEY ( pcv13 ) OR TITLE-ABS-KEY ( "pcv 10" ) OR TITLE-ABS-KEY ( "pcv 7" ) OR TITLE-ABS-KEY ( "pcv 13" ) OR TITLE-ABS-KEY ( "pcv-7" ) OR TITLE-ABS-KEY ( "pcv-10" ) OR TITLE-ABS-KEY ( "pcv-13" ) OR TITLE-ABS-KEY ( pncrm7 ) OR TITLE-ABS-KEY ( pncrm10 ) OR TITLE-ABS-KEY ( pncrm13 ) OR TITLE-ABS-KEY ( "pncrm-7" ) OR TITLE-ABS-KEY ( "pncrm-10" ) OR TITLE-ABS-KEY ( "pncrm-13" ) OR TITLE-ABS-KEY ( "seven-valent" ) OR TITLE-ABS-KEY ( "ten-valent" ) OR TITLE-ABS-KEY ( "thirteen-valent" ) OR TITLE-ABS-KEY ( "10-valent" ) OR TITLE-ABS-KEY ( "13-valent" ) OR TITLE-ABS-KEY ( "7-valent" ) OR TITLE-ABS-KEY ( 7valent ) OR TITLE-ABS-KEY ( 10valent ) OR </w:t>
      </w:r>
      <w:r w:rsidRPr="00D05524">
        <w:rPr>
          <w:rFonts w:ascii="Times New Roman" w:hAnsi="Times New Roman" w:cs="Times New Roman"/>
          <w:lang w:val="en-US"/>
        </w:rPr>
        <w:lastRenderedPageBreak/>
        <w:t>TITLE-ABS-KEY ( 13valent ) OR TITLE-ABS-KEY ( "7 valent" ) OR TITLE-ABS-KEY ( "10 valent" ) OR TITLE-ABS-KEY ( "13 valent" ) OR TITLE-ABS-KEY ( "pcv7/13" ) OR TITLE-ABS-KEY ( "phid-cv" ) OR TITLE-ABS-KEY ( phid10cv ) OR TITLE-ABS-KEY ( phidcv ) OR TITLE-ABS-KEY ( phidcv10 ) OR TITLE-ABS-KEY ( "phid-cv10" ) OR TITLE-ABS-KEY ( heptavalent ) OR TITLE-ABS-KEY ( synflorix ) OR TITLE-ABS-KEY ( prevenar ) OR TITLE-ABS-KEY ( "prevenar 13" ) OR TITLE-ABS-KEY ( prevnar ) OR TITLE-ABS-KEY ( "prevnar 13" ) AND PUBYEAR &gt; 2000 ) AND ( TITLE-ABS-KEY ( efficacy ) OR TITLE-ABS-KEY ( effectiveness ) OR TITLE-ABS-KEY ( impact ) OR TITLE-ABS-KEY ( incidence ) OR TITLE-ABS-KEY ( surveillance ) OR TITLE-ABS-KEY ( "surveillance postmarketing" ) OR TITLE-ABS-KEY ( "postmarketing surveillance" ) OR TITLE-ABS-KEY ( "case control study" ) OR TITLE-ABS-KEY ( "case control" ) OR TITLE-ABS-KEY ( "case-control" ) OR TITLE-ABS-KEY ( observational ) OR TITLE-ABS-KEY ( prevalence ) OR TITLE-ABS-KEY ( epidemiology ) OR TITLE-ABS-KEY ( "observational study" ) OR TITLE-ABS-KEY ( "disease surveillance" ) OR TITLE-ABS-KEY ( "drug efficacy" ) OR TITLE-ABS-KEY ( epidemiolog* ) AND PUBYEAR &gt; 2000 ) )</w:t>
      </w:r>
    </w:p>
    <w:p w14:paraId="15452262" w14:textId="77777777" w:rsidR="001673A3" w:rsidRPr="00D05524" w:rsidRDefault="001673A3" w:rsidP="001673A3">
      <w:pPr>
        <w:rPr>
          <w:rFonts w:ascii="Times New Roman" w:hAnsi="Times New Roman" w:cs="Times New Roman"/>
          <w:b/>
          <w:lang w:val="en-US"/>
        </w:rPr>
      </w:pPr>
      <w:r w:rsidRPr="00D05524">
        <w:rPr>
          <w:rFonts w:ascii="Times New Roman" w:hAnsi="Times New Roman" w:cs="Times New Roman"/>
          <w:b/>
          <w:lang w:val="en-US"/>
        </w:rPr>
        <w:t>Searchlight (Med’meme) search strategy</w:t>
      </w:r>
    </w:p>
    <w:p w14:paraId="1844B870" w14:textId="77777777" w:rsidR="0093013E" w:rsidRPr="00D05524" w:rsidRDefault="001673A3" w:rsidP="001673A3">
      <w:pPr>
        <w:rPr>
          <w:rFonts w:ascii="Times New Roman" w:hAnsi="Times New Roman" w:cs="Times New Roman"/>
          <w:lang w:val="en-US"/>
        </w:rPr>
      </w:pPr>
      <w:r w:rsidRPr="00D05524">
        <w:rPr>
          <w:rFonts w:ascii="Times New Roman" w:hAnsi="Times New Roman" w:cs="Times New Roman"/>
          <w:lang w:val="en-US"/>
        </w:rPr>
        <w:t xml:space="preserve">Records were selected from the following source: Full text search using </w:t>
      </w:r>
      <w:r w:rsidRPr="00D05524">
        <w:rPr>
          <w:rFonts w:ascii="Times New Roman" w:hAnsi="Times New Roman" w:cs="Times New Roman"/>
          <w:b/>
          <w:bCs/>
          <w:lang w:val="en-US"/>
        </w:rPr>
        <w:t xml:space="preserve">Body &amp; Title =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PNEUMOCOCCUS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CONJUGAT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NJUGAT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CONJUGATED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CR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CR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CR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PN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PN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PN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P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P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P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7-valent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lastRenderedPageBreak/>
        <w:t xml:space="preserve">"Prev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pneumococcal PS-meningococcal OMPC conjugate vaccin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TEN-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THIRTEEN-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 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 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 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7/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10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YNFLORIX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7-valent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pneumococcal PS-meningococcal OMPC conjugate vaccin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7-valent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pneumococcal PS-meningococcal OMPC conjugate vaccin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NAR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Pneumococcal 13-valent conjugate vaccine" )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EFFICAC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utcom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utcome measure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FFECTIVENE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MPAC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URVEILLANCE POSTMARKET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STMARKETING 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URVEILLANCE POST-MARKET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ST-MARKETING 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SE CONTROL STUD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SE CONTRO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SE-CONTRO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BSERVATION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AL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alence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BSERVATIONAL STUD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ISEASE 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RUG EFFICAC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lastRenderedPageBreak/>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EPIDEMIOLOGICAL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CARRIAG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ACTERIUM COLON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ICROBIAL COLONIZ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ACTERIUM CARRI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ACTERIUM CARRI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RRI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RRIER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LONIS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LONIZ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LONIZ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LONIS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ROTYP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ROTYP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ROTYP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TRAI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thlet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xerci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knee injur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assage therap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por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port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ports medi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prai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TRAI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NASOPHARYNGE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ROPHARYNGE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NASOPHARYNX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ROPHARYNX </w:t>
      </w:r>
      <w:r w:rsidRPr="00D05524">
        <w:rPr>
          <w:rFonts w:ascii="Times New Roman" w:hAnsi="Times New Roman" w:cs="Times New Roman"/>
          <w:i/>
          <w:iCs/>
          <w:lang w:val="en-US"/>
        </w:rPr>
        <w:t xml:space="preserve"> OR </w:t>
      </w:r>
      <w:r w:rsidRPr="00D05524">
        <w:rPr>
          <w:rFonts w:ascii="Times New Roman" w:hAnsi="Times New Roman" w:cs="Times New Roman"/>
          <w:lang w:val="en-US"/>
        </w:rPr>
        <w:t>BACTERIU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PNEUMOCOCCUS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CONJUGAT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NJUGAT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CONJUGATED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CR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CR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CR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PN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PN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PN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P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P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P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7-valent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pneumococcal PS-meningococcal OMPC conjugate vaccin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Polysaccharide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vaccine conjugate 13-valent"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TEN-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THIRTEEN-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7-</w:t>
      </w:r>
      <w:r w:rsidRPr="00D05524">
        <w:rPr>
          <w:rFonts w:ascii="Times New Roman" w:hAnsi="Times New Roman" w:cs="Times New Roman"/>
          <w:lang w:val="en-US"/>
        </w:rPr>
        <w:lastRenderedPageBreak/>
        <w:t xml:space="preserve">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 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0 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13 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CV7/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10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ID-CV10"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YNFLORIX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7-valent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pneumococcal PS-meningococcal OMPC conjugate vaccin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7-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PTAVALENT PNEUMOCOCCAL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 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CRM7"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7-valent conjugate vaccin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a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ven-valent pneumococcal PS-meningococcal OMPC conjugate vaccin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NAR 13" </w:t>
      </w:r>
      <w:r w:rsidRPr="00D05524">
        <w:rPr>
          <w:rFonts w:ascii="Times New Roman" w:hAnsi="Times New Roman" w:cs="Times New Roman"/>
          <w:i/>
          <w:iCs/>
          <w:lang w:val="en-US"/>
        </w:rPr>
        <w:t xml:space="preserve"> OR </w:t>
      </w:r>
      <w:r w:rsidRPr="00D05524">
        <w:rPr>
          <w:rFonts w:ascii="Times New Roman" w:hAnsi="Times New Roman" w:cs="Times New Roman"/>
          <w:lang w:val="en-US"/>
        </w:rPr>
        <w:t>"Pneumococcal 13-valent conjugate vaccine" )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PNEUMOCOCCAL 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AND </w:t>
      </w:r>
      <w:r w:rsidRPr="00D05524">
        <w:rPr>
          <w:rFonts w:ascii="Times New Roman" w:hAnsi="Times New Roman" w:cs="Times New Roman"/>
          <w:lang w:val="en-US"/>
        </w:rPr>
        <w:t>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general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yco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arasitic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systemic infec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AND </w:t>
      </w:r>
      <w:r w:rsidRPr="00D05524">
        <w:rPr>
          <w:rFonts w:ascii="Times New Roman" w:hAnsi="Times New Roman" w:cs="Times New Roman"/>
          <w:lang w:val="en-US"/>
        </w:rPr>
        <w:t>DISEA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general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yco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arasitic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systemic infec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US </w:t>
      </w:r>
      <w:r w:rsidRPr="00D05524">
        <w:rPr>
          <w:rFonts w:ascii="Times New Roman" w:hAnsi="Times New Roman" w:cs="Times New Roman"/>
          <w:i/>
          <w:iCs/>
          <w:lang w:val="en-US"/>
        </w:rPr>
        <w:t xml:space="preserve"> AND </w:t>
      </w:r>
      <w:r w:rsidRPr="00D05524">
        <w:rPr>
          <w:rFonts w:ascii="Times New Roman" w:hAnsi="Times New Roman" w:cs="Times New Roman"/>
          <w:lang w:val="en-US"/>
        </w:rPr>
        <w:t>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US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general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yco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arasitic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systemic infec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AND </w:t>
      </w:r>
      <w:r w:rsidRPr="00D05524">
        <w:rPr>
          <w:rFonts w:ascii="Times New Roman" w:hAnsi="Times New Roman" w:cs="Times New Roman"/>
          <w:lang w:val="en-US"/>
        </w:rPr>
        <w:t>DISEA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general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yco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arasitic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systemic infec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ICEM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hematoseps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lammatory response syndrome, system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testinal seps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erperal fev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erperal seps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aprem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s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sis lent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em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ic fev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ic intoxic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ic shock"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ic syndrom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ir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ystemic inflammatory response syndrom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EPTICAEM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ACTEREM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ACTERAEM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INUS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cute sinus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ronchiol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ronch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sinusitis" </w:t>
      </w:r>
      <w:r w:rsidRPr="00D05524">
        <w:rPr>
          <w:rFonts w:ascii="Times New Roman" w:hAnsi="Times New Roman" w:cs="Times New Roman"/>
          <w:i/>
          <w:iCs/>
          <w:lang w:val="en-US"/>
        </w:rPr>
        <w:t xml:space="preserve"> </w:t>
      </w:r>
      <w:r w:rsidRPr="00D05524">
        <w:rPr>
          <w:rFonts w:ascii="Times New Roman" w:hAnsi="Times New Roman" w:cs="Times New Roman"/>
          <w:i/>
          <w:iCs/>
          <w:lang w:val="en-US"/>
        </w:rPr>
        <w:lastRenderedPageBreak/>
        <w:t xml:space="preserve">OR </w:t>
      </w:r>
      <w:r w:rsidRPr="00D05524">
        <w:rPr>
          <w:rFonts w:ascii="Times New Roman" w:hAnsi="Times New Roman" w:cs="Times New Roman"/>
          <w:lang w:val="en-US"/>
        </w:rPr>
        <w:t xml:space="preserve">"lung 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yng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tract 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tract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hinosinus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inusitu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LUNG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airflow obstru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airway obstruction, NEC in ICD9CM_2006"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airway obstruction, not elsewhere classified"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airway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airways disease NO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airways disease NOS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lung disease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lung disease [Ambigu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pulmonary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pulmonary disease and allied condi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pulmonary disease find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LD (chronic obstructive lung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PD"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PD NO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op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disease, chronic obstructiv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PD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airflow obstru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airway obstruction, NEC in ICD9CM_2006"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airway obstruction, not elsewhere classified"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airway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airways disease NO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airways disease NOS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lung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lung disease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lung disease [Ambigu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pulmonary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pulmonary disease and allied condi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pulmonary disease find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LD (chronic obstructive lung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PD NO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op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disease, chronic obstructiv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ENING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eningita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achymeningiti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VASIVE PNEUMOCOCCAL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PD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bscess of pleural cavity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bscess of thorax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amp; pleur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morphologic abnormalit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NO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NOS (&amp; pleur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of pleur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of pleura without fistul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fistul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fistula (&amp; pleur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fistul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fistula NOS (&amp; pleur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no fistul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no fistula NO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pleural fistul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pleural fistula NOS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 thoracic fistula NOS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without mention of fistul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mpyema, ches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lung empyema NOS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leural empyem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leural </w:t>
      </w:r>
      <w:r w:rsidRPr="00D05524">
        <w:rPr>
          <w:rFonts w:ascii="Times New Roman" w:hAnsi="Times New Roman" w:cs="Times New Roman"/>
          <w:lang w:val="en-US"/>
        </w:rPr>
        <w:lastRenderedPageBreak/>
        <w:t xml:space="preserve">empyem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leural empyema NOS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leural empyema with fistul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leural empyema with no fistul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leural empyema with no fistula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Empyem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rulent pleurisy (disorder)"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yothorax"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Thorax abscess NOS (disorder)"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CUTE OTITIS MED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o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tis med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titis med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titis media, acut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OM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cute otitis med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tis med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titis med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titis media, acute"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cute 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ronchiol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ronch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lammation of the lung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lung 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lung inflamm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yng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inflamm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tract 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tract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inusiti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MMUNITY ACQUIRED 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P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mmunicable pneumopathi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mmunity acquired pneumonia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mmunity-acquired 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ommunity-acquired pneumopathi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a, community-acquired"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general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yco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arasitic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ystemic infec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COCCAL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HRONIC OBSTRUCTIVE LUNG DISEA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VASIVE PNEUMOCOCCAL DISEA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cute 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ronchiol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bronch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lammation of the lung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lung 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lung inflamm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yng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inflamm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tract 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Respiratory tract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inusiti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TI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acute 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lammation of the lung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lung inflamm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a"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ulmonary inflamma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NEUMONIA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VASIVE PNEUMOCOCCAL DISEA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general 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fectious disea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mycos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arasitic infections" </w:t>
      </w:r>
      <w:r w:rsidRPr="00D05524">
        <w:rPr>
          <w:rFonts w:ascii="Times New Roman" w:hAnsi="Times New Roman" w:cs="Times New Roman"/>
          <w:i/>
          <w:iCs/>
          <w:lang w:val="en-US"/>
        </w:rPr>
        <w:t xml:space="preserve"> OR </w:t>
      </w:r>
      <w:r w:rsidRPr="00D05524">
        <w:rPr>
          <w:rFonts w:ascii="Times New Roman" w:hAnsi="Times New Roman" w:cs="Times New Roman"/>
          <w:lang w:val="en-US"/>
        </w:rPr>
        <w:t>"systemic infection" ) )</w:t>
      </w:r>
      <w:r w:rsidRPr="00D05524">
        <w:rPr>
          <w:rFonts w:ascii="Times New Roman" w:hAnsi="Times New Roman" w:cs="Times New Roman"/>
          <w:i/>
          <w:iCs/>
          <w:lang w:val="en-US"/>
        </w:rPr>
        <w:t xml:space="preserve"> AND </w:t>
      </w:r>
      <w:r w:rsidRPr="00D05524">
        <w:rPr>
          <w:rFonts w:ascii="Times New Roman" w:hAnsi="Times New Roman" w:cs="Times New Roman"/>
          <w:lang w:val="en-US"/>
        </w:rPr>
        <w:t xml:space="preserve">((EFFICAC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utcom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utcome measure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FFECTIVENES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MPAC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URVEILLANCE POSTMARKET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STMARKETING </w:t>
      </w:r>
      <w:r w:rsidRPr="00D05524">
        <w:rPr>
          <w:rFonts w:ascii="Times New Roman" w:hAnsi="Times New Roman" w:cs="Times New Roman"/>
          <w:lang w:val="en-US"/>
        </w:rPr>
        <w:lastRenderedPageBreak/>
        <w:t xml:space="preserve">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SURVEILLANCE POST-MARKETING"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ST-MARKETING 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SE CONTROL STUD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SE CONTRO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CASE-CONTRO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BSERVATIONAL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AL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alences"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OBSERVATIONAL STUD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ISEASE SURVEILLA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RUG EFFICAC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demographics"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y"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incidence"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harmacomanagement"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opulation"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prevention" ) </w:t>
      </w:r>
      <w:r w:rsidRPr="00D05524">
        <w:rPr>
          <w:rFonts w:ascii="Times New Roman" w:hAnsi="Times New Roman" w:cs="Times New Roman"/>
          <w:i/>
          <w:iCs/>
          <w:lang w:val="en-US"/>
        </w:rPr>
        <w:t xml:space="preserve"> OR </w:t>
      </w:r>
      <w:r w:rsidRPr="00D05524">
        <w:rPr>
          <w:rFonts w:ascii="Times New Roman" w:hAnsi="Times New Roman" w:cs="Times New Roman"/>
          <w:lang w:val="en-US"/>
        </w:rPr>
        <w:t xml:space="preserve">EPIDEMIOLOGICAL ))) </w:t>
      </w:r>
      <w:r w:rsidRPr="00D05524">
        <w:rPr>
          <w:rFonts w:ascii="Times New Roman" w:hAnsi="Times New Roman" w:cs="Times New Roman"/>
          <w:i/>
          <w:iCs/>
          <w:lang w:val="en-US"/>
        </w:rPr>
        <w:t xml:space="preserve"> AND </w:t>
      </w:r>
      <w:r w:rsidRPr="00D05524">
        <w:rPr>
          <w:rFonts w:ascii="Times New Roman" w:hAnsi="Times New Roman" w:cs="Times New Roman"/>
          <w:b/>
          <w:bCs/>
          <w:lang w:val="en-US"/>
        </w:rPr>
        <w:t xml:space="preserve">Release Date &gt;= </w:t>
      </w:r>
      <w:r w:rsidRPr="00D05524">
        <w:rPr>
          <w:rFonts w:ascii="Times New Roman" w:hAnsi="Times New Roman" w:cs="Times New Roman"/>
          <w:lang w:val="en-US"/>
        </w:rPr>
        <w:t xml:space="preserve">31/12/2000 </w:t>
      </w:r>
      <w:r w:rsidRPr="00D05524">
        <w:rPr>
          <w:rFonts w:ascii="Times New Roman" w:hAnsi="Times New Roman" w:cs="Times New Roman"/>
          <w:i/>
          <w:iCs/>
          <w:lang w:val="en-US"/>
        </w:rPr>
        <w:t xml:space="preserve"> AND </w:t>
      </w:r>
      <w:r w:rsidRPr="00D05524">
        <w:rPr>
          <w:rFonts w:ascii="Times New Roman" w:hAnsi="Times New Roman" w:cs="Times New Roman"/>
          <w:b/>
          <w:bCs/>
          <w:lang w:val="en-US"/>
        </w:rPr>
        <w:t xml:space="preserve">Source = </w:t>
      </w:r>
      <w:r w:rsidRPr="00D05524">
        <w:rPr>
          <w:rFonts w:ascii="Times New Roman" w:hAnsi="Times New Roman" w:cs="Times New Roman"/>
          <w:lang w:val="en-US"/>
        </w:rPr>
        <w:t>Presentation</w:t>
      </w:r>
    </w:p>
    <w:p w14:paraId="61A11DBA" w14:textId="02124708" w:rsidR="008C5197" w:rsidRDefault="008C5197" w:rsidP="00C503F1">
      <w:pPr>
        <w:spacing w:after="200" w:line="276" w:lineRule="auto"/>
        <w:contextualSpacing w:val="0"/>
        <w:rPr>
          <w:rFonts w:ascii="Times New Roman" w:hAnsi="Times New Roman" w:cs="Times New Roman"/>
          <w:b/>
          <w:lang w:val="en-US"/>
        </w:rPr>
      </w:pPr>
    </w:p>
    <w:p w14:paraId="123BB38F" w14:textId="0AA1D439" w:rsidR="008C5197" w:rsidRDefault="008C5197" w:rsidP="00C503F1">
      <w:pPr>
        <w:spacing w:after="200" w:line="276" w:lineRule="auto"/>
        <w:contextualSpacing w:val="0"/>
        <w:rPr>
          <w:rFonts w:ascii="Times New Roman" w:hAnsi="Times New Roman" w:cs="Times New Roman"/>
          <w:b/>
          <w:lang w:val="en-US"/>
        </w:rPr>
      </w:pPr>
    </w:p>
    <w:p w14:paraId="7D573F42" w14:textId="38F7EAAD" w:rsidR="008C5197" w:rsidRDefault="008C5197" w:rsidP="00C503F1">
      <w:pPr>
        <w:spacing w:after="200" w:line="276" w:lineRule="auto"/>
        <w:contextualSpacing w:val="0"/>
        <w:rPr>
          <w:rFonts w:ascii="Times New Roman" w:hAnsi="Times New Roman" w:cs="Times New Roman"/>
          <w:b/>
          <w:lang w:val="en-US"/>
        </w:rPr>
      </w:pPr>
    </w:p>
    <w:p w14:paraId="19F2B176" w14:textId="2F8CA7C6" w:rsidR="008C5197" w:rsidRDefault="008C5197" w:rsidP="00C503F1">
      <w:pPr>
        <w:spacing w:after="200" w:line="276" w:lineRule="auto"/>
        <w:contextualSpacing w:val="0"/>
        <w:rPr>
          <w:rFonts w:ascii="Times New Roman" w:hAnsi="Times New Roman" w:cs="Times New Roman"/>
          <w:b/>
          <w:lang w:val="en-US"/>
        </w:rPr>
      </w:pPr>
    </w:p>
    <w:p w14:paraId="420D28D4" w14:textId="23BCD863" w:rsidR="008C5197" w:rsidRDefault="008C5197" w:rsidP="00C503F1">
      <w:pPr>
        <w:spacing w:after="200" w:line="276" w:lineRule="auto"/>
        <w:contextualSpacing w:val="0"/>
        <w:rPr>
          <w:rFonts w:ascii="Times New Roman" w:hAnsi="Times New Roman" w:cs="Times New Roman"/>
          <w:b/>
          <w:lang w:val="en-US"/>
        </w:rPr>
      </w:pPr>
    </w:p>
    <w:p w14:paraId="1EC62136" w14:textId="5187D8B3" w:rsidR="008C5197" w:rsidRDefault="008C5197" w:rsidP="00C503F1">
      <w:pPr>
        <w:spacing w:after="200" w:line="276" w:lineRule="auto"/>
        <w:contextualSpacing w:val="0"/>
        <w:rPr>
          <w:rFonts w:ascii="Times New Roman" w:hAnsi="Times New Roman" w:cs="Times New Roman"/>
          <w:b/>
          <w:lang w:val="en-US"/>
        </w:rPr>
      </w:pPr>
    </w:p>
    <w:p w14:paraId="63912DDB" w14:textId="26E95FA4" w:rsidR="008C5197" w:rsidRDefault="008C5197" w:rsidP="00C503F1">
      <w:pPr>
        <w:spacing w:after="200" w:line="276" w:lineRule="auto"/>
        <w:contextualSpacing w:val="0"/>
        <w:rPr>
          <w:rFonts w:ascii="Times New Roman" w:hAnsi="Times New Roman" w:cs="Times New Roman"/>
          <w:b/>
          <w:lang w:val="en-US"/>
        </w:rPr>
      </w:pPr>
    </w:p>
    <w:p w14:paraId="6206E8B3" w14:textId="2E8D5C23" w:rsidR="00153396" w:rsidRDefault="00153396" w:rsidP="00C503F1">
      <w:pPr>
        <w:spacing w:after="200" w:line="276" w:lineRule="auto"/>
        <w:contextualSpacing w:val="0"/>
        <w:rPr>
          <w:rFonts w:ascii="Times New Roman" w:hAnsi="Times New Roman" w:cs="Times New Roman"/>
          <w:b/>
          <w:lang w:val="en-US"/>
        </w:rPr>
      </w:pPr>
    </w:p>
    <w:p w14:paraId="00148622" w14:textId="0A7A5C76" w:rsidR="00153396" w:rsidRDefault="00153396" w:rsidP="00C503F1">
      <w:pPr>
        <w:spacing w:after="200" w:line="276" w:lineRule="auto"/>
        <w:contextualSpacing w:val="0"/>
        <w:rPr>
          <w:rFonts w:ascii="Times New Roman" w:hAnsi="Times New Roman" w:cs="Times New Roman"/>
          <w:b/>
          <w:lang w:val="en-US"/>
        </w:rPr>
      </w:pPr>
    </w:p>
    <w:p w14:paraId="1339C01C" w14:textId="7D958304" w:rsidR="00153396" w:rsidRDefault="00153396" w:rsidP="00C503F1">
      <w:pPr>
        <w:spacing w:after="200" w:line="276" w:lineRule="auto"/>
        <w:contextualSpacing w:val="0"/>
        <w:rPr>
          <w:rFonts w:ascii="Times New Roman" w:hAnsi="Times New Roman" w:cs="Times New Roman"/>
          <w:b/>
          <w:lang w:val="en-US"/>
        </w:rPr>
      </w:pPr>
    </w:p>
    <w:p w14:paraId="6BD03646" w14:textId="6A1036E1" w:rsidR="00153396" w:rsidRDefault="00153396" w:rsidP="00C503F1">
      <w:pPr>
        <w:spacing w:after="200" w:line="276" w:lineRule="auto"/>
        <w:contextualSpacing w:val="0"/>
        <w:rPr>
          <w:rFonts w:ascii="Times New Roman" w:hAnsi="Times New Roman" w:cs="Times New Roman"/>
          <w:b/>
          <w:lang w:val="en-US"/>
        </w:rPr>
      </w:pPr>
    </w:p>
    <w:p w14:paraId="0B1649F5" w14:textId="04439A5A" w:rsidR="00153396" w:rsidRDefault="00153396" w:rsidP="00C503F1">
      <w:pPr>
        <w:spacing w:after="200" w:line="276" w:lineRule="auto"/>
        <w:contextualSpacing w:val="0"/>
        <w:rPr>
          <w:rFonts w:ascii="Times New Roman" w:hAnsi="Times New Roman" w:cs="Times New Roman"/>
          <w:b/>
          <w:lang w:val="en-US"/>
        </w:rPr>
      </w:pPr>
    </w:p>
    <w:p w14:paraId="308519C8" w14:textId="1B396F12" w:rsidR="00153396" w:rsidRDefault="00153396" w:rsidP="00C503F1">
      <w:pPr>
        <w:spacing w:after="200" w:line="276" w:lineRule="auto"/>
        <w:contextualSpacing w:val="0"/>
        <w:rPr>
          <w:rFonts w:ascii="Times New Roman" w:hAnsi="Times New Roman" w:cs="Times New Roman"/>
          <w:b/>
          <w:lang w:val="en-US"/>
        </w:rPr>
      </w:pPr>
    </w:p>
    <w:p w14:paraId="0566CF1F" w14:textId="3B95ABE0" w:rsidR="00153396" w:rsidRDefault="00153396" w:rsidP="00C503F1">
      <w:pPr>
        <w:spacing w:after="200" w:line="276" w:lineRule="auto"/>
        <w:contextualSpacing w:val="0"/>
        <w:rPr>
          <w:rFonts w:ascii="Times New Roman" w:hAnsi="Times New Roman" w:cs="Times New Roman"/>
          <w:b/>
          <w:lang w:val="en-US"/>
        </w:rPr>
      </w:pPr>
    </w:p>
    <w:p w14:paraId="77EF8A49" w14:textId="57131926" w:rsidR="00153396" w:rsidRDefault="00153396" w:rsidP="00C503F1">
      <w:pPr>
        <w:spacing w:after="200" w:line="276" w:lineRule="auto"/>
        <w:contextualSpacing w:val="0"/>
        <w:rPr>
          <w:rFonts w:ascii="Times New Roman" w:hAnsi="Times New Roman" w:cs="Times New Roman"/>
          <w:b/>
          <w:lang w:val="en-US"/>
        </w:rPr>
      </w:pPr>
    </w:p>
    <w:p w14:paraId="12B89E40" w14:textId="6B95DACB" w:rsidR="00153396" w:rsidRDefault="00153396" w:rsidP="00C503F1">
      <w:pPr>
        <w:spacing w:after="200" w:line="276" w:lineRule="auto"/>
        <w:contextualSpacing w:val="0"/>
        <w:rPr>
          <w:rFonts w:ascii="Times New Roman" w:hAnsi="Times New Roman" w:cs="Times New Roman"/>
          <w:b/>
          <w:lang w:val="en-US"/>
        </w:rPr>
      </w:pPr>
    </w:p>
    <w:p w14:paraId="6EF78B37" w14:textId="3C14F098" w:rsidR="00153396" w:rsidRDefault="00153396" w:rsidP="00C503F1">
      <w:pPr>
        <w:spacing w:after="200" w:line="276" w:lineRule="auto"/>
        <w:contextualSpacing w:val="0"/>
        <w:rPr>
          <w:rFonts w:ascii="Times New Roman" w:hAnsi="Times New Roman" w:cs="Times New Roman"/>
          <w:b/>
          <w:lang w:val="en-US"/>
        </w:rPr>
      </w:pPr>
    </w:p>
    <w:p w14:paraId="150AC07A" w14:textId="7B401E52" w:rsidR="008C5197" w:rsidRDefault="008C5197" w:rsidP="00C503F1">
      <w:pPr>
        <w:spacing w:after="200" w:line="276" w:lineRule="auto"/>
        <w:contextualSpacing w:val="0"/>
        <w:rPr>
          <w:rFonts w:ascii="Times New Roman" w:hAnsi="Times New Roman" w:cs="Times New Roman"/>
          <w:b/>
          <w:lang w:val="en-US"/>
        </w:rPr>
      </w:pPr>
    </w:p>
    <w:p w14:paraId="0C36FA7B" w14:textId="36372AEC" w:rsidR="008C5197" w:rsidRDefault="008C5197" w:rsidP="00C503F1">
      <w:pPr>
        <w:spacing w:after="200" w:line="276" w:lineRule="auto"/>
        <w:contextualSpacing w:val="0"/>
        <w:rPr>
          <w:rFonts w:ascii="Times New Roman" w:hAnsi="Times New Roman" w:cs="Times New Roman"/>
          <w:b/>
          <w:lang w:val="en-US"/>
        </w:rPr>
      </w:pPr>
      <w:r w:rsidRPr="005F23CC">
        <w:rPr>
          <w:rFonts w:ascii="Times New Roman" w:hAnsi="Times New Roman" w:cs="Times New Roman"/>
          <w:b/>
          <w:lang w:val="en-US"/>
        </w:rPr>
        <w:lastRenderedPageBreak/>
        <w:t>Supplemental Figure 1. Focus o</w:t>
      </w:r>
      <w:r w:rsidR="001F2CE6" w:rsidRPr="005F23CC">
        <w:rPr>
          <w:rFonts w:ascii="Times New Roman" w:hAnsi="Times New Roman" w:cs="Times New Roman"/>
          <w:b/>
          <w:lang w:val="en-US"/>
        </w:rPr>
        <w:t>n</w:t>
      </w:r>
      <w:r w:rsidRPr="005F23CC">
        <w:rPr>
          <w:rFonts w:ascii="Times New Roman" w:hAnsi="Times New Roman" w:cs="Times New Roman"/>
          <w:b/>
          <w:lang w:val="en-US"/>
        </w:rPr>
        <w:t xml:space="preserve"> the patient</w:t>
      </w:r>
    </w:p>
    <w:p w14:paraId="0782E897" w14:textId="4DFCC962" w:rsidR="008C5197" w:rsidRDefault="008C5197" w:rsidP="00B474B7">
      <w:pPr>
        <w:spacing w:after="200" w:line="276" w:lineRule="auto"/>
        <w:ind w:left="-720"/>
        <w:contextualSpacing w:val="0"/>
        <w:rPr>
          <w:rFonts w:ascii="Times New Roman" w:hAnsi="Times New Roman" w:cs="Times New Roman"/>
          <w:b/>
          <w:lang w:val="en-US"/>
        </w:rPr>
      </w:pPr>
      <w:r>
        <w:rPr>
          <w:rFonts w:ascii="Times New Roman" w:hAnsi="Times New Roman" w:cs="Times New Roman"/>
          <w:b/>
          <w:noProof/>
          <w:lang w:val="en-US"/>
        </w:rPr>
        <w:drawing>
          <wp:inline distT="0" distB="0" distL="0" distR="0" wp14:anchorId="36DE1197" wp14:editId="62E217A9">
            <wp:extent cx="6480183" cy="4389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80183" cy="4389120"/>
                    </a:xfrm>
                    <a:prstGeom prst="rect">
                      <a:avLst/>
                    </a:prstGeom>
                    <a:noFill/>
                  </pic:spPr>
                </pic:pic>
              </a:graphicData>
            </a:graphic>
          </wp:inline>
        </w:drawing>
      </w:r>
    </w:p>
    <w:p w14:paraId="1B723D0D" w14:textId="77777777" w:rsidR="008C5197" w:rsidRPr="00D05524" w:rsidRDefault="008C5197" w:rsidP="00C503F1">
      <w:pPr>
        <w:spacing w:after="200" w:line="276" w:lineRule="auto"/>
        <w:contextualSpacing w:val="0"/>
        <w:rPr>
          <w:rFonts w:ascii="Times New Roman" w:hAnsi="Times New Roman" w:cs="Times New Roman"/>
          <w:b/>
          <w:lang w:val="en-US"/>
        </w:rPr>
        <w:sectPr w:rsidR="008C5197" w:rsidRPr="00D05524" w:rsidSect="005436C2">
          <w:footerReference w:type="default" r:id="rId14"/>
          <w:pgSz w:w="11906" w:h="16838"/>
          <w:pgMar w:top="1417" w:right="1417" w:bottom="1417" w:left="1417" w:header="708" w:footer="708" w:gutter="0"/>
          <w:cols w:space="708"/>
          <w:docGrid w:linePitch="360"/>
        </w:sectPr>
      </w:pPr>
    </w:p>
    <w:p w14:paraId="67B598A7" w14:textId="77777777" w:rsidR="00137A35" w:rsidRPr="00D05524" w:rsidRDefault="00137A35" w:rsidP="00137A35">
      <w:pPr>
        <w:spacing w:after="200" w:line="276" w:lineRule="auto"/>
        <w:contextualSpacing w:val="0"/>
        <w:rPr>
          <w:rFonts w:ascii="Times New Roman" w:hAnsi="Times New Roman" w:cs="Times New Roman"/>
          <w:b/>
          <w:lang w:val="en-US"/>
        </w:rPr>
      </w:pPr>
      <w:r w:rsidRPr="00D05524">
        <w:rPr>
          <w:rFonts w:ascii="Times New Roman" w:hAnsi="Times New Roman" w:cs="Times New Roman"/>
          <w:b/>
          <w:lang w:val="en-US"/>
        </w:rPr>
        <w:lastRenderedPageBreak/>
        <w:t>Supplemental Table 1. List of excluded high-income countries with reasons for exclusion</w:t>
      </w:r>
    </w:p>
    <w:tbl>
      <w:tblPr>
        <w:tblStyle w:val="PlainTable11"/>
        <w:tblW w:w="16051" w:type="dxa"/>
        <w:tblInd w:w="-1080" w:type="dxa"/>
        <w:tblLayout w:type="fixed"/>
        <w:tblCellMar>
          <w:left w:w="72" w:type="dxa"/>
          <w:right w:w="72" w:type="dxa"/>
        </w:tblCellMar>
        <w:tblLook w:val="04A0" w:firstRow="1" w:lastRow="0" w:firstColumn="1" w:lastColumn="0" w:noHBand="0" w:noVBand="1"/>
      </w:tblPr>
      <w:tblGrid>
        <w:gridCol w:w="1430"/>
        <w:gridCol w:w="3232"/>
        <w:gridCol w:w="1898"/>
        <w:gridCol w:w="1800"/>
        <w:gridCol w:w="1296"/>
        <w:gridCol w:w="1440"/>
        <w:gridCol w:w="4955"/>
      </w:tblGrid>
      <w:tr w:rsidR="004E146A" w:rsidRPr="00D05524" w14:paraId="4C4F6CCD" w14:textId="77777777" w:rsidTr="005F23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single" w:sz="12" w:space="0" w:color="000000"/>
              <w:left w:val="nil"/>
              <w:bottom w:val="single" w:sz="18" w:space="0" w:color="31849B"/>
            </w:tcBorders>
            <w:shd w:val="clear" w:color="auto" w:fill="DBE5F1" w:themeFill="accent1" w:themeFillTint="33"/>
            <w:vAlign w:val="center"/>
          </w:tcPr>
          <w:p w14:paraId="02078C63" w14:textId="77777777" w:rsidR="004E146A" w:rsidRPr="00D05524" w:rsidRDefault="004E146A" w:rsidP="00D552E5">
            <w:pPr>
              <w:spacing w:line="276" w:lineRule="auto"/>
              <w:contextualSpacing w:val="0"/>
              <w:rPr>
                <w:rFonts w:ascii="Times New Roman" w:hAnsi="Times New Roman" w:cs="Times New Roman"/>
                <w:sz w:val="20"/>
                <w:szCs w:val="20"/>
                <w:lang w:val="en-US"/>
              </w:rPr>
            </w:pPr>
            <w:r w:rsidRPr="00D05524">
              <w:rPr>
                <w:rFonts w:ascii="Times New Roman" w:hAnsi="Times New Roman" w:cs="Times New Roman"/>
                <w:sz w:val="20"/>
                <w:szCs w:val="20"/>
                <w:lang w:val="en-US"/>
              </w:rPr>
              <w:t>Country</w:t>
            </w:r>
          </w:p>
        </w:tc>
        <w:tc>
          <w:tcPr>
            <w:tcW w:w="3232" w:type="dxa"/>
            <w:tcBorders>
              <w:top w:val="single" w:sz="12" w:space="0" w:color="000000"/>
              <w:bottom w:val="single" w:sz="18" w:space="0" w:color="31849B"/>
            </w:tcBorders>
            <w:shd w:val="clear" w:color="auto" w:fill="DBE5F1" w:themeFill="accent1" w:themeFillTint="33"/>
            <w:vAlign w:val="center"/>
          </w:tcPr>
          <w:p w14:paraId="76A16C68" w14:textId="77777777" w:rsidR="004E146A" w:rsidRPr="00D05524" w:rsidRDefault="004E146A" w:rsidP="00D552E5">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05524">
              <w:rPr>
                <w:rFonts w:ascii="Times New Roman" w:hAnsi="Times New Roman" w:cs="Times New Roman"/>
                <w:sz w:val="20"/>
                <w:szCs w:val="20"/>
                <w:lang w:val="en-US"/>
              </w:rPr>
              <w:t>Type of IPD surveillance,</w:t>
            </w:r>
          </w:p>
          <w:p w14:paraId="29C8C5B3" w14:textId="77777777" w:rsidR="004E146A" w:rsidRPr="00D05524" w:rsidRDefault="004E146A" w:rsidP="00D552E5">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05524">
              <w:rPr>
                <w:rFonts w:ascii="Times New Roman" w:hAnsi="Times New Roman" w:cs="Times New Roman"/>
                <w:sz w:val="20"/>
                <w:szCs w:val="20"/>
                <w:lang w:val="en-US"/>
              </w:rPr>
              <w:t>Reporting approach</w:t>
            </w:r>
          </w:p>
        </w:tc>
        <w:tc>
          <w:tcPr>
            <w:tcW w:w="1898" w:type="dxa"/>
            <w:tcBorders>
              <w:top w:val="single" w:sz="12" w:space="0" w:color="000000"/>
              <w:bottom w:val="single" w:sz="18" w:space="0" w:color="31849B"/>
            </w:tcBorders>
            <w:shd w:val="clear" w:color="auto" w:fill="DBE5F1" w:themeFill="accent1" w:themeFillTint="33"/>
            <w:vAlign w:val="center"/>
          </w:tcPr>
          <w:p w14:paraId="16552E6F" w14:textId="77777777" w:rsidR="004E146A" w:rsidRPr="00D05524" w:rsidRDefault="004E146A" w:rsidP="00D552E5">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05524">
              <w:rPr>
                <w:rFonts w:ascii="Times New Roman" w:hAnsi="Times New Roman" w:cs="Times New Roman"/>
                <w:sz w:val="20"/>
                <w:szCs w:val="20"/>
                <w:lang w:val="en-US"/>
              </w:rPr>
              <w:t>PCV introduction in NIP</w:t>
            </w:r>
            <w:r w:rsidRPr="00D05524">
              <w:rPr>
                <w:rFonts w:ascii="Times New Roman" w:hAnsi="Times New Roman" w:cs="Times New Roman"/>
                <w:sz w:val="20"/>
                <w:szCs w:val="20"/>
                <w:vertAlign w:val="superscript"/>
                <w:lang w:val="en-US"/>
              </w:rPr>
              <w:t>a</w:t>
            </w:r>
          </w:p>
        </w:tc>
        <w:tc>
          <w:tcPr>
            <w:tcW w:w="1800" w:type="dxa"/>
            <w:tcBorders>
              <w:top w:val="single" w:sz="12" w:space="0" w:color="000000"/>
              <w:bottom w:val="single" w:sz="18" w:space="0" w:color="31849B"/>
            </w:tcBorders>
            <w:shd w:val="clear" w:color="auto" w:fill="DBE5F1" w:themeFill="accent1" w:themeFillTint="33"/>
            <w:vAlign w:val="center"/>
          </w:tcPr>
          <w:p w14:paraId="5CE319F6" w14:textId="048B4384" w:rsidR="004E146A" w:rsidRPr="00D05524" w:rsidRDefault="004E146A" w:rsidP="00D552E5">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05524">
              <w:rPr>
                <w:rFonts w:ascii="Times New Roman" w:hAnsi="Times New Roman" w:cs="Times New Roman"/>
                <w:sz w:val="20"/>
                <w:szCs w:val="20"/>
                <w:lang w:val="en-US"/>
              </w:rPr>
              <w:t>Infant vaccination sche</w:t>
            </w:r>
            <w:r w:rsidRPr="00900CA6">
              <w:rPr>
                <w:rFonts w:ascii="Times New Roman" w:hAnsi="Times New Roman" w:cs="Times New Roman"/>
                <w:sz w:val="20"/>
                <w:szCs w:val="20"/>
                <w:lang w:val="en-US"/>
              </w:rPr>
              <w:t>dule</w:t>
            </w:r>
            <w:r w:rsidR="002600B9" w:rsidRPr="00900CA6">
              <w:rPr>
                <w:rFonts w:ascii="Times New Roman" w:hAnsi="Times New Roman" w:cs="Times New Roman"/>
                <w:sz w:val="20"/>
                <w:szCs w:val="20"/>
                <w:vertAlign w:val="superscript"/>
                <w:lang w:val="en-US"/>
              </w:rPr>
              <w:t>a</w:t>
            </w:r>
          </w:p>
        </w:tc>
        <w:tc>
          <w:tcPr>
            <w:tcW w:w="1296" w:type="dxa"/>
            <w:tcBorders>
              <w:top w:val="single" w:sz="12" w:space="0" w:color="000000"/>
              <w:bottom w:val="single" w:sz="18" w:space="0" w:color="31849B"/>
            </w:tcBorders>
            <w:shd w:val="clear" w:color="auto" w:fill="DBE5F1" w:themeFill="accent1" w:themeFillTint="33"/>
            <w:vAlign w:val="center"/>
          </w:tcPr>
          <w:p w14:paraId="0F67D0B5" w14:textId="77777777" w:rsidR="004E146A" w:rsidRPr="00D05524" w:rsidRDefault="004E146A" w:rsidP="00D552E5">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05524">
              <w:rPr>
                <w:rFonts w:ascii="Times New Roman" w:hAnsi="Times New Roman" w:cs="Times New Roman"/>
                <w:sz w:val="20"/>
                <w:szCs w:val="20"/>
                <w:lang w:val="en-US"/>
              </w:rPr>
              <w:t>Vaccination coverage</w:t>
            </w:r>
          </w:p>
        </w:tc>
        <w:tc>
          <w:tcPr>
            <w:tcW w:w="1440" w:type="dxa"/>
            <w:tcBorders>
              <w:top w:val="single" w:sz="12" w:space="0" w:color="000000"/>
              <w:bottom w:val="single" w:sz="18" w:space="0" w:color="31849B"/>
            </w:tcBorders>
            <w:shd w:val="clear" w:color="auto" w:fill="DBE5F1" w:themeFill="accent1" w:themeFillTint="33"/>
            <w:vAlign w:val="center"/>
          </w:tcPr>
          <w:p w14:paraId="1CBE572B" w14:textId="77777777" w:rsidR="004E146A" w:rsidRPr="00D05524" w:rsidRDefault="004E146A" w:rsidP="00D552E5">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05524">
              <w:rPr>
                <w:rFonts w:ascii="Times New Roman" w:hAnsi="Times New Roman" w:cs="Times New Roman"/>
                <w:sz w:val="20"/>
                <w:szCs w:val="20"/>
                <w:lang w:val="en-US"/>
              </w:rPr>
              <w:t>Number of references obtained and screened</w:t>
            </w:r>
          </w:p>
        </w:tc>
        <w:tc>
          <w:tcPr>
            <w:tcW w:w="4955" w:type="dxa"/>
            <w:tcBorders>
              <w:top w:val="single" w:sz="12" w:space="0" w:color="000000"/>
              <w:bottom w:val="single" w:sz="18" w:space="0" w:color="31849B"/>
              <w:right w:val="nil"/>
            </w:tcBorders>
            <w:shd w:val="clear" w:color="auto" w:fill="DBE5F1" w:themeFill="accent1" w:themeFillTint="33"/>
            <w:vAlign w:val="center"/>
          </w:tcPr>
          <w:p w14:paraId="4D22D4ED" w14:textId="77777777" w:rsidR="004E146A" w:rsidRPr="00D05524" w:rsidRDefault="004E146A" w:rsidP="00D552E5">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D05524">
              <w:rPr>
                <w:rFonts w:ascii="Times New Roman" w:hAnsi="Times New Roman" w:cs="Times New Roman"/>
                <w:sz w:val="20"/>
                <w:szCs w:val="20"/>
                <w:lang w:val="en-US"/>
              </w:rPr>
              <w:t>Reason for exclusion</w:t>
            </w:r>
          </w:p>
        </w:tc>
      </w:tr>
      <w:tr w:rsidR="004E146A" w:rsidRPr="00D05524" w14:paraId="5C051A0E"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single" w:sz="18" w:space="0" w:color="31849B"/>
              <w:left w:val="nil"/>
              <w:bottom w:val="nil"/>
              <w:right w:val="nil"/>
            </w:tcBorders>
            <w:vAlign w:val="center"/>
          </w:tcPr>
          <w:p w14:paraId="1E0DD31C" w14:textId="7CA55051"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Austria </w:t>
            </w:r>
            <w:r w:rsidR="003D46A1" w:rsidRPr="005F23CC">
              <w:rPr>
                <w:rFonts w:ascii="Times New Roman" w:hAnsi="Times New Roman" w:cs="Times New Roman"/>
                <w:sz w:val="20"/>
                <w:szCs w:val="20"/>
                <w:lang w:val="en-US"/>
              </w:rPr>
              <w:fldChar w:fldCharType="begin">
                <w:fldData xml:space="preserve">PEVuZE5vdGU+PENpdGU+PEF1dGhvcj5QYXVsa2UtS29yaW5lazwvQXV0aG9yPjxZZWFyPjIwMTQ8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QYXVsa2UtS29yaW5lazwvQXV0aG9yPjxZZWFyPjIwMTQ8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1" w:tooltip="Paulke-Korinek, 2014 #93" w:history="1">
              <w:r w:rsidR="00E02D1D" w:rsidRPr="005F23CC">
                <w:rPr>
                  <w:rFonts w:ascii="Times New Roman" w:hAnsi="Times New Roman" w:cs="Times New Roman"/>
                  <w:noProof/>
                  <w:sz w:val="20"/>
                  <w:szCs w:val="20"/>
                  <w:lang w:val="en-US"/>
                </w:rPr>
                <w:t>1</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single" w:sz="18" w:space="0" w:color="31849B"/>
              <w:left w:val="nil"/>
              <w:bottom w:val="nil"/>
              <w:right w:val="nil"/>
            </w:tcBorders>
            <w:vAlign w:val="center"/>
          </w:tcPr>
          <w:p w14:paraId="13689C76"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ationwide surveillance of all pediatric wards since 2001</w:t>
            </w:r>
          </w:p>
        </w:tc>
        <w:tc>
          <w:tcPr>
            <w:tcW w:w="1898" w:type="dxa"/>
            <w:tcBorders>
              <w:top w:val="single" w:sz="18" w:space="0" w:color="31849B"/>
              <w:left w:val="nil"/>
              <w:bottom w:val="nil"/>
              <w:right w:val="nil"/>
            </w:tcBorders>
            <w:vAlign w:val="center"/>
          </w:tcPr>
          <w:p w14:paraId="2F4712B1"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2001</w:t>
            </w:r>
            <w:r w:rsidRPr="005F23CC">
              <w:rPr>
                <w:rFonts w:ascii="Times New Roman" w:hAnsi="Times New Roman" w:cs="Times New Roman"/>
                <w:sz w:val="20"/>
                <w:szCs w:val="20"/>
                <w:vertAlign w:val="superscript"/>
                <w:lang w:val="en-US"/>
              </w:rPr>
              <w:t>b</w:t>
            </w:r>
          </w:p>
          <w:p w14:paraId="44621560" w14:textId="44976873" w:rsidR="00B1746B"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w:t>
            </w:r>
            <w:r w:rsidR="00B1746B" w:rsidRPr="005F23CC">
              <w:rPr>
                <w:rFonts w:ascii="Times New Roman" w:hAnsi="Times New Roman" w:cs="Times New Roman"/>
                <w:sz w:val="20"/>
                <w:szCs w:val="20"/>
                <w:lang w:val="en-US"/>
              </w:rPr>
              <w:t>:</w:t>
            </w:r>
            <w:r w:rsidR="00D525CF" w:rsidRPr="005F23CC">
              <w:rPr>
                <w:rFonts w:ascii="Times New Roman" w:hAnsi="Times New Roman" w:cs="Times New Roman"/>
                <w:sz w:val="20"/>
                <w:szCs w:val="20"/>
                <w:lang w:val="en-US"/>
              </w:rPr>
              <w:t xml:space="preserve"> </w:t>
            </w:r>
            <w:r w:rsidR="00B1746B" w:rsidRPr="005F23CC">
              <w:rPr>
                <w:rFonts w:ascii="Times New Roman" w:hAnsi="Times New Roman" w:cs="Times New Roman"/>
                <w:sz w:val="20"/>
                <w:szCs w:val="20"/>
                <w:lang w:val="en-US"/>
              </w:rPr>
              <w:t xml:space="preserve">Apr </w:t>
            </w:r>
            <w:r w:rsidR="005F23CC">
              <w:rPr>
                <w:rFonts w:ascii="Times New Roman" w:hAnsi="Times New Roman" w:cs="Times New Roman"/>
                <w:sz w:val="20"/>
                <w:szCs w:val="20"/>
                <w:lang w:val="en-US"/>
              </w:rPr>
              <w:t>2</w:t>
            </w:r>
            <w:r w:rsidR="00B1746B" w:rsidRPr="005F23CC">
              <w:rPr>
                <w:rFonts w:ascii="Times New Roman" w:hAnsi="Times New Roman" w:cs="Times New Roman"/>
                <w:sz w:val="20"/>
                <w:szCs w:val="20"/>
                <w:lang w:val="en-US"/>
              </w:rPr>
              <w:t>009</w:t>
            </w:r>
          </w:p>
          <w:p w14:paraId="54A4D024" w14:textId="02A5EBC5"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PCV13: </w:t>
            </w:r>
            <w:r w:rsidR="00B1746B" w:rsidRPr="005F23CC">
              <w:rPr>
                <w:rFonts w:ascii="Times New Roman" w:hAnsi="Times New Roman" w:cs="Times New Roman"/>
                <w:sz w:val="20"/>
                <w:szCs w:val="20"/>
                <w:lang w:val="en-US"/>
              </w:rPr>
              <w:t xml:space="preserve">Dec </w:t>
            </w:r>
            <w:r w:rsidRPr="005F23CC">
              <w:rPr>
                <w:rFonts w:ascii="Times New Roman" w:hAnsi="Times New Roman" w:cs="Times New Roman"/>
                <w:sz w:val="20"/>
                <w:szCs w:val="20"/>
                <w:lang w:val="en-US"/>
              </w:rPr>
              <w:t>2009</w:t>
            </w:r>
          </w:p>
        </w:tc>
        <w:tc>
          <w:tcPr>
            <w:tcW w:w="1800" w:type="dxa"/>
            <w:tcBorders>
              <w:top w:val="single" w:sz="18" w:space="0" w:color="31849B"/>
              <w:left w:val="nil"/>
              <w:bottom w:val="nil"/>
              <w:right w:val="nil"/>
            </w:tcBorders>
            <w:vAlign w:val="center"/>
          </w:tcPr>
          <w:p w14:paraId="51D1C5A0"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3+1</w:t>
            </w:r>
          </w:p>
          <w:p w14:paraId="77976F14"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PCV13: 2+1</w:t>
            </w:r>
          </w:p>
        </w:tc>
        <w:tc>
          <w:tcPr>
            <w:tcW w:w="1296" w:type="dxa"/>
            <w:tcBorders>
              <w:top w:val="single" w:sz="18" w:space="0" w:color="31849B"/>
              <w:left w:val="nil"/>
              <w:bottom w:val="nil"/>
              <w:right w:val="nil"/>
            </w:tcBorders>
            <w:vAlign w:val="center"/>
          </w:tcPr>
          <w:p w14:paraId="078D37F2"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2: &gt;90%</w:t>
            </w:r>
          </w:p>
        </w:tc>
        <w:tc>
          <w:tcPr>
            <w:tcW w:w="1440" w:type="dxa"/>
            <w:tcBorders>
              <w:top w:val="single" w:sz="18" w:space="0" w:color="31849B"/>
              <w:left w:val="nil"/>
              <w:bottom w:val="nil"/>
              <w:right w:val="nil"/>
            </w:tcBorders>
            <w:vAlign w:val="center"/>
          </w:tcPr>
          <w:p w14:paraId="4FA8051F"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9</w:t>
            </w:r>
          </w:p>
        </w:tc>
        <w:tc>
          <w:tcPr>
            <w:tcW w:w="4955" w:type="dxa"/>
            <w:tcBorders>
              <w:top w:val="single" w:sz="18" w:space="0" w:color="31849B"/>
              <w:left w:val="nil"/>
              <w:bottom w:val="nil"/>
              <w:right w:val="nil"/>
            </w:tcBorders>
            <w:vAlign w:val="center"/>
          </w:tcPr>
          <w:p w14:paraId="7BD957AA"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 was first introduced only for at-risk population. Years of universal vaccination not sufficient in the published reports.</w:t>
            </w:r>
          </w:p>
        </w:tc>
      </w:tr>
      <w:tr w:rsidR="004E146A" w:rsidRPr="00D05524" w14:paraId="44928F5B"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4AC56A52" w14:textId="00224BC1"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Belgium </w:t>
            </w:r>
            <w:r w:rsidR="003D46A1" w:rsidRPr="005F23CC">
              <w:rPr>
                <w:rFonts w:ascii="Times New Roman" w:hAnsi="Times New Roman" w:cs="Times New Roman"/>
                <w:sz w:val="20"/>
                <w:szCs w:val="20"/>
                <w:lang w:val="en-US"/>
              </w:rPr>
              <w:fldChar w:fldCharType="begin">
                <w:fldData xml:space="preserve">PEVuZE5vdGU+PENpdGUgRXhjbHVkZVllYXI9IjEiPjxBdXRob3I+RGUgU2NodXR0ZXIgSS48L0F1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</w:fldData>
              </w:fldChar>
            </w:r>
            <w:r w:rsidR="00844E8B">
              <w:rPr>
                <w:rFonts w:ascii="Times New Roman" w:hAnsi="Times New Roman" w:cs="Times New Roman"/>
                <w:sz w:val="20"/>
                <w:szCs w:val="20"/>
                <w:lang w:val="en-US"/>
              </w:rPr>
              <w:instrText xml:space="preserve"> ADDIN EN.CITE </w:instrText>
            </w:r>
            <w:r w:rsidR="00844E8B">
              <w:rPr>
                <w:rFonts w:ascii="Times New Roman" w:hAnsi="Times New Roman" w:cs="Times New Roman"/>
                <w:sz w:val="20"/>
                <w:szCs w:val="20"/>
                <w:lang w:val="en-US"/>
              </w:rPr>
              <w:fldChar w:fldCharType="begin">
                <w:fldData xml:space="preserve">PEVuZE5vdGU+PENpdGUgRXhjbHVkZVllYXI9IjEiPjxBdXRob3I+RGUgU2NodXR0ZXIgSS48L0F1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</w:fldData>
              </w:fldChar>
            </w:r>
            <w:r w:rsidR="00844E8B">
              <w:rPr>
                <w:rFonts w:ascii="Times New Roman" w:hAnsi="Times New Roman" w:cs="Times New Roman"/>
                <w:sz w:val="20"/>
                <w:szCs w:val="20"/>
                <w:lang w:val="en-US"/>
              </w:rPr>
              <w:instrText xml:space="preserve"> ADDIN EN.CITE.DATA </w:instrText>
            </w:r>
            <w:r w:rsidR="00844E8B">
              <w:rPr>
                <w:rFonts w:ascii="Times New Roman" w:hAnsi="Times New Roman" w:cs="Times New Roman"/>
                <w:sz w:val="20"/>
                <w:szCs w:val="20"/>
                <w:lang w:val="en-US"/>
              </w:rPr>
            </w:r>
            <w:r w:rsidR="00844E8B">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2" w:tooltip="De Schutter I.,  #94" w:history="1">
              <w:r w:rsidR="00E02D1D" w:rsidRPr="005F23CC">
                <w:rPr>
                  <w:rFonts w:ascii="Times New Roman" w:hAnsi="Times New Roman" w:cs="Times New Roman"/>
                  <w:noProof/>
                  <w:sz w:val="20"/>
                  <w:szCs w:val="20"/>
                  <w:lang w:val="en-US"/>
                </w:rPr>
                <w:t>2</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128CA076"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National reference center and pediatrician’s surveillance network Pedisurv </w:t>
            </w:r>
          </w:p>
        </w:tc>
        <w:tc>
          <w:tcPr>
            <w:tcW w:w="1898" w:type="dxa"/>
            <w:tcBorders>
              <w:top w:val="nil"/>
              <w:left w:val="nil"/>
              <w:bottom w:val="nil"/>
              <w:right w:val="nil"/>
            </w:tcBorders>
            <w:vAlign w:val="center"/>
          </w:tcPr>
          <w:p w14:paraId="37F48C16"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2007</w:t>
            </w:r>
          </w:p>
          <w:p w14:paraId="3BAEEAD4"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Jul 2011</w:t>
            </w:r>
          </w:p>
        </w:tc>
        <w:tc>
          <w:tcPr>
            <w:tcW w:w="1800" w:type="dxa"/>
            <w:tcBorders>
              <w:top w:val="nil"/>
              <w:left w:val="nil"/>
              <w:bottom w:val="nil"/>
              <w:right w:val="nil"/>
            </w:tcBorders>
            <w:vAlign w:val="center"/>
          </w:tcPr>
          <w:p w14:paraId="4073A1C1" w14:textId="6EFAA6A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p w14:paraId="2F1141AE"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catch-up in &lt;2y for PCV7)</w:t>
            </w:r>
          </w:p>
          <w:p w14:paraId="44117E83"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296" w:type="dxa"/>
            <w:tcBorders>
              <w:top w:val="nil"/>
              <w:left w:val="nil"/>
              <w:bottom w:val="nil"/>
              <w:right w:val="nil"/>
            </w:tcBorders>
            <w:vAlign w:val="center"/>
          </w:tcPr>
          <w:p w14:paraId="6E2F3A4F" w14:textId="041C384D"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2: 89</w:t>
            </w:r>
            <w:r w:rsidR="002D0688"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t>–97%</w:t>
            </w:r>
          </w:p>
        </w:tc>
        <w:tc>
          <w:tcPr>
            <w:tcW w:w="1440" w:type="dxa"/>
            <w:tcBorders>
              <w:top w:val="nil"/>
              <w:left w:val="nil"/>
              <w:bottom w:val="nil"/>
              <w:right w:val="nil"/>
            </w:tcBorders>
            <w:vAlign w:val="center"/>
          </w:tcPr>
          <w:p w14:paraId="24DCD6EC"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3</w:t>
            </w:r>
          </w:p>
        </w:tc>
        <w:tc>
          <w:tcPr>
            <w:tcW w:w="4955" w:type="dxa"/>
            <w:tcBorders>
              <w:top w:val="nil"/>
              <w:left w:val="nil"/>
              <w:bottom w:val="nil"/>
              <w:right w:val="nil"/>
            </w:tcBorders>
            <w:vAlign w:val="center"/>
          </w:tcPr>
          <w:p w14:paraId="472DD6B4" w14:textId="0DAC8014" w:rsidR="004E146A" w:rsidRPr="005F23CC" w:rsidRDefault="004E146A" w:rsidP="00494B2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Available data w</w:t>
            </w:r>
            <w:r w:rsidR="00494B21" w:rsidRPr="005F23CC">
              <w:rPr>
                <w:rFonts w:ascii="Times New Roman" w:hAnsi="Times New Roman" w:cs="Times New Roman"/>
                <w:sz w:val="20"/>
                <w:szCs w:val="20"/>
                <w:lang w:val="en-US"/>
              </w:rPr>
              <w:t>ere</w:t>
            </w:r>
            <w:r w:rsidRPr="005F23CC">
              <w:rPr>
                <w:rFonts w:ascii="Times New Roman" w:hAnsi="Times New Roman" w:cs="Times New Roman"/>
                <w:sz w:val="20"/>
                <w:szCs w:val="20"/>
                <w:lang w:val="en-US"/>
              </w:rPr>
              <w:t xml:space="preserve"> either not presented in the age groups of interest or did not describe pre- and post-PCV period. </w:t>
            </w:r>
          </w:p>
        </w:tc>
      </w:tr>
      <w:tr w:rsidR="004E146A" w:rsidRPr="00D05524" w14:paraId="7C3C4EBF"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45927957" w14:textId="46C7352C"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Chile </w:t>
            </w:r>
            <w:r w:rsidR="003D46A1" w:rsidRPr="005F23CC">
              <w:rPr>
                <w:rFonts w:ascii="Times New Roman" w:hAnsi="Times New Roman" w:cs="Times New Roman"/>
                <w:sz w:val="20"/>
                <w:szCs w:val="20"/>
                <w:lang w:val="en-US"/>
              </w:rPr>
              <w:fldChar w:fldCharType="begin">
                <w:fldData xml:space="preserve">PEVuZE5vdGU+PENpdGU+PEF1dGhvcj5WYWxlbnp1ZWxhPC9BdXRob3I+PFllYXI+MjAxNDwvWWVh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</w:fldData>
              </w:fldChar>
            </w:r>
            <w:r w:rsidR="00287CF7">
              <w:rPr>
                <w:rFonts w:ascii="Times New Roman" w:hAnsi="Times New Roman" w:cs="Times New Roman"/>
                <w:sz w:val="20"/>
                <w:szCs w:val="20"/>
                <w:lang w:val="en-US"/>
              </w:rPr>
              <w:instrText xml:space="preserve"> ADDIN EN.CITE </w:instrText>
            </w:r>
            <w:r w:rsidR="00287CF7">
              <w:rPr>
                <w:rFonts w:ascii="Times New Roman" w:hAnsi="Times New Roman" w:cs="Times New Roman"/>
                <w:sz w:val="20"/>
                <w:szCs w:val="20"/>
                <w:lang w:val="en-US"/>
              </w:rPr>
              <w:fldChar w:fldCharType="begin">
                <w:fldData xml:space="preserve">PEVuZE5vdGU+PENpdGU+PEF1dGhvcj5WYWxlbnp1ZWxhPC9BdXRob3I+PFllYXI+MjAxNDwvWWVh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</w:fldData>
              </w:fldChar>
            </w:r>
            <w:r w:rsidR="00287CF7">
              <w:rPr>
                <w:rFonts w:ascii="Times New Roman" w:hAnsi="Times New Roman" w:cs="Times New Roman"/>
                <w:sz w:val="20"/>
                <w:szCs w:val="20"/>
                <w:lang w:val="en-US"/>
              </w:rPr>
              <w:instrText xml:space="preserve"> ADDIN EN.CITE.DATA </w:instrText>
            </w:r>
            <w:r w:rsidR="00287CF7">
              <w:rPr>
                <w:rFonts w:ascii="Times New Roman" w:hAnsi="Times New Roman" w:cs="Times New Roman"/>
                <w:sz w:val="20"/>
                <w:szCs w:val="20"/>
                <w:lang w:val="en-US"/>
              </w:rPr>
            </w:r>
            <w:r w:rsidR="00287CF7">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3" w:tooltip="Valenzuela MT, 2014 #95" w:history="1">
              <w:r w:rsidR="00E02D1D" w:rsidRPr="005F23CC">
                <w:rPr>
                  <w:rFonts w:ascii="Times New Roman" w:hAnsi="Times New Roman" w:cs="Times New Roman"/>
                  <w:noProof/>
                  <w:sz w:val="20"/>
                  <w:szCs w:val="20"/>
                  <w:lang w:val="en-US"/>
                </w:rPr>
                <w:t>3-5</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1F45CBEF" w14:textId="2C8410E5" w:rsidR="004E146A" w:rsidRPr="005F23CC" w:rsidRDefault="00D20F24"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Mandatory</w:t>
            </w:r>
            <w:r w:rsidR="004E146A" w:rsidRPr="005F23CC">
              <w:rPr>
                <w:rFonts w:ascii="Times New Roman" w:hAnsi="Times New Roman" w:cs="Times New Roman"/>
                <w:sz w:val="20"/>
                <w:szCs w:val="20"/>
                <w:lang w:val="en-US"/>
              </w:rPr>
              <w:t xml:space="preserve"> reporting to </w:t>
            </w:r>
            <w:r w:rsidR="00E84451" w:rsidRPr="005F23CC">
              <w:rPr>
                <w:rFonts w:ascii="Times New Roman" w:hAnsi="Times New Roman" w:cs="Times New Roman"/>
                <w:sz w:val="20"/>
                <w:szCs w:val="20"/>
                <w:lang w:val="en-US"/>
              </w:rPr>
              <w:t>n</w:t>
            </w:r>
            <w:r w:rsidR="004E146A" w:rsidRPr="005F23CC">
              <w:rPr>
                <w:rFonts w:ascii="Times New Roman" w:hAnsi="Times New Roman" w:cs="Times New Roman"/>
                <w:sz w:val="20"/>
                <w:szCs w:val="20"/>
                <w:lang w:val="en-US"/>
              </w:rPr>
              <w:t xml:space="preserve">ational </w:t>
            </w:r>
            <w:r w:rsidR="00E84451" w:rsidRPr="005F23CC">
              <w:rPr>
                <w:rFonts w:ascii="Times New Roman" w:hAnsi="Times New Roman" w:cs="Times New Roman"/>
                <w:sz w:val="20"/>
                <w:szCs w:val="20"/>
                <w:lang w:val="en-US"/>
              </w:rPr>
              <w:t>r</w:t>
            </w:r>
            <w:r w:rsidR="004E146A" w:rsidRPr="005F23CC">
              <w:rPr>
                <w:rFonts w:ascii="Times New Roman" w:hAnsi="Times New Roman" w:cs="Times New Roman"/>
                <w:sz w:val="20"/>
                <w:szCs w:val="20"/>
                <w:lang w:val="en-US"/>
              </w:rPr>
              <w:t xml:space="preserve">eference </w:t>
            </w:r>
            <w:r w:rsidR="00E84451" w:rsidRPr="005F23CC">
              <w:rPr>
                <w:rFonts w:ascii="Times New Roman" w:hAnsi="Times New Roman" w:cs="Times New Roman"/>
                <w:sz w:val="20"/>
                <w:szCs w:val="20"/>
                <w:lang w:val="en-US"/>
              </w:rPr>
              <w:t>l</w:t>
            </w:r>
            <w:r w:rsidR="004E146A" w:rsidRPr="005F23CC">
              <w:rPr>
                <w:rFonts w:ascii="Times New Roman" w:hAnsi="Times New Roman" w:cs="Times New Roman"/>
                <w:sz w:val="20"/>
                <w:szCs w:val="20"/>
                <w:lang w:val="en-US"/>
              </w:rPr>
              <w:t>aboratory; part of SIREVA</w:t>
            </w:r>
          </w:p>
        </w:tc>
        <w:tc>
          <w:tcPr>
            <w:tcW w:w="1898" w:type="dxa"/>
            <w:tcBorders>
              <w:top w:val="nil"/>
              <w:left w:val="nil"/>
              <w:bottom w:val="nil"/>
              <w:right w:val="nil"/>
            </w:tcBorders>
            <w:vAlign w:val="center"/>
          </w:tcPr>
          <w:p w14:paraId="53AD54AF" w14:textId="4AC7F78B"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Jan 2011</w:t>
            </w:r>
          </w:p>
        </w:tc>
        <w:tc>
          <w:tcPr>
            <w:tcW w:w="1800" w:type="dxa"/>
            <w:tcBorders>
              <w:top w:val="nil"/>
              <w:left w:val="nil"/>
              <w:bottom w:val="nil"/>
              <w:right w:val="nil"/>
            </w:tcBorders>
            <w:vAlign w:val="center"/>
          </w:tcPr>
          <w:p w14:paraId="3B9694A4" w14:textId="7E2A9095" w:rsidR="004E146A" w:rsidRPr="005F23CC" w:rsidRDefault="004E146A" w:rsidP="00225E4F">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1 in 2011, 2+1 since 2012</w:t>
            </w:r>
          </w:p>
        </w:tc>
        <w:tc>
          <w:tcPr>
            <w:tcW w:w="1296" w:type="dxa"/>
            <w:tcBorders>
              <w:top w:val="nil"/>
              <w:left w:val="nil"/>
              <w:bottom w:val="nil"/>
              <w:right w:val="nil"/>
            </w:tcBorders>
            <w:vAlign w:val="center"/>
          </w:tcPr>
          <w:p w14:paraId="1AD133F8" w14:textId="027693BE"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2–2014: 82%</w:t>
            </w:r>
            <w:r w:rsidR="002D0688"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t xml:space="preserve">92% </w:t>
            </w:r>
          </w:p>
          <w:p w14:paraId="66C36325" w14:textId="05A94002"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440" w:type="dxa"/>
            <w:tcBorders>
              <w:top w:val="nil"/>
              <w:left w:val="nil"/>
              <w:bottom w:val="nil"/>
              <w:right w:val="nil"/>
            </w:tcBorders>
            <w:vAlign w:val="center"/>
          </w:tcPr>
          <w:p w14:paraId="70BF692A"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7</w:t>
            </w:r>
          </w:p>
        </w:tc>
        <w:tc>
          <w:tcPr>
            <w:tcW w:w="4955" w:type="dxa"/>
            <w:tcBorders>
              <w:top w:val="nil"/>
              <w:left w:val="nil"/>
              <w:bottom w:val="nil"/>
              <w:right w:val="nil"/>
            </w:tcBorders>
            <w:vAlign w:val="center"/>
          </w:tcPr>
          <w:p w14:paraId="7A327195"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ot possible to derive VT, NVT IPD for age group &lt;5y and ≥65y from the references.</w:t>
            </w:r>
          </w:p>
        </w:tc>
      </w:tr>
      <w:tr w:rsidR="004E146A" w:rsidRPr="00D05524" w14:paraId="71BD69E9"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30A5EBB3" w14:textId="6583DC2E"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Czech Republic </w:t>
            </w:r>
            <w:r w:rsidR="003D46A1" w:rsidRPr="005F23CC">
              <w:rPr>
                <w:rFonts w:ascii="Times New Roman" w:hAnsi="Times New Roman" w:cs="Times New Roman"/>
                <w:sz w:val="20"/>
                <w:szCs w:val="20"/>
                <w:lang w:val="en-US"/>
              </w:rPr>
              <w:fldChar w:fldCharType="begin">
                <w:fldData xml:space="preserve">PEVuZE5vdGU+PENpdGU+PEF1dGhvcj5QZXRyYXM8L0F1dGhvcj48WWVhcj4yMDE2PC9ZZWFyPjxS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QZXRyYXM8L0F1dGhvcj48WWVhcj4yMDE2PC9ZZWFyPjxS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6" w:tooltip="Petras, 2016 #111" w:history="1">
              <w:r w:rsidR="00E02D1D" w:rsidRPr="005F23CC">
                <w:rPr>
                  <w:rFonts w:ascii="Times New Roman" w:hAnsi="Times New Roman" w:cs="Times New Roman"/>
                  <w:noProof/>
                  <w:sz w:val="20"/>
                  <w:szCs w:val="20"/>
                  <w:lang w:val="en-US"/>
                </w:rPr>
                <w:t>6</w:t>
              </w:r>
            </w:hyperlink>
            <w:r w:rsidR="003D46A1" w:rsidRPr="005F23CC">
              <w:rPr>
                <w:rFonts w:ascii="Times New Roman" w:hAnsi="Times New Roman" w:cs="Times New Roman"/>
                <w:noProof/>
                <w:sz w:val="20"/>
                <w:szCs w:val="20"/>
                <w:lang w:val="en-US"/>
              </w:rPr>
              <w:t xml:space="preserve">, </w:t>
            </w:r>
            <w:hyperlink w:anchor="_ENREF_7" w:tooltip="Savulescu C, 2017 #28" w:history="1">
              <w:r w:rsidR="00E02D1D" w:rsidRPr="005F23CC">
                <w:rPr>
                  <w:rFonts w:ascii="Times New Roman" w:hAnsi="Times New Roman" w:cs="Times New Roman"/>
                  <w:noProof/>
                  <w:sz w:val="20"/>
                  <w:szCs w:val="20"/>
                  <w:lang w:val="en-US"/>
                </w:rPr>
                <w:t>7</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685004AC" w14:textId="465CAC11"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Active population-based surveillance; part of SpIDnet; </w:t>
            </w:r>
            <w:r w:rsidR="00E84FCC" w:rsidRPr="005F23CC">
              <w:rPr>
                <w:rFonts w:ascii="Times New Roman" w:hAnsi="Times New Roman" w:cs="Times New Roman"/>
                <w:sz w:val="20"/>
                <w:szCs w:val="20"/>
                <w:lang w:val="en-US"/>
              </w:rPr>
              <w:t>n</w:t>
            </w:r>
            <w:r w:rsidRPr="005F23CC">
              <w:rPr>
                <w:rFonts w:ascii="Times New Roman" w:hAnsi="Times New Roman" w:cs="Times New Roman"/>
                <w:sz w:val="20"/>
                <w:szCs w:val="20"/>
                <w:lang w:val="en-US"/>
              </w:rPr>
              <w:t xml:space="preserve">ational reference laboratory for </w:t>
            </w:r>
            <w:r w:rsidR="00BA42D9" w:rsidRPr="005F23CC">
              <w:rPr>
                <w:rFonts w:ascii="Times New Roman" w:hAnsi="Times New Roman" w:cs="Times New Roman"/>
                <w:sz w:val="20"/>
                <w:szCs w:val="20"/>
                <w:lang w:val="en-US"/>
              </w:rPr>
              <w:t>pneumococcal</w:t>
            </w:r>
            <w:r w:rsidRPr="005F23CC">
              <w:rPr>
                <w:rFonts w:ascii="Times New Roman" w:hAnsi="Times New Roman" w:cs="Times New Roman"/>
                <w:sz w:val="20"/>
                <w:szCs w:val="20"/>
                <w:lang w:val="en-US"/>
              </w:rPr>
              <w:t xml:space="preserve"> infections and EPIDA </w:t>
            </w:r>
          </w:p>
        </w:tc>
        <w:tc>
          <w:tcPr>
            <w:tcW w:w="1898" w:type="dxa"/>
            <w:tcBorders>
              <w:top w:val="nil"/>
              <w:left w:val="nil"/>
              <w:bottom w:val="nil"/>
              <w:right w:val="nil"/>
            </w:tcBorders>
            <w:vAlign w:val="center"/>
          </w:tcPr>
          <w:p w14:paraId="60D021BC" w14:textId="3ADF89F9"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2005</w:t>
            </w:r>
            <w:r w:rsidR="00CE6FD4" w:rsidRPr="005F23CC">
              <w:rPr>
                <w:rFonts w:ascii="Times New Roman" w:hAnsi="Times New Roman" w:cs="Times New Roman"/>
                <w:sz w:val="20"/>
                <w:szCs w:val="20"/>
                <w:vertAlign w:val="superscript"/>
                <w:lang w:val="en-US"/>
              </w:rPr>
              <w:t>c</w:t>
            </w:r>
          </w:p>
          <w:p w14:paraId="2BAB0EAD"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2009 PCV13: Jan 2010</w:t>
            </w:r>
          </w:p>
        </w:tc>
        <w:tc>
          <w:tcPr>
            <w:tcW w:w="1800" w:type="dxa"/>
            <w:tcBorders>
              <w:top w:val="nil"/>
              <w:left w:val="nil"/>
              <w:bottom w:val="nil"/>
              <w:right w:val="nil"/>
            </w:tcBorders>
            <w:vAlign w:val="center"/>
          </w:tcPr>
          <w:p w14:paraId="3CE38D84"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1</w:t>
            </w:r>
          </w:p>
        </w:tc>
        <w:tc>
          <w:tcPr>
            <w:tcW w:w="1296" w:type="dxa"/>
            <w:tcBorders>
              <w:top w:val="nil"/>
              <w:left w:val="nil"/>
              <w:bottom w:val="nil"/>
              <w:right w:val="nil"/>
            </w:tcBorders>
            <w:vAlign w:val="center"/>
          </w:tcPr>
          <w:p w14:paraId="00B8E284" w14:textId="0DAA3451"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w:t>
            </w:r>
            <w:r w:rsidR="0039016F" w:rsidRPr="005F23CC">
              <w:rPr>
                <w:rFonts w:ascii="Times New Roman" w:hAnsi="Times New Roman" w:cs="Times New Roman"/>
                <w:sz w:val="20"/>
                <w:szCs w:val="20"/>
                <w:lang w:val="en-US"/>
              </w:rPr>
              <w:t>12–2013</w:t>
            </w:r>
            <w:r w:rsidRPr="005F23CC">
              <w:rPr>
                <w:rFonts w:ascii="Times New Roman" w:hAnsi="Times New Roman" w:cs="Times New Roman"/>
                <w:sz w:val="20"/>
                <w:szCs w:val="20"/>
                <w:lang w:val="en-US"/>
              </w:rPr>
              <w:t>: 6</w:t>
            </w:r>
            <w:r w:rsidR="0039016F" w:rsidRPr="005F23CC">
              <w:rPr>
                <w:rFonts w:ascii="Times New Roman" w:hAnsi="Times New Roman" w:cs="Times New Roman"/>
                <w:sz w:val="20"/>
                <w:szCs w:val="20"/>
                <w:lang w:val="en-US"/>
              </w:rPr>
              <w:t>9</w:t>
            </w:r>
            <w:r w:rsidRPr="005F23CC">
              <w:rPr>
                <w:rFonts w:ascii="Times New Roman" w:hAnsi="Times New Roman" w:cs="Times New Roman"/>
                <w:sz w:val="20"/>
                <w:szCs w:val="20"/>
                <w:lang w:val="en-US"/>
              </w:rPr>
              <w:t>%</w:t>
            </w:r>
          </w:p>
        </w:tc>
        <w:tc>
          <w:tcPr>
            <w:tcW w:w="1440" w:type="dxa"/>
            <w:tcBorders>
              <w:top w:val="nil"/>
              <w:left w:val="nil"/>
              <w:bottom w:val="nil"/>
              <w:right w:val="nil"/>
            </w:tcBorders>
            <w:vAlign w:val="center"/>
          </w:tcPr>
          <w:p w14:paraId="4FD68219"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7</w:t>
            </w:r>
          </w:p>
        </w:tc>
        <w:tc>
          <w:tcPr>
            <w:tcW w:w="4955" w:type="dxa"/>
            <w:tcBorders>
              <w:top w:val="nil"/>
              <w:left w:val="nil"/>
              <w:bottom w:val="nil"/>
              <w:right w:val="nil"/>
            </w:tcBorders>
            <w:vAlign w:val="center"/>
          </w:tcPr>
          <w:p w14:paraId="7349CFFF" w14:textId="68692DFD"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sidDel="00347615">
              <w:rPr>
                <w:rFonts w:ascii="Times New Roman" w:hAnsi="Times New Roman" w:cs="Times New Roman"/>
                <w:sz w:val="20"/>
                <w:szCs w:val="20"/>
                <w:lang w:val="en-US"/>
              </w:rPr>
              <w:t xml:space="preserve"> </w:t>
            </w:r>
            <w:r w:rsidRPr="005F23CC">
              <w:rPr>
                <w:rFonts w:ascii="Times New Roman" w:hAnsi="Times New Roman" w:cs="Times New Roman"/>
                <w:sz w:val="20"/>
                <w:szCs w:val="20"/>
                <w:lang w:val="en-US"/>
              </w:rPr>
              <w:t>No pre-PCV data publicly available.</w:t>
            </w:r>
          </w:p>
        </w:tc>
      </w:tr>
      <w:tr w:rsidR="004E146A" w:rsidRPr="00D05524" w14:paraId="27B39B62"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0A950EA7" w14:textId="7FECA707"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Germany </w:t>
            </w:r>
            <w:r w:rsidR="003D46A1" w:rsidRPr="005F23CC">
              <w:rPr>
                <w:rFonts w:ascii="Times New Roman" w:hAnsi="Times New Roman" w:cs="Times New Roman"/>
                <w:sz w:val="20"/>
                <w:szCs w:val="20"/>
                <w:lang w:val="en-US"/>
              </w:rPr>
              <w:fldChar w:fldCharType="begin">
                <w:fldData xml:space="preserve">PEVuZE5vdGU+PENpdGU+PEF1dGhvcj52YW4gZGVyIExpbmRlbiBNPC9BdXRob3I+PFllYXI+MjAx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2YW4gZGVyIExpbmRlbiBNPC9BdXRob3I+PFllYXI+MjAx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8" w:tooltip="van der Linden M, 2015 #97" w:history="1">
              <w:r w:rsidR="00E02D1D" w:rsidRPr="005F23CC">
                <w:rPr>
                  <w:rFonts w:ascii="Times New Roman" w:hAnsi="Times New Roman" w:cs="Times New Roman"/>
                  <w:noProof/>
                  <w:sz w:val="20"/>
                  <w:szCs w:val="20"/>
                  <w:lang w:val="en-US"/>
                </w:rPr>
                <w:t>8</w:t>
              </w:r>
            </w:hyperlink>
            <w:r w:rsidR="003D46A1" w:rsidRPr="005F23CC">
              <w:rPr>
                <w:rFonts w:ascii="Times New Roman" w:hAnsi="Times New Roman" w:cs="Times New Roman"/>
                <w:noProof/>
                <w:sz w:val="20"/>
                <w:szCs w:val="20"/>
                <w:lang w:val="en-US"/>
              </w:rPr>
              <w:t xml:space="preserve">, </w:t>
            </w:r>
            <w:hyperlink w:anchor="_ENREF_9" w:tooltip="Weiss S, 2015 #98" w:history="1">
              <w:r w:rsidR="00E02D1D" w:rsidRPr="005F23CC">
                <w:rPr>
                  <w:rFonts w:ascii="Times New Roman" w:hAnsi="Times New Roman" w:cs="Times New Roman"/>
                  <w:noProof/>
                  <w:sz w:val="20"/>
                  <w:szCs w:val="20"/>
                  <w:lang w:val="en-US"/>
                </w:rPr>
                <w:t>9</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135FCBA7" w14:textId="76C260A9" w:rsidR="004E146A" w:rsidRPr="005F23CC" w:rsidRDefault="004E146A" w:rsidP="00B717D8">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ational Reference Centre for Streptococci</w:t>
            </w:r>
            <w:r w:rsidR="00B717D8" w:rsidRPr="005F23CC">
              <w:rPr>
                <w:rFonts w:ascii="Times New Roman" w:hAnsi="Times New Roman" w:cs="Times New Roman"/>
                <w:sz w:val="20"/>
                <w:szCs w:val="20"/>
                <w:lang w:val="en-US"/>
              </w:rPr>
              <w:t xml:space="preserve">; </w:t>
            </w:r>
            <w:r w:rsidRPr="005F23CC">
              <w:rPr>
                <w:rFonts w:ascii="Times New Roman" w:hAnsi="Times New Roman" w:cs="Times New Roman"/>
                <w:sz w:val="20"/>
                <w:szCs w:val="20"/>
                <w:lang w:val="en-US"/>
              </w:rPr>
              <w:t>Active hospital-based and passive laboratory-based surveillance; voluntary notification</w:t>
            </w:r>
          </w:p>
        </w:tc>
        <w:tc>
          <w:tcPr>
            <w:tcW w:w="1898" w:type="dxa"/>
            <w:tcBorders>
              <w:top w:val="nil"/>
              <w:left w:val="nil"/>
              <w:bottom w:val="nil"/>
              <w:right w:val="nil"/>
            </w:tcBorders>
            <w:vAlign w:val="center"/>
          </w:tcPr>
          <w:p w14:paraId="5D1474DF"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Jul 2006</w:t>
            </w:r>
          </w:p>
          <w:p w14:paraId="74D4797B"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Apr 2009</w:t>
            </w:r>
          </w:p>
          <w:p w14:paraId="16456829"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Dec 2009</w:t>
            </w:r>
          </w:p>
          <w:p w14:paraId="7FB9A5C3"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800" w:type="dxa"/>
            <w:tcBorders>
              <w:top w:val="nil"/>
              <w:left w:val="nil"/>
              <w:bottom w:val="nil"/>
              <w:right w:val="nil"/>
            </w:tcBorders>
            <w:vAlign w:val="center"/>
          </w:tcPr>
          <w:p w14:paraId="101924E0"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3+1</w:t>
            </w:r>
          </w:p>
          <w:p w14:paraId="2FA862BE"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PCV13: 2+1</w:t>
            </w:r>
          </w:p>
        </w:tc>
        <w:tc>
          <w:tcPr>
            <w:tcW w:w="1296" w:type="dxa"/>
            <w:tcBorders>
              <w:top w:val="nil"/>
              <w:left w:val="nil"/>
              <w:bottom w:val="nil"/>
              <w:right w:val="nil"/>
            </w:tcBorders>
            <w:vAlign w:val="center"/>
          </w:tcPr>
          <w:p w14:paraId="69E0E3CB"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gt;85% (since 2007)</w:t>
            </w:r>
          </w:p>
        </w:tc>
        <w:tc>
          <w:tcPr>
            <w:tcW w:w="1440" w:type="dxa"/>
            <w:tcBorders>
              <w:top w:val="nil"/>
              <w:left w:val="nil"/>
              <w:bottom w:val="nil"/>
              <w:right w:val="nil"/>
            </w:tcBorders>
            <w:vAlign w:val="center"/>
          </w:tcPr>
          <w:p w14:paraId="738FDB9A"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41</w:t>
            </w:r>
          </w:p>
        </w:tc>
        <w:tc>
          <w:tcPr>
            <w:tcW w:w="4955" w:type="dxa"/>
            <w:tcBorders>
              <w:top w:val="nil"/>
              <w:left w:val="nil"/>
              <w:bottom w:val="nil"/>
              <w:right w:val="nil"/>
            </w:tcBorders>
            <w:vAlign w:val="center"/>
          </w:tcPr>
          <w:p w14:paraId="70E8A29F" w14:textId="2E35936E"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Increased surveillance since 2007 in children and adults. After vaccine introduction, it was calculated that the number of cases reported increased from 40</w:t>
            </w:r>
            <w:r w:rsidR="00CE6FD4"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t>–50% to 50</w:t>
            </w:r>
            <w:r w:rsidR="00CE6FD4"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t xml:space="preserve">–60% in children. Published data reported only number of cases and proportions, and incidences were not possible to be calculated. </w:t>
            </w:r>
          </w:p>
        </w:tc>
      </w:tr>
      <w:tr w:rsidR="004E146A" w:rsidRPr="00D05524" w14:paraId="3979F3AB"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305CCE8D" w14:textId="7680CEB2"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Greece </w:t>
            </w:r>
            <w:r w:rsidR="003D46A1" w:rsidRPr="005F23CC">
              <w:rPr>
                <w:rFonts w:ascii="Times New Roman" w:hAnsi="Times New Roman" w:cs="Times New Roman"/>
                <w:sz w:val="20"/>
                <w:szCs w:val="20"/>
                <w:lang w:val="en-US"/>
              </w:rPr>
              <w:fldChar w:fldCharType="begin">
                <w:fldData xml:space="preserve">PEVuZE5vdGU+PENpdGU+PEF1dGhvcj5TeXJvZ2lhbm5vcG91bG9zPC9BdXRob3I+PFllYXI+MjAx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=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TeXJvZ2lhbm5vcG91bG9zPC9BdXRob3I+PFllYXI+MjAx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=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10" w:tooltip="Syrogiannopoulos, 2016 #113" w:history="1">
              <w:r w:rsidR="00E02D1D" w:rsidRPr="005F23CC">
                <w:rPr>
                  <w:rFonts w:ascii="Times New Roman" w:hAnsi="Times New Roman" w:cs="Times New Roman"/>
                  <w:noProof/>
                  <w:sz w:val="20"/>
                  <w:szCs w:val="20"/>
                  <w:lang w:val="en-US"/>
                </w:rPr>
                <w:t>10</w:t>
              </w:r>
            </w:hyperlink>
            <w:r w:rsidR="003D46A1" w:rsidRPr="005F23CC">
              <w:rPr>
                <w:rFonts w:ascii="Times New Roman" w:hAnsi="Times New Roman" w:cs="Times New Roman"/>
                <w:noProof/>
                <w:sz w:val="20"/>
                <w:szCs w:val="20"/>
                <w:lang w:val="en-US"/>
              </w:rPr>
              <w:t xml:space="preserve">, </w:t>
            </w:r>
            <w:hyperlink w:anchor="_ENREF_11" w:tooltip="Moreira, 2017 #126" w:history="1">
              <w:r w:rsidR="00E02D1D" w:rsidRPr="005F23CC">
                <w:rPr>
                  <w:rFonts w:ascii="Times New Roman" w:hAnsi="Times New Roman" w:cs="Times New Roman"/>
                  <w:noProof/>
                  <w:sz w:val="20"/>
                  <w:szCs w:val="20"/>
                  <w:lang w:val="en-US"/>
                </w:rPr>
                <w:t>11</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59498B51" w14:textId="5C13FA2B" w:rsidR="00B311B5" w:rsidRPr="005F23CC" w:rsidRDefault="00B311B5"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Voluntary n</w:t>
            </w:r>
            <w:r w:rsidR="004E146A" w:rsidRPr="005F23CC">
              <w:rPr>
                <w:rFonts w:ascii="Times New Roman" w:hAnsi="Times New Roman" w:cs="Times New Roman"/>
                <w:sz w:val="20"/>
                <w:szCs w:val="20"/>
                <w:lang w:val="en-US"/>
              </w:rPr>
              <w:t>ationwide surveillance</w:t>
            </w:r>
          </w:p>
          <w:p w14:paraId="736CC9CA" w14:textId="3DCF843B" w:rsidR="00210BC6" w:rsidRPr="005F23CC" w:rsidRDefault="00210BC6"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p w14:paraId="11E09D49" w14:textId="77777777" w:rsidR="004E146A" w:rsidRPr="005F23CC" w:rsidRDefault="004E146A" w:rsidP="00210BC6">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898" w:type="dxa"/>
            <w:tcBorders>
              <w:top w:val="nil"/>
              <w:left w:val="nil"/>
              <w:bottom w:val="nil"/>
              <w:right w:val="nil"/>
            </w:tcBorders>
            <w:vAlign w:val="center"/>
          </w:tcPr>
          <w:p w14:paraId="2F865108"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Jan 2006</w:t>
            </w:r>
          </w:p>
          <w:p w14:paraId="4EDF631E"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May 2009</w:t>
            </w:r>
          </w:p>
          <w:p w14:paraId="6AEA4D1D" w14:textId="229C6D72"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Jun 2010</w:t>
            </w:r>
            <w:r w:rsidR="00CE6FD4" w:rsidRPr="005F23CC">
              <w:rPr>
                <w:rFonts w:ascii="Times New Roman" w:hAnsi="Times New Roman" w:cs="Times New Roman"/>
                <w:sz w:val="20"/>
                <w:szCs w:val="20"/>
                <w:vertAlign w:val="superscript"/>
                <w:lang w:val="en-US"/>
              </w:rPr>
              <w:t>d</w:t>
            </w:r>
          </w:p>
          <w:p w14:paraId="399D3BDC"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800" w:type="dxa"/>
            <w:tcBorders>
              <w:top w:val="nil"/>
              <w:left w:val="nil"/>
              <w:bottom w:val="nil"/>
              <w:right w:val="nil"/>
            </w:tcBorders>
            <w:vAlign w:val="center"/>
          </w:tcPr>
          <w:p w14:paraId="600E372B" w14:textId="19A5A66F"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1</w:t>
            </w:r>
          </w:p>
        </w:tc>
        <w:tc>
          <w:tcPr>
            <w:tcW w:w="1296" w:type="dxa"/>
            <w:tcBorders>
              <w:top w:val="nil"/>
              <w:left w:val="nil"/>
              <w:bottom w:val="nil"/>
              <w:right w:val="nil"/>
            </w:tcBorders>
            <w:vAlign w:val="center"/>
          </w:tcPr>
          <w:p w14:paraId="1C675B11" w14:textId="5DB8A5E1"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2–2016: 8</w:t>
            </w:r>
            <w:r w:rsidR="00A2383C" w:rsidRPr="005F23CC">
              <w:rPr>
                <w:rFonts w:ascii="Times New Roman" w:hAnsi="Times New Roman" w:cs="Times New Roman"/>
                <w:sz w:val="20"/>
                <w:szCs w:val="20"/>
                <w:lang w:val="en-US"/>
              </w:rPr>
              <w:t>6</w:t>
            </w:r>
            <w:r w:rsidRPr="005F23CC">
              <w:rPr>
                <w:rFonts w:ascii="Times New Roman" w:hAnsi="Times New Roman" w:cs="Times New Roman"/>
                <w:sz w:val="20"/>
                <w:szCs w:val="20"/>
                <w:lang w:val="en-US"/>
              </w:rPr>
              <w:t>%</w:t>
            </w:r>
          </w:p>
        </w:tc>
        <w:tc>
          <w:tcPr>
            <w:tcW w:w="1440" w:type="dxa"/>
            <w:tcBorders>
              <w:top w:val="nil"/>
              <w:left w:val="nil"/>
              <w:bottom w:val="nil"/>
              <w:right w:val="nil"/>
            </w:tcBorders>
            <w:vAlign w:val="center"/>
          </w:tcPr>
          <w:p w14:paraId="441D6AF9"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44</w:t>
            </w:r>
          </w:p>
        </w:tc>
        <w:tc>
          <w:tcPr>
            <w:tcW w:w="4955" w:type="dxa"/>
            <w:tcBorders>
              <w:top w:val="nil"/>
              <w:left w:val="nil"/>
              <w:bottom w:val="nil"/>
              <w:right w:val="nil"/>
            </w:tcBorders>
            <w:vAlign w:val="center"/>
          </w:tcPr>
          <w:p w14:paraId="379DBD75"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Data segregated per most frequent serotypes but not all data disclosed. No incidences available.</w:t>
            </w:r>
          </w:p>
        </w:tc>
      </w:tr>
      <w:tr w:rsidR="004E146A" w:rsidRPr="00D05524" w14:paraId="08E9B86B"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1685A983" w14:textId="4E2E82FE"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Hungary </w:t>
            </w:r>
            <w:r w:rsidR="003D46A1" w:rsidRPr="005F23CC">
              <w:rPr>
                <w:rFonts w:ascii="Times New Roman" w:hAnsi="Times New Roman" w:cs="Times New Roman"/>
                <w:sz w:val="20"/>
                <w:szCs w:val="20"/>
                <w:lang w:val="en-US"/>
              </w:rPr>
              <w:fldChar w:fldCharType="begin">
                <w:fldData xml:space="preserve">PEVuZE5vdGU+PENpdGU+PEF1dGhvcj5DZXloYW4gTTwvQXV0aG9yPjxZZWFyPjIwMTY8L1llYXI+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</w:fldData>
              </w:fldChar>
            </w:r>
            <w:r w:rsidR="00287CF7">
              <w:rPr>
                <w:rFonts w:ascii="Times New Roman" w:hAnsi="Times New Roman" w:cs="Times New Roman"/>
                <w:sz w:val="20"/>
                <w:szCs w:val="20"/>
                <w:lang w:val="en-US"/>
              </w:rPr>
              <w:instrText xml:space="preserve"> ADDIN EN.CITE </w:instrText>
            </w:r>
            <w:r w:rsidR="00287CF7">
              <w:rPr>
                <w:rFonts w:ascii="Times New Roman" w:hAnsi="Times New Roman" w:cs="Times New Roman"/>
                <w:sz w:val="20"/>
                <w:szCs w:val="20"/>
                <w:lang w:val="en-US"/>
              </w:rPr>
              <w:fldChar w:fldCharType="begin">
                <w:fldData xml:space="preserve">PEVuZE5vdGU+PENpdGU+PEF1dGhvcj5DZXloYW4gTTwvQXV0aG9yPjxZZWFyPjIwMTY8L1llYXI+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</w:fldData>
              </w:fldChar>
            </w:r>
            <w:r w:rsidR="00287CF7">
              <w:rPr>
                <w:rFonts w:ascii="Times New Roman" w:hAnsi="Times New Roman" w:cs="Times New Roman"/>
                <w:sz w:val="20"/>
                <w:szCs w:val="20"/>
                <w:lang w:val="en-US"/>
              </w:rPr>
              <w:instrText xml:space="preserve"> ADDIN EN.CITE.DATA </w:instrText>
            </w:r>
            <w:r w:rsidR="00287CF7">
              <w:rPr>
                <w:rFonts w:ascii="Times New Roman" w:hAnsi="Times New Roman" w:cs="Times New Roman"/>
                <w:sz w:val="20"/>
                <w:szCs w:val="20"/>
                <w:lang w:val="en-US"/>
              </w:rPr>
            </w:r>
            <w:r w:rsidR="00287CF7">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12" w:tooltip="Ceyhan M, 2016 #99" w:history="1">
              <w:r w:rsidR="00E02D1D" w:rsidRPr="005F23CC">
                <w:rPr>
                  <w:rFonts w:ascii="Times New Roman" w:hAnsi="Times New Roman" w:cs="Times New Roman"/>
                  <w:noProof/>
                  <w:sz w:val="20"/>
                  <w:szCs w:val="20"/>
                  <w:lang w:val="en-US"/>
                </w:rPr>
                <w:t>12-14</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20C4B785"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o IPD data collection except for pneumococcal meningitis</w:t>
            </w:r>
          </w:p>
        </w:tc>
        <w:tc>
          <w:tcPr>
            <w:tcW w:w="1898" w:type="dxa"/>
            <w:tcBorders>
              <w:top w:val="nil"/>
              <w:left w:val="nil"/>
              <w:bottom w:val="nil"/>
              <w:right w:val="nil"/>
            </w:tcBorders>
            <w:vAlign w:val="center"/>
          </w:tcPr>
          <w:p w14:paraId="35C1343F" w14:textId="77777777" w:rsidR="004E146A" w:rsidRPr="00166B87"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de-DE"/>
              </w:rPr>
            </w:pPr>
            <w:r w:rsidRPr="00166B87">
              <w:rPr>
                <w:rFonts w:ascii="Times New Roman" w:hAnsi="Times New Roman" w:cs="Times New Roman"/>
                <w:sz w:val="20"/>
                <w:szCs w:val="20"/>
                <w:lang w:val="de-DE"/>
              </w:rPr>
              <w:t>PCV7: Apr 2009</w:t>
            </w:r>
          </w:p>
          <w:p w14:paraId="4FFE20F0" w14:textId="7D96BD55" w:rsidR="004E146A" w:rsidRPr="00166B87"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de-DE"/>
              </w:rPr>
            </w:pPr>
            <w:r w:rsidRPr="00166B87">
              <w:rPr>
                <w:rFonts w:ascii="Times New Roman" w:hAnsi="Times New Roman" w:cs="Times New Roman"/>
                <w:sz w:val="20"/>
                <w:szCs w:val="20"/>
                <w:lang w:val="de-DE"/>
              </w:rPr>
              <w:t>PCV13: Sep 2010</w:t>
            </w:r>
            <w:r w:rsidR="00CE6FD4" w:rsidRPr="00166B87">
              <w:rPr>
                <w:rFonts w:ascii="Times New Roman" w:hAnsi="Times New Roman" w:cs="Times New Roman"/>
                <w:sz w:val="20"/>
                <w:szCs w:val="20"/>
                <w:vertAlign w:val="superscript"/>
                <w:lang w:val="de-DE"/>
              </w:rPr>
              <w:t>e</w:t>
            </w:r>
          </w:p>
        </w:tc>
        <w:tc>
          <w:tcPr>
            <w:tcW w:w="1800" w:type="dxa"/>
            <w:tcBorders>
              <w:top w:val="nil"/>
              <w:left w:val="nil"/>
              <w:bottom w:val="nil"/>
              <w:right w:val="nil"/>
            </w:tcBorders>
            <w:vAlign w:val="center"/>
          </w:tcPr>
          <w:p w14:paraId="63427F09"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nil"/>
              <w:right w:val="nil"/>
            </w:tcBorders>
            <w:vAlign w:val="center"/>
          </w:tcPr>
          <w:p w14:paraId="09107309"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5: nearly 100%</w:t>
            </w:r>
          </w:p>
        </w:tc>
        <w:tc>
          <w:tcPr>
            <w:tcW w:w="1440" w:type="dxa"/>
            <w:tcBorders>
              <w:top w:val="nil"/>
              <w:left w:val="nil"/>
              <w:bottom w:val="nil"/>
              <w:right w:val="nil"/>
            </w:tcBorders>
            <w:vAlign w:val="center"/>
          </w:tcPr>
          <w:p w14:paraId="5719CFEC" w14:textId="156EE7B4"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0</w:t>
            </w:r>
            <w:r w:rsidR="00A87131" w:rsidRPr="005F23CC">
              <w:rPr>
                <w:rFonts w:ascii="Times New Roman" w:hAnsi="Times New Roman" w:cs="Times New Roman"/>
                <w:sz w:val="20"/>
                <w:szCs w:val="20"/>
                <w:vertAlign w:val="superscript"/>
                <w:lang w:val="en-US"/>
              </w:rPr>
              <w:t>f</w:t>
            </w:r>
          </w:p>
        </w:tc>
        <w:tc>
          <w:tcPr>
            <w:tcW w:w="4955" w:type="dxa"/>
            <w:tcBorders>
              <w:top w:val="nil"/>
              <w:left w:val="nil"/>
              <w:bottom w:val="nil"/>
              <w:right w:val="nil"/>
            </w:tcBorders>
            <w:vAlign w:val="center"/>
          </w:tcPr>
          <w:p w14:paraId="144A7EA8" w14:textId="4BA56C2C"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Surveillance capture</w:t>
            </w:r>
            <w:r w:rsidR="00A62B86" w:rsidRPr="005F23CC">
              <w:rPr>
                <w:rFonts w:ascii="Times New Roman" w:hAnsi="Times New Roman" w:cs="Times New Roman"/>
                <w:sz w:val="20"/>
                <w:szCs w:val="20"/>
                <w:lang w:val="en-US"/>
              </w:rPr>
              <w:t>s</w:t>
            </w:r>
            <w:r w:rsidRPr="005F23CC">
              <w:rPr>
                <w:rFonts w:ascii="Times New Roman" w:hAnsi="Times New Roman" w:cs="Times New Roman"/>
                <w:sz w:val="20"/>
                <w:szCs w:val="20"/>
                <w:lang w:val="en-US"/>
              </w:rPr>
              <w:t xml:space="preserve"> only pneumococcal meningitis.</w:t>
            </w:r>
          </w:p>
        </w:tc>
      </w:tr>
      <w:tr w:rsidR="004E146A" w:rsidRPr="00D05524" w14:paraId="222A3A4C"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09549BFE" w14:textId="7E995A2D"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Ireland </w:t>
            </w:r>
            <w:r w:rsidR="003D46A1" w:rsidRPr="005F23CC">
              <w:rPr>
                <w:rFonts w:ascii="Times New Roman" w:hAnsi="Times New Roman" w:cs="Times New Roman"/>
                <w:sz w:val="20"/>
                <w:szCs w:val="20"/>
                <w:lang w:val="en-US"/>
              </w:rPr>
              <w:fldChar w:fldCharType="begin">
                <w:fldData xml:space="preserve">PEVuZE5vdGU+PENpdGU+PEF1dGhvcj5TYXZ1bGVzY3UgQzwvQXV0aG9yPjxZZWFyPjIwMTc8L1ll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TYXZ1bGVzY3UgQzwvQXV0aG9yPjxZZWFyPjIwMTc8L1ll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7" w:tooltip="Savulescu C, 2017 #28" w:history="1">
              <w:r w:rsidR="00E02D1D" w:rsidRPr="005F23CC">
                <w:rPr>
                  <w:rFonts w:ascii="Times New Roman" w:hAnsi="Times New Roman" w:cs="Times New Roman"/>
                  <w:noProof/>
                  <w:sz w:val="20"/>
                  <w:szCs w:val="20"/>
                  <w:lang w:val="en-US"/>
                </w:rPr>
                <w:t>7</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0DF11ED1"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Active population-based surveillance since 2012; part of SpIDnet </w:t>
            </w:r>
          </w:p>
        </w:tc>
        <w:tc>
          <w:tcPr>
            <w:tcW w:w="1898" w:type="dxa"/>
            <w:tcBorders>
              <w:top w:val="nil"/>
              <w:left w:val="nil"/>
              <w:bottom w:val="nil"/>
              <w:right w:val="nil"/>
            </w:tcBorders>
            <w:vAlign w:val="center"/>
          </w:tcPr>
          <w:p w14:paraId="7637EC99"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PCV7: Sep 2008 </w:t>
            </w:r>
          </w:p>
          <w:p w14:paraId="5A7C9E05" w14:textId="56CFCBD3"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PCV13: </w:t>
            </w:r>
            <w:r w:rsidR="00DC6E62" w:rsidRPr="005F23CC">
              <w:rPr>
                <w:rFonts w:ascii="Times New Roman" w:hAnsi="Times New Roman" w:cs="Times New Roman"/>
                <w:sz w:val="20"/>
                <w:szCs w:val="20"/>
                <w:lang w:val="en-US"/>
              </w:rPr>
              <w:t xml:space="preserve">Dec </w:t>
            </w:r>
            <w:r w:rsidRPr="005F23CC">
              <w:rPr>
                <w:rFonts w:ascii="Times New Roman" w:hAnsi="Times New Roman" w:cs="Times New Roman"/>
                <w:sz w:val="20"/>
                <w:szCs w:val="20"/>
                <w:lang w:val="en-US"/>
              </w:rPr>
              <w:t>2010</w:t>
            </w:r>
          </w:p>
        </w:tc>
        <w:tc>
          <w:tcPr>
            <w:tcW w:w="1800" w:type="dxa"/>
            <w:tcBorders>
              <w:top w:val="nil"/>
              <w:left w:val="nil"/>
              <w:bottom w:val="nil"/>
              <w:right w:val="nil"/>
            </w:tcBorders>
            <w:vAlign w:val="center"/>
          </w:tcPr>
          <w:p w14:paraId="79C70A24"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nil"/>
              <w:right w:val="nil"/>
            </w:tcBorders>
            <w:vAlign w:val="center"/>
          </w:tcPr>
          <w:p w14:paraId="63DD0F98"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3: 93%</w:t>
            </w:r>
          </w:p>
        </w:tc>
        <w:tc>
          <w:tcPr>
            <w:tcW w:w="1440" w:type="dxa"/>
            <w:tcBorders>
              <w:top w:val="nil"/>
              <w:left w:val="nil"/>
              <w:bottom w:val="nil"/>
              <w:right w:val="nil"/>
            </w:tcBorders>
            <w:vAlign w:val="center"/>
          </w:tcPr>
          <w:p w14:paraId="32AC38A0"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18</w:t>
            </w:r>
          </w:p>
        </w:tc>
        <w:tc>
          <w:tcPr>
            <w:tcW w:w="4955" w:type="dxa"/>
            <w:tcBorders>
              <w:top w:val="nil"/>
              <w:left w:val="nil"/>
              <w:bottom w:val="nil"/>
              <w:right w:val="nil"/>
            </w:tcBorders>
            <w:vAlign w:val="center"/>
          </w:tcPr>
          <w:p w14:paraId="14051603" w14:textId="614E610F" w:rsidR="004E146A" w:rsidRPr="005F23CC" w:rsidRDefault="004E146A" w:rsidP="00CE6FD4">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Surveillance report data segregated </w:t>
            </w:r>
            <w:r w:rsidR="00CE6FD4" w:rsidRPr="005F23CC">
              <w:rPr>
                <w:rFonts w:ascii="Times New Roman" w:hAnsi="Times New Roman" w:cs="Times New Roman"/>
                <w:sz w:val="20"/>
                <w:szCs w:val="20"/>
                <w:lang w:val="en-US"/>
              </w:rPr>
              <w:t xml:space="preserve">by </w:t>
            </w:r>
            <w:r w:rsidRPr="005F23CC">
              <w:rPr>
                <w:rFonts w:ascii="Times New Roman" w:hAnsi="Times New Roman" w:cs="Times New Roman"/>
                <w:sz w:val="20"/>
                <w:szCs w:val="20"/>
                <w:lang w:val="en-US"/>
              </w:rPr>
              <w:t xml:space="preserve">age for overall IPD but not for VT or NVT IPD. Definition of IPD changed </w:t>
            </w:r>
            <w:r w:rsidRPr="005F23CC">
              <w:rPr>
                <w:rFonts w:ascii="Times New Roman" w:hAnsi="Times New Roman" w:cs="Times New Roman"/>
                <w:sz w:val="20"/>
                <w:szCs w:val="20"/>
                <w:lang w:val="en-US"/>
              </w:rPr>
              <w:lastRenderedPageBreak/>
              <w:t>from July 2015</w:t>
            </w:r>
            <w:r w:rsidR="00CE6FD4"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t xml:space="preserve"> only confirmed IPD</w:t>
            </w:r>
            <w:r w:rsidR="00CE6FD4" w:rsidRPr="005F23CC">
              <w:rPr>
                <w:rFonts w:ascii="Times New Roman" w:hAnsi="Times New Roman" w:cs="Times New Roman"/>
                <w:sz w:val="20"/>
                <w:szCs w:val="20"/>
                <w:lang w:val="en-US"/>
              </w:rPr>
              <w:t xml:space="preserve"> cases</w:t>
            </w:r>
            <w:r w:rsidRPr="005F23CC">
              <w:rPr>
                <w:rFonts w:ascii="Times New Roman" w:hAnsi="Times New Roman" w:cs="Times New Roman"/>
                <w:sz w:val="20"/>
                <w:szCs w:val="20"/>
                <w:lang w:val="en-US"/>
              </w:rPr>
              <w:t xml:space="preserve"> are reported</w:t>
            </w:r>
            <w:r w:rsidR="00CE6FD4" w:rsidRPr="005F23CC">
              <w:rPr>
                <w:rFonts w:ascii="Times New Roman" w:hAnsi="Times New Roman" w:cs="Times New Roman"/>
                <w:sz w:val="20"/>
                <w:szCs w:val="20"/>
                <w:lang w:val="en-US"/>
              </w:rPr>
              <w:t>, possible cases are no longer notified</w:t>
            </w:r>
            <w:r w:rsidRPr="005F23CC">
              <w:rPr>
                <w:rFonts w:ascii="Times New Roman" w:hAnsi="Times New Roman" w:cs="Times New Roman"/>
                <w:sz w:val="20"/>
                <w:szCs w:val="20"/>
                <w:lang w:val="en-US"/>
              </w:rPr>
              <w:t xml:space="preserve">.  </w:t>
            </w:r>
          </w:p>
        </w:tc>
      </w:tr>
      <w:tr w:rsidR="004E146A" w:rsidRPr="00D05524" w14:paraId="53D06D51"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490B3AD8" w14:textId="44537C7F"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lastRenderedPageBreak/>
              <w:t xml:space="preserve">Italy </w:t>
            </w:r>
            <w:r w:rsidR="003D46A1" w:rsidRPr="005F23CC">
              <w:rPr>
                <w:rFonts w:ascii="Times New Roman" w:hAnsi="Times New Roman" w:cs="Times New Roman"/>
                <w:sz w:val="20"/>
                <w:szCs w:val="20"/>
                <w:lang w:val="en-US"/>
              </w:rPr>
              <w:fldChar w:fldCharType="begin">
                <w:fldData xml:space="preserve">PEVuZE5vdGU+PENpdGU+PEF1dGhvcj5Nb3JlaXJhPC9BdXRob3I+PFllYXI+MjAxNzwvWWVhcj48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Nb3JlaXJhPC9BdXRob3I+PFllYXI+MjAxNzwvWWVhcj48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11" w:tooltip="Moreira, 2017 #126" w:history="1">
              <w:r w:rsidR="00E02D1D" w:rsidRPr="005F23CC">
                <w:rPr>
                  <w:rFonts w:ascii="Times New Roman" w:hAnsi="Times New Roman" w:cs="Times New Roman"/>
                  <w:noProof/>
                  <w:sz w:val="20"/>
                  <w:szCs w:val="20"/>
                  <w:lang w:val="en-US"/>
                </w:rPr>
                <w:t>11</w:t>
              </w:r>
            </w:hyperlink>
            <w:r w:rsidR="003D46A1" w:rsidRPr="005F23CC">
              <w:rPr>
                <w:rFonts w:ascii="Times New Roman" w:hAnsi="Times New Roman" w:cs="Times New Roman"/>
                <w:noProof/>
                <w:sz w:val="20"/>
                <w:szCs w:val="20"/>
                <w:lang w:val="en-US"/>
              </w:rPr>
              <w:t xml:space="preserve">, </w:t>
            </w:r>
            <w:hyperlink w:anchor="_ENREF_15" w:tooltip="Martinelli, 2014 #114" w:history="1">
              <w:r w:rsidR="00E02D1D" w:rsidRPr="005F23CC">
                <w:rPr>
                  <w:rFonts w:ascii="Times New Roman" w:hAnsi="Times New Roman" w:cs="Times New Roman"/>
                  <w:noProof/>
                  <w:sz w:val="20"/>
                  <w:szCs w:val="20"/>
                  <w:lang w:val="en-US"/>
                </w:rPr>
                <w:t>15</w:t>
              </w:r>
            </w:hyperlink>
            <w:r w:rsidR="003D46A1" w:rsidRPr="005F23CC">
              <w:rPr>
                <w:rFonts w:ascii="Times New Roman" w:hAnsi="Times New Roman" w:cs="Times New Roman"/>
                <w:noProof/>
                <w:sz w:val="20"/>
                <w:szCs w:val="20"/>
                <w:lang w:val="en-US"/>
              </w:rPr>
              <w:t xml:space="preserve">, </w:t>
            </w:r>
            <w:hyperlink w:anchor="_ENREF_16" w:tooltip="Nieddu, 2017 #101" w:history="1">
              <w:r w:rsidR="00E02D1D" w:rsidRPr="005F23CC">
                <w:rPr>
                  <w:rFonts w:ascii="Times New Roman" w:hAnsi="Times New Roman" w:cs="Times New Roman"/>
                  <w:noProof/>
                  <w:sz w:val="20"/>
                  <w:szCs w:val="20"/>
                  <w:lang w:val="en-US"/>
                </w:rPr>
                <w:t>16</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4EDD4403"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ational Surveillance of Invasive Bacterial Diseases; regional level; voluntary reporting</w:t>
            </w:r>
          </w:p>
        </w:tc>
        <w:tc>
          <w:tcPr>
            <w:tcW w:w="1898" w:type="dxa"/>
            <w:tcBorders>
              <w:top w:val="nil"/>
              <w:left w:val="nil"/>
              <w:bottom w:val="nil"/>
              <w:right w:val="nil"/>
            </w:tcBorders>
            <w:vAlign w:val="center"/>
          </w:tcPr>
          <w:p w14:paraId="1987153D" w14:textId="11AD6EB0"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2005</w:t>
            </w:r>
            <w:r w:rsidR="00FE204B" w:rsidRPr="005F23CC">
              <w:rPr>
                <w:rFonts w:ascii="Times New Roman" w:hAnsi="Times New Roman" w:cs="Times New Roman"/>
                <w:sz w:val="20"/>
                <w:szCs w:val="20"/>
                <w:vertAlign w:val="superscript"/>
                <w:lang w:val="en-US"/>
              </w:rPr>
              <w:t>g</w:t>
            </w:r>
          </w:p>
          <w:p w14:paraId="6E467915"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May 2010</w:t>
            </w:r>
          </w:p>
        </w:tc>
        <w:tc>
          <w:tcPr>
            <w:tcW w:w="1800" w:type="dxa"/>
            <w:tcBorders>
              <w:top w:val="nil"/>
              <w:left w:val="nil"/>
              <w:bottom w:val="nil"/>
              <w:right w:val="nil"/>
            </w:tcBorders>
            <w:vAlign w:val="center"/>
          </w:tcPr>
          <w:p w14:paraId="20A0161D"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p w14:paraId="387D1733"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catch-up in &lt;2y who received PCV7)</w:t>
            </w:r>
          </w:p>
          <w:p w14:paraId="31EFD000"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96" w:type="dxa"/>
            <w:tcBorders>
              <w:top w:val="nil"/>
              <w:left w:val="nil"/>
              <w:bottom w:val="nil"/>
              <w:right w:val="nil"/>
            </w:tcBorders>
            <w:vAlign w:val="center"/>
          </w:tcPr>
          <w:p w14:paraId="580B6CFC" w14:textId="55A3743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3: 7</w:t>
            </w:r>
            <w:r w:rsidR="00BD5161" w:rsidRPr="005F23CC">
              <w:rPr>
                <w:rFonts w:ascii="Times New Roman" w:hAnsi="Times New Roman" w:cs="Times New Roman"/>
                <w:sz w:val="20"/>
                <w:szCs w:val="20"/>
                <w:lang w:val="en-US"/>
              </w:rPr>
              <w:t>5</w:t>
            </w:r>
            <w:r w:rsidR="002D0688"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t>–94%, varying by region</w:t>
            </w:r>
          </w:p>
        </w:tc>
        <w:tc>
          <w:tcPr>
            <w:tcW w:w="1440" w:type="dxa"/>
            <w:tcBorders>
              <w:top w:val="nil"/>
              <w:left w:val="nil"/>
              <w:bottom w:val="nil"/>
              <w:right w:val="nil"/>
            </w:tcBorders>
            <w:vAlign w:val="center"/>
          </w:tcPr>
          <w:p w14:paraId="4960E958"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4</w:t>
            </w:r>
          </w:p>
        </w:tc>
        <w:tc>
          <w:tcPr>
            <w:tcW w:w="4955" w:type="dxa"/>
            <w:tcBorders>
              <w:top w:val="nil"/>
              <w:left w:val="nil"/>
              <w:bottom w:val="nil"/>
              <w:right w:val="nil"/>
            </w:tcBorders>
            <w:vAlign w:val="center"/>
          </w:tcPr>
          <w:p w14:paraId="25E4C118" w14:textId="23D1B4B0" w:rsidR="004E146A" w:rsidRPr="005F23CC" w:rsidRDefault="004E146A" w:rsidP="00CE6FD4">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Published data in children and adults do not allow calculating incidences and number of cases. No pre-PCV period </w:t>
            </w:r>
            <w:r w:rsidR="00CE6FD4" w:rsidRPr="005F23CC">
              <w:rPr>
                <w:rFonts w:ascii="Times New Roman" w:hAnsi="Times New Roman" w:cs="Times New Roman"/>
                <w:sz w:val="20"/>
                <w:szCs w:val="20"/>
                <w:lang w:val="en-US"/>
              </w:rPr>
              <w:t xml:space="preserve">data are </w:t>
            </w:r>
            <w:r w:rsidRPr="005F23CC">
              <w:rPr>
                <w:rFonts w:ascii="Times New Roman" w:hAnsi="Times New Roman" w:cs="Times New Roman"/>
                <w:sz w:val="20"/>
                <w:szCs w:val="20"/>
                <w:lang w:val="en-US"/>
              </w:rPr>
              <w:t>reported. Surveillance system was in place since 1998 for bacterial meningitis and extended to IPD since 2007.</w:t>
            </w:r>
          </w:p>
        </w:tc>
      </w:tr>
      <w:tr w:rsidR="004E146A" w:rsidRPr="00D05524" w14:paraId="1A36503D"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7DFE8DB8" w14:textId="302E3666"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Japan </w:t>
            </w:r>
            <w:r w:rsidR="003D46A1" w:rsidRPr="005F23CC">
              <w:rPr>
                <w:rFonts w:ascii="Times New Roman" w:hAnsi="Times New Roman" w:cs="Times New Roman"/>
                <w:sz w:val="20"/>
                <w:szCs w:val="20"/>
                <w:lang w:val="en-US"/>
              </w:rPr>
              <w:fldChar w:fldCharType="begin">
                <w:fldData xml:space="preserve">PEVuZE5vdGU+PENpdGU+PEF1dGhvcj5TdWdhIFM8L0F1dGhvcj48WWVhcj4yMDE1PC9ZZWFyPjxS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TdWdhIFM8L0F1dGhvcj48WWVhcj4yMDE1PC9ZZWFyPjxS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17" w:tooltip="Suga S, 2015 #102" w:history="1">
              <w:r w:rsidR="00E02D1D" w:rsidRPr="005F23CC">
                <w:rPr>
                  <w:rFonts w:ascii="Times New Roman" w:hAnsi="Times New Roman" w:cs="Times New Roman"/>
                  <w:noProof/>
                  <w:sz w:val="20"/>
                  <w:szCs w:val="20"/>
                  <w:lang w:val="en-US"/>
                </w:rPr>
                <w:t>17</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298FCF1F"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ationwide active surveillance</w:t>
            </w:r>
          </w:p>
        </w:tc>
        <w:tc>
          <w:tcPr>
            <w:tcW w:w="1898" w:type="dxa"/>
            <w:tcBorders>
              <w:top w:val="nil"/>
              <w:left w:val="nil"/>
              <w:bottom w:val="nil"/>
              <w:right w:val="nil"/>
            </w:tcBorders>
            <w:vAlign w:val="center"/>
          </w:tcPr>
          <w:p w14:paraId="0D0994BB" w14:textId="483C00DE"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Nov 2010</w:t>
            </w:r>
            <w:r w:rsidRPr="005F23CC">
              <w:rPr>
                <w:rFonts w:ascii="Times New Roman" w:hAnsi="Times New Roman" w:cs="Times New Roman"/>
                <w:sz w:val="20"/>
                <w:szCs w:val="20"/>
                <w:vertAlign w:val="superscript"/>
                <w:lang w:val="en-US"/>
              </w:rPr>
              <w:t>h</w:t>
            </w:r>
          </w:p>
          <w:p w14:paraId="439B93D0"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Nov 2013</w:t>
            </w:r>
          </w:p>
        </w:tc>
        <w:tc>
          <w:tcPr>
            <w:tcW w:w="1800" w:type="dxa"/>
            <w:tcBorders>
              <w:top w:val="nil"/>
              <w:left w:val="nil"/>
              <w:bottom w:val="nil"/>
              <w:right w:val="nil"/>
            </w:tcBorders>
            <w:vAlign w:val="center"/>
          </w:tcPr>
          <w:p w14:paraId="42827026"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1</w:t>
            </w:r>
          </w:p>
        </w:tc>
        <w:tc>
          <w:tcPr>
            <w:tcW w:w="1296" w:type="dxa"/>
            <w:tcBorders>
              <w:top w:val="nil"/>
              <w:left w:val="nil"/>
              <w:bottom w:val="nil"/>
              <w:right w:val="nil"/>
            </w:tcBorders>
            <w:vAlign w:val="center"/>
          </w:tcPr>
          <w:p w14:paraId="211536A0"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4: &gt;89%</w:t>
            </w:r>
          </w:p>
        </w:tc>
        <w:tc>
          <w:tcPr>
            <w:tcW w:w="1440" w:type="dxa"/>
            <w:tcBorders>
              <w:top w:val="nil"/>
              <w:left w:val="nil"/>
              <w:bottom w:val="nil"/>
              <w:right w:val="nil"/>
            </w:tcBorders>
            <w:vAlign w:val="center"/>
          </w:tcPr>
          <w:p w14:paraId="45DD6347"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17</w:t>
            </w:r>
          </w:p>
        </w:tc>
        <w:tc>
          <w:tcPr>
            <w:tcW w:w="4955" w:type="dxa"/>
            <w:tcBorders>
              <w:top w:val="nil"/>
              <w:left w:val="nil"/>
              <w:bottom w:val="nil"/>
              <w:right w:val="nil"/>
            </w:tcBorders>
            <w:vAlign w:val="center"/>
          </w:tcPr>
          <w:p w14:paraId="59367BC0"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only included in November 2013, higher-valent PCV period too short for our analyses (&lt;3y).</w:t>
            </w:r>
          </w:p>
        </w:tc>
      </w:tr>
      <w:tr w:rsidR="004E146A" w:rsidRPr="00D05524" w14:paraId="25E0D22F"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30B105AF" w14:textId="5490C7D8"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Korea Rep. </w:t>
            </w:r>
            <w:r w:rsidR="003D46A1" w:rsidRPr="005F23CC">
              <w:rPr>
                <w:rFonts w:ascii="Times New Roman" w:hAnsi="Times New Roman" w:cs="Times New Roman"/>
                <w:sz w:val="20"/>
                <w:szCs w:val="20"/>
                <w:lang w:val="en-US"/>
              </w:rPr>
              <w:fldChar w:fldCharType="begin">
                <w:fldData xml:space="preserve">PEVuZE5vdGU+PENpdGUgRXhjbHVkZVllYXI9IjEiPjxBdXRob3I+S2ltIFNIPC9BdXRob3I+PFJl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</w:fldData>
              </w:fldChar>
            </w:r>
            <w:r w:rsidR="00E02D1D">
              <w:rPr>
                <w:rFonts w:ascii="Times New Roman" w:hAnsi="Times New Roman" w:cs="Times New Roman"/>
                <w:sz w:val="20"/>
                <w:szCs w:val="20"/>
                <w:lang w:val="en-US"/>
              </w:rPr>
              <w:instrText xml:space="preserve"> ADDIN EN.CITE </w:instrText>
            </w:r>
            <w:r w:rsidR="00E02D1D">
              <w:rPr>
                <w:rFonts w:ascii="Times New Roman" w:hAnsi="Times New Roman" w:cs="Times New Roman"/>
                <w:sz w:val="20"/>
                <w:szCs w:val="20"/>
                <w:lang w:val="en-US"/>
              </w:rPr>
              <w:fldChar w:fldCharType="begin">
                <w:fldData xml:space="preserve">PEVuZE5vdGU+PENpdGUgRXhjbHVkZVllYXI9IjEiPjxBdXRob3I+S2ltIFNIPC9BdXRob3I+PFJl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</w:fldData>
              </w:fldChar>
            </w:r>
            <w:r w:rsidR="00E02D1D">
              <w:rPr>
                <w:rFonts w:ascii="Times New Roman" w:hAnsi="Times New Roman" w:cs="Times New Roman"/>
                <w:sz w:val="20"/>
                <w:szCs w:val="20"/>
                <w:lang w:val="en-US"/>
              </w:rPr>
              <w:instrText xml:space="preserve"> ADDIN EN.CITE.DATA </w:instrText>
            </w:r>
            <w:r w:rsidR="00E02D1D">
              <w:rPr>
                <w:rFonts w:ascii="Times New Roman" w:hAnsi="Times New Roman" w:cs="Times New Roman"/>
                <w:sz w:val="20"/>
                <w:szCs w:val="20"/>
                <w:lang w:val="en-US"/>
              </w:rPr>
            </w:r>
            <w:r w:rsidR="00E02D1D">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9027CF" w:rsidRPr="005F23CC">
              <w:rPr>
                <w:rFonts w:ascii="Times New Roman" w:hAnsi="Times New Roman" w:cs="Times New Roman"/>
                <w:noProof/>
                <w:sz w:val="20"/>
                <w:szCs w:val="20"/>
                <w:lang w:val="en-US"/>
              </w:rPr>
              <w:t>[</w:t>
            </w:r>
            <w:hyperlink w:anchor="_ENREF_18" w:tooltip="Kim SH,  #103" w:history="1">
              <w:r w:rsidR="00E02D1D" w:rsidRPr="005F23CC">
                <w:rPr>
                  <w:rFonts w:ascii="Times New Roman" w:hAnsi="Times New Roman" w:cs="Times New Roman"/>
                  <w:noProof/>
                  <w:sz w:val="20"/>
                  <w:szCs w:val="20"/>
                  <w:lang w:val="en-US"/>
                </w:rPr>
                <w:t>18-20</w:t>
              </w:r>
            </w:hyperlink>
            <w:r w:rsidR="009027CF"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1233D608"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Korean Network for Study on Infectious diseases: prospective surveillance in several hospitals</w:t>
            </w:r>
          </w:p>
        </w:tc>
        <w:tc>
          <w:tcPr>
            <w:tcW w:w="1898" w:type="dxa"/>
            <w:tcBorders>
              <w:top w:val="nil"/>
              <w:left w:val="nil"/>
              <w:bottom w:val="nil"/>
              <w:right w:val="nil"/>
            </w:tcBorders>
            <w:vAlign w:val="center"/>
          </w:tcPr>
          <w:p w14:paraId="69A6A102" w14:textId="499C7EA0"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PCV7: </w:t>
            </w:r>
            <w:r w:rsidR="00003E69" w:rsidRPr="005F23CC">
              <w:rPr>
                <w:rFonts w:ascii="Times New Roman" w:hAnsi="Times New Roman" w:cs="Times New Roman"/>
                <w:sz w:val="20"/>
                <w:szCs w:val="20"/>
                <w:lang w:val="en-US"/>
              </w:rPr>
              <w:t xml:space="preserve">Nov </w:t>
            </w:r>
            <w:r w:rsidRPr="005F23CC">
              <w:rPr>
                <w:rFonts w:ascii="Times New Roman" w:hAnsi="Times New Roman" w:cs="Times New Roman"/>
                <w:sz w:val="20"/>
                <w:szCs w:val="20"/>
                <w:lang w:val="en-US"/>
              </w:rPr>
              <w:t>2003 (optional)</w:t>
            </w:r>
          </w:p>
          <w:p w14:paraId="387BBB18"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PCV13:</w:t>
            </w:r>
          </w:p>
          <w:p w14:paraId="7DC55ABC"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May 2014</w:t>
            </w:r>
          </w:p>
        </w:tc>
        <w:tc>
          <w:tcPr>
            <w:tcW w:w="1800" w:type="dxa"/>
            <w:tcBorders>
              <w:top w:val="nil"/>
              <w:left w:val="nil"/>
              <w:bottom w:val="nil"/>
              <w:right w:val="nil"/>
            </w:tcBorders>
            <w:vAlign w:val="center"/>
          </w:tcPr>
          <w:p w14:paraId="1736E864"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1</w:t>
            </w:r>
          </w:p>
        </w:tc>
        <w:tc>
          <w:tcPr>
            <w:tcW w:w="1296" w:type="dxa"/>
            <w:tcBorders>
              <w:top w:val="nil"/>
              <w:left w:val="nil"/>
              <w:bottom w:val="nil"/>
              <w:right w:val="nil"/>
            </w:tcBorders>
            <w:vAlign w:val="center"/>
          </w:tcPr>
          <w:p w14:paraId="307E152D" w14:textId="4E10E193"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57</w:t>
            </w:r>
            <w:r w:rsidR="002D0688"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t>–71%, varying by region</w:t>
            </w:r>
          </w:p>
        </w:tc>
        <w:tc>
          <w:tcPr>
            <w:tcW w:w="1440" w:type="dxa"/>
            <w:tcBorders>
              <w:top w:val="nil"/>
              <w:left w:val="nil"/>
              <w:bottom w:val="nil"/>
              <w:right w:val="nil"/>
            </w:tcBorders>
            <w:vAlign w:val="center"/>
          </w:tcPr>
          <w:p w14:paraId="6FFF38CF"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5</w:t>
            </w:r>
          </w:p>
        </w:tc>
        <w:tc>
          <w:tcPr>
            <w:tcW w:w="4955" w:type="dxa"/>
            <w:tcBorders>
              <w:top w:val="nil"/>
              <w:left w:val="nil"/>
              <w:bottom w:val="nil"/>
              <w:right w:val="nil"/>
            </w:tcBorders>
            <w:vAlign w:val="center"/>
          </w:tcPr>
          <w:p w14:paraId="2D3358C2" w14:textId="53E093EA"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Higher-valent PCV introduced in national immunization program in 2014. Higher-valent PCV period too short for our analyses (&lt;3y).</w:t>
            </w:r>
          </w:p>
        </w:tc>
      </w:tr>
      <w:tr w:rsidR="004E146A" w:rsidRPr="00D05524" w14:paraId="4727AF93"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3CEC2865" w14:textId="68162478"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Latvia </w:t>
            </w:r>
            <w:r w:rsidR="003D46A1" w:rsidRPr="005F23CC">
              <w:rPr>
                <w:rFonts w:ascii="Times New Roman" w:hAnsi="Times New Roman" w:cs="Times New Roman"/>
                <w:sz w:val="20"/>
                <w:szCs w:val="20"/>
                <w:lang w:val="en-US"/>
              </w:rPr>
              <w:fldChar w:fldCharType="begin"/>
            </w:r>
            <w:r w:rsidR="00E02D1D">
              <w:rPr>
                <w:rFonts w:ascii="Times New Roman" w:hAnsi="Times New Roman" w:cs="Times New Roman"/>
                <w:sz w:val="20"/>
                <w:szCs w:val="20"/>
                <w:lang w:val="en-US"/>
              </w:rPr>
              <w:instrText xml:space="preserve"> ADDIN EN.CITE &lt;EndNote&gt;&lt;Cite&gt;&lt;Author&gt;Cozza V&lt;/Author&gt;&lt;Year&gt;2012&lt;/Year&gt;&lt;RecNum&gt;104&lt;/RecNum&gt;&lt;DisplayText&gt;[14, 21]&lt;/DisplayText&gt;&lt;record&gt;&lt;rec-number&gt;104&lt;/rec-number&gt;&lt;foreign-keys&gt;&lt;key app="EN" db-id="zwtses9sc2axepep99w5dsa052rwszs5tt0d"&gt;104&lt;/key&gt;&lt;/foreign-keys&gt;&lt;ref-type name="Newspaper Article"&gt;23&lt;/ref-type&gt;&lt;contributors&gt;&lt;authors&gt;&lt;author&gt;Cozza V,&lt;/author&gt;&lt;author&gt;Kanitz E,&lt;/author&gt;&lt;author&gt;D&amp;apos;Ancona F,&lt;/author&gt;&lt;author&gt;Giambi C,&lt;/author&gt;&lt;author&gt;VENICE II Research team&lt;/author&gt;&lt;/authors&gt;&lt;/contributors&gt;&lt;titles&gt;&lt;title&gt;Cozza V, Kanitz E, D&amp;apos;Ancona F et al. Impact of childhood pneumococcal vaccination programmes and activities for pneumococcal vaccinesin the EU and EEA \EFTA countries. Collaboration between VENICE II project and ECDC. 2012&lt;/title&gt;&lt;/titles&gt;&lt;dates&gt;&lt;year&gt;2012&lt;/year&gt;&lt;/dates&gt;&lt;urls&gt;&lt;related-urls&gt;&lt;url&gt;http://venice.cineca.org/VENICE_Survey_PNC_1_2012-02-24.pdf&lt;/url&gt;&lt;/related-urls&gt;&lt;/urls&gt;&lt;/record&gt;&lt;/Cite&gt;&lt;Cite ExcludeAuth="1" ExcludeYear="1"&gt;&lt;RecNum&gt;124&lt;/RecNum&gt;&lt;record&gt;&lt;rec-number&gt;124&lt;/rec-number&gt;&lt;foreign-keys&gt;&lt;key app="EN" db-id="zwtses9sc2axepep99w5dsa052rwszs5tt0d"&gt;124&lt;/key&gt;&lt;/foreign-keys&gt;&lt;ref-type name="Newspaper Article"&gt;23&lt;/ref-type&gt;&lt;contributors&gt;&lt;/contributors&gt;&lt;titles&gt;&lt;title&gt;EpiNorth Network [Internet]. A Co-operation Project for Communicable Disease Control in Northern Europe: Latvia – [cited 2017 Jul 26]. Available from: http://www.epinorth.org/eway/default.aspx?pid=230&amp;amp;trg=Area_5294&amp;amp;MainArea_5260=5294:0:15,2938:1:0:0:::0:0&amp;amp;Area_5294=5270:0:15,2985:1:0:0:::0:0&lt;/title&gt;&lt;/titles&gt;&lt;dates&gt;&lt;/dates&gt;&lt;urls&gt;&lt;/urls&gt;&lt;/record&gt;&lt;/Cite&gt;&lt;/EndNote&gt;</w:instrText>
            </w:r>
            <w:r w:rsidR="003D46A1" w:rsidRPr="005F23CC">
              <w:rPr>
                <w:rFonts w:ascii="Times New Roman" w:hAnsi="Times New Roman" w:cs="Times New Roman"/>
                <w:sz w:val="20"/>
                <w:szCs w:val="20"/>
                <w:lang w:val="en-US"/>
              </w:rPr>
              <w:fldChar w:fldCharType="separate"/>
            </w:r>
            <w:r w:rsidR="009027CF" w:rsidRPr="005F23CC">
              <w:rPr>
                <w:rFonts w:ascii="Times New Roman" w:hAnsi="Times New Roman" w:cs="Times New Roman"/>
                <w:noProof/>
                <w:sz w:val="20"/>
                <w:szCs w:val="20"/>
                <w:lang w:val="en-US"/>
              </w:rPr>
              <w:t>[</w:t>
            </w:r>
            <w:hyperlink w:anchor="_ENREF_14" w:tooltip="Cozza V, 2012 #104" w:history="1">
              <w:r w:rsidR="00E02D1D" w:rsidRPr="005F23CC">
                <w:rPr>
                  <w:rFonts w:ascii="Times New Roman" w:hAnsi="Times New Roman" w:cs="Times New Roman"/>
                  <w:noProof/>
                  <w:sz w:val="20"/>
                  <w:szCs w:val="20"/>
                  <w:lang w:val="en-US"/>
                </w:rPr>
                <w:t>14</w:t>
              </w:r>
            </w:hyperlink>
            <w:r w:rsidR="009027CF" w:rsidRPr="005F23CC">
              <w:rPr>
                <w:rFonts w:ascii="Times New Roman" w:hAnsi="Times New Roman" w:cs="Times New Roman"/>
                <w:noProof/>
                <w:sz w:val="20"/>
                <w:szCs w:val="20"/>
                <w:lang w:val="en-US"/>
              </w:rPr>
              <w:t xml:space="preserve">, </w:t>
            </w:r>
            <w:hyperlink w:anchor="_ENREF_21" w:tooltip=",  #124" w:history="1">
              <w:r w:rsidR="00E02D1D" w:rsidRPr="005F23CC">
                <w:rPr>
                  <w:rFonts w:ascii="Times New Roman" w:hAnsi="Times New Roman" w:cs="Times New Roman"/>
                  <w:noProof/>
                  <w:sz w:val="20"/>
                  <w:szCs w:val="20"/>
                  <w:lang w:val="en-US"/>
                </w:rPr>
                <w:t>21</w:t>
              </w:r>
            </w:hyperlink>
            <w:r w:rsidR="009027CF"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4AD683EE"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State monitoring and surveillance system for infectious diseases </w:t>
            </w:r>
          </w:p>
        </w:tc>
        <w:tc>
          <w:tcPr>
            <w:tcW w:w="1898" w:type="dxa"/>
            <w:tcBorders>
              <w:top w:val="nil"/>
              <w:left w:val="nil"/>
              <w:bottom w:val="nil"/>
              <w:right w:val="nil"/>
            </w:tcBorders>
            <w:vAlign w:val="center"/>
          </w:tcPr>
          <w:p w14:paraId="2290281D"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Jan 2010</w:t>
            </w:r>
          </w:p>
          <w:p w14:paraId="0F5FB488"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2012</w:t>
            </w:r>
          </w:p>
        </w:tc>
        <w:tc>
          <w:tcPr>
            <w:tcW w:w="1800" w:type="dxa"/>
            <w:tcBorders>
              <w:top w:val="nil"/>
              <w:left w:val="nil"/>
              <w:bottom w:val="nil"/>
              <w:right w:val="nil"/>
            </w:tcBorders>
            <w:vAlign w:val="center"/>
          </w:tcPr>
          <w:p w14:paraId="659D90A2"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3+1</w:t>
            </w:r>
          </w:p>
          <w:p w14:paraId="68C27EC6"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2+1</w:t>
            </w:r>
          </w:p>
        </w:tc>
        <w:tc>
          <w:tcPr>
            <w:tcW w:w="1296" w:type="dxa"/>
            <w:tcBorders>
              <w:top w:val="nil"/>
              <w:left w:val="nil"/>
              <w:bottom w:val="nil"/>
              <w:right w:val="nil"/>
            </w:tcBorders>
            <w:vAlign w:val="center"/>
          </w:tcPr>
          <w:p w14:paraId="31E41B52"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0: 51%</w:t>
            </w:r>
          </w:p>
          <w:p w14:paraId="08866FAA" w14:textId="75AE6C44" w:rsidR="00563698" w:rsidRPr="005F23CC" w:rsidRDefault="00563698"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regardless of age)</w:t>
            </w:r>
          </w:p>
        </w:tc>
        <w:tc>
          <w:tcPr>
            <w:tcW w:w="1440" w:type="dxa"/>
            <w:tcBorders>
              <w:top w:val="nil"/>
              <w:left w:val="nil"/>
              <w:bottom w:val="nil"/>
              <w:right w:val="nil"/>
            </w:tcBorders>
            <w:vAlign w:val="center"/>
          </w:tcPr>
          <w:p w14:paraId="2876784B"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0</w:t>
            </w:r>
          </w:p>
        </w:tc>
        <w:tc>
          <w:tcPr>
            <w:tcW w:w="4955" w:type="dxa"/>
            <w:tcBorders>
              <w:top w:val="nil"/>
              <w:left w:val="nil"/>
              <w:bottom w:val="nil"/>
              <w:right w:val="nil"/>
            </w:tcBorders>
            <w:vAlign w:val="center"/>
          </w:tcPr>
          <w:p w14:paraId="63F19D2D"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o available data.</w:t>
            </w:r>
          </w:p>
        </w:tc>
      </w:tr>
      <w:tr w:rsidR="004E146A" w:rsidRPr="00D05524" w14:paraId="3D53FCCC"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58876747" w14:textId="307A320C"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Lithuania </w:t>
            </w:r>
            <w:r w:rsidR="003D46A1" w:rsidRPr="005F23CC">
              <w:rPr>
                <w:rFonts w:ascii="Times New Roman" w:hAnsi="Times New Roman" w:cs="Times New Roman"/>
                <w:sz w:val="20"/>
                <w:szCs w:val="20"/>
                <w:lang w:val="en-US"/>
              </w:rPr>
              <w:fldChar w:fldCharType="begin"/>
            </w:r>
            <w:r w:rsidR="00287CF7">
              <w:rPr>
                <w:rFonts w:ascii="Times New Roman" w:hAnsi="Times New Roman" w:cs="Times New Roman"/>
                <w:sz w:val="20"/>
                <w:szCs w:val="20"/>
                <w:lang w:val="en-US"/>
              </w:rPr>
              <w:instrText xml:space="preserve"> ADDIN EN.CITE &lt;EndNote&gt;&lt;Cite&gt;&lt;Author&gt;Cozza V&lt;/Author&gt;&lt;Year&gt;2012&lt;/Year&gt;&lt;RecNum&gt;104&lt;/RecNum&gt;&lt;DisplayText&gt;[14]&lt;/DisplayText&gt;&lt;record&gt;&lt;rec-number&gt;104&lt;/rec-number&gt;&lt;foreign-keys&gt;&lt;key app="EN" db-id="zwtses9sc2axepep99w5dsa052rwszs5tt0d"&gt;104&lt;/key&gt;&lt;/foreign-keys&gt;&lt;ref-type name="Newspaper Article"&gt;23&lt;/ref-type&gt;&lt;contributors&gt;&lt;authors&gt;&lt;author&gt;Cozza V,&lt;/author&gt;&lt;author&gt;Kanitz E,&lt;/author&gt;&lt;author&gt;D&amp;apos;Ancona F,&lt;/author&gt;&lt;author&gt;Giambi C,&lt;/author&gt;&lt;author&gt;VENICE II Research team&lt;/author&gt;&lt;/authors&gt;&lt;/contributors&gt;&lt;titles&gt;&lt;title&gt;Cozza V, Kanitz E, D&amp;apos;Ancona F et al. Impact of childhood pneumococcal vaccination programmes and activities for pneumococcal vaccinesin the EU and EEA \EFTA countries. Collaboration between VENICE II project and ECDC. 2012&lt;/title&gt;&lt;/titles&gt;&lt;dates&gt;&lt;year&gt;2012&lt;/year&gt;&lt;/dates&gt;&lt;urls&gt;&lt;related-urls&gt;&lt;url&gt;http://venice.cineca.org/VENICE_Survey_PNC_1_2012-02-24.pdf&lt;/url&gt;&lt;/related-urls&gt;&lt;/urls&gt;&lt;/record&gt;&lt;/Cite&gt;&lt;/EndNote&gt;</w:instrText>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14" w:tooltip="Cozza V, 2012 #104" w:history="1">
              <w:r w:rsidR="00E02D1D" w:rsidRPr="005F23CC">
                <w:rPr>
                  <w:rFonts w:ascii="Times New Roman" w:hAnsi="Times New Roman" w:cs="Times New Roman"/>
                  <w:noProof/>
                  <w:sz w:val="20"/>
                  <w:szCs w:val="20"/>
                  <w:lang w:val="en-US"/>
                </w:rPr>
                <w:t>14</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5D91F691"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assive surveillance system for IPD</w:t>
            </w:r>
          </w:p>
        </w:tc>
        <w:tc>
          <w:tcPr>
            <w:tcW w:w="1898" w:type="dxa"/>
            <w:tcBorders>
              <w:top w:val="nil"/>
              <w:left w:val="nil"/>
              <w:bottom w:val="nil"/>
              <w:right w:val="nil"/>
            </w:tcBorders>
            <w:vAlign w:val="center"/>
          </w:tcPr>
          <w:p w14:paraId="43AD0878" w14:textId="6307FA9E" w:rsidR="004E146A" w:rsidRPr="005F23CC" w:rsidRDefault="004E146A" w:rsidP="000E045F">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Oct 2014</w:t>
            </w:r>
          </w:p>
        </w:tc>
        <w:tc>
          <w:tcPr>
            <w:tcW w:w="1800" w:type="dxa"/>
            <w:tcBorders>
              <w:top w:val="nil"/>
              <w:left w:val="nil"/>
              <w:bottom w:val="nil"/>
              <w:right w:val="nil"/>
            </w:tcBorders>
            <w:vAlign w:val="center"/>
          </w:tcPr>
          <w:p w14:paraId="602ABDBB" w14:textId="7C0CA626"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nil"/>
              <w:right w:val="nil"/>
            </w:tcBorders>
            <w:vAlign w:val="center"/>
          </w:tcPr>
          <w:p w14:paraId="62BD9C7A"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ot reported</w:t>
            </w:r>
          </w:p>
        </w:tc>
        <w:tc>
          <w:tcPr>
            <w:tcW w:w="1440" w:type="dxa"/>
            <w:tcBorders>
              <w:top w:val="nil"/>
              <w:left w:val="nil"/>
              <w:bottom w:val="nil"/>
              <w:right w:val="nil"/>
            </w:tcBorders>
            <w:vAlign w:val="center"/>
          </w:tcPr>
          <w:p w14:paraId="1F28E397"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0</w:t>
            </w:r>
          </w:p>
        </w:tc>
        <w:tc>
          <w:tcPr>
            <w:tcW w:w="4955" w:type="dxa"/>
            <w:tcBorders>
              <w:top w:val="nil"/>
              <w:left w:val="nil"/>
              <w:bottom w:val="nil"/>
              <w:right w:val="nil"/>
            </w:tcBorders>
            <w:vAlign w:val="center"/>
          </w:tcPr>
          <w:p w14:paraId="7EAFE793"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 introduced in 2014. Higher-valent PCV period too short for our analyses (&lt;3y).</w:t>
            </w:r>
          </w:p>
        </w:tc>
      </w:tr>
      <w:tr w:rsidR="004E146A" w:rsidRPr="00D05524" w14:paraId="013258D1"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5A15E477" w14:textId="61BA10FB"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Singapore </w:t>
            </w:r>
            <w:r w:rsidR="003D46A1" w:rsidRPr="005F23CC">
              <w:rPr>
                <w:rFonts w:ascii="Times New Roman" w:hAnsi="Times New Roman" w:cs="Times New Roman"/>
                <w:sz w:val="20"/>
                <w:szCs w:val="20"/>
                <w:lang w:val="en-US"/>
              </w:rPr>
              <w:fldChar w:fldCharType="begin">
                <w:fldData xml:space="preserve">PEVuZE5vdGU+PENpdGU+PEF1dGhvcj5FbmcgUDwvQXV0aG9yPjxZZWFyPjIwMTQ8L1llYXI+PFJl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</w:fldData>
              </w:fldChar>
            </w:r>
            <w:r w:rsidR="00E02D1D">
              <w:rPr>
                <w:rFonts w:ascii="Times New Roman" w:hAnsi="Times New Roman" w:cs="Times New Roman"/>
                <w:sz w:val="20"/>
                <w:szCs w:val="20"/>
                <w:lang w:val="en-US"/>
              </w:rPr>
              <w:instrText xml:space="preserve"> ADDIN EN.CITE </w:instrText>
            </w:r>
            <w:r w:rsidR="00E02D1D">
              <w:rPr>
                <w:rFonts w:ascii="Times New Roman" w:hAnsi="Times New Roman" w:cs="Times New Roman"/>
                <w:sz w:val="20"/>
                <w:szCs w:val="20"/>
                <w:lang w:val="en-US"/>
              </w:rPr>
              <w:fldChar w:fldCharType="begin">
                <w:fldData xml:space="preserve">PEVuZE5vdGU+PENpdGU+PEF1dGhvcj5FbmcgUDwvQXV0aG9yPjxZZWFyPjIwMTQ8L1llYXI+PFJl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</w:fldData>
              </w:fldChar>
            </w:r>
            <w:r w:rsidR="00E02D1D">
              <w:rPr>
                <w:rFonts w:ascii="Times New Roman" w:hAnsi="Times New Roman" w:cs="Times New Roman"/>
                <w:sz w:val="20"/>
                <w:szCs w:val="20"/>
                <w:lang w:val="en-US"/>
              </w:rPr>
              <w:instrText xml:space="preserve"> ADDIN EN.CITE.DATA </w:instrText>
            </w:r>
            <w:r w:rsidR="00E02D1D">
              <w:rPr>
                <w:rFonts w:ascii="Times New Roman" w:hAnsi="Times New Roman" w:cs="Times New Roman"/>
                <w:sz w:val="20"/>
                <w:szCs w:val="20"/>
                <w:lang w:val="en-US"/>
              </w:rPr>
            </w:r>
            <w:r w:rsidR="00E02D1D">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9027CF" w:rsidRPr="005F23CC">
              <w:rPr>
                <w:rFonts w:ascii="Times New Roman" w:hAnsi="Times New Roman" w:cs="Times New Roman"/>
                <w:noProof/>
                <w:sz w:val="20"/>
                <w:szCs w:val="20"/>
                <w:lang w:val="en-US"/>
              </w:rPr>
              <w:t>[</w:t>
            </w:r>
            <w:hyperlink w:anchor="_ENREF_22" w:tooltip="Eng P, 2014 #105" w:history="1">
              <w:r w:rsidR="00E02D1D" w:rsidRPr="005F23CC">
                <w:rPr>
                  <w:rFonts w:ascii="Times New Roman" w:hAnsi="Times New Roman" w:cs="Times New Roman"/>
                  <w:noProof/>
                  <w:sz w:val="20"/>
                  <w:szCs w:val="20"/>
                  <w:lang w:val="en-US"/>
                </w:rPr>
                <w:t>22</w:t>
              </w:r>
            </w:hyperlink>
            <w:r w:rsidR="009027CF" w:rsidRPr="005F23CC">
              <w:rPr>
                <w:rFonts w:ascii="Times New Roman" w:hAnsi="Times New Roman" w:cs="Times New Roman"/>
                <w:noProof/>
                <w:sz w:val="20"/>
                <w:szCs w:val="20"/>
                <w:lang w:val="en-US"/>
              </w:rPr>
              <w:t xml:space="preserve">, </w:t>
            </w:r>
            <w:hyperlink w:anchor="_ENREF_23" w:tooltip="Benjamin,  #115" w:history="1">
              <w:r w:rsidR="00E02D1D" w:rsidRPr="005F23CC">
                <w:rPr>
                  <w:rFonts w:ascii="Times New Roman" w:hAnsi="Times New Roman" w:cs="Times New Roman"/>
                  <w:noProof/>
                  <w:sz w:val="20"/>
                  <w:szCs w:val="20"/>
                  <w:lang w:val="en-US"/>
                </w:rPr>
                <w:t>23</w:t>
              </w:r>
            </w:hyperlink>
            <w:r w:rsidR="009027CF"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14EA9894" w14:textId="2E28F284" w:rsidR="004E146A" w:rsidRPr="005F23CC" w:rsidRDefault="00D20F24"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23CC">
              <w:rPr>
                <w:rFonts w:ascii="Times New Roman" w:hAnsi="Times New Roman" w:cs="Times New Roman"/>
                <w:sz w:val="20"/>
                <w:szCs w:val="20"/>
              </w:rPr>
              <w:t>Mandatory</w:t>
            </w:r>
            <w:r w:rsidR="004E146A" w:rsidRPr="005F23CC">
              <w:rPr>
                <w:rFonts w:ascii="Times New Roman" w:hAnsi="Times New Roman" w:cs="Times New Roman"/>
                <w:sz w:val="20"/>
                <w:szCs w:val="20"/>
              </w:rPr>
              <w:t xml:space="preserve"> reporting since 2010</w:t>
            </w:r>
          </w:p>
        </w:tc>
        <w:tc>
          <w:tcPr>
            <w:tcW w:w="1898" w:type="dxa"/>
            <w:tcBorders>
              <w:top w:val="nil"/>
              <w:left w:val="nil"/>
              <w:bottom w:val="nil"/>
              <w:right w:val="nil"/>
            </w:tcBorders>
            <w:vAlign w:val="center"/>
          </w:tcPr>
          <w:p w14:paraId="06EC1619"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Oct 2009</w:t>
            </w:r>
          </w:p>
          <w:p w14:paraId="2A1876A1"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Dec 2011</w:t>
            </w:r>
          </w:p>
        </w:tc>
        <w:tc>
          <w:tcPr>
            <w:tcW w:w="1800" w:type="dxa"/>
            <w:tcBorders>
              <w:top w:val="nil"/>
              <w:left w:val="nil"/>
              <w:bottom w:val="nil"/>
              <w:right w:val="nil"/>
            </w:tcBorders>
            <w:vAlign w:val="center"/>
          </w:tcPr>
          <w:p w14:paraId="078BC526"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nil"/>
              <w:right w:val="nil"/>
            </w:tcBorders>
            <w:vAlign w:val="center"/>
          </w:tcPr>
          <w:p w14:paraId="1817014C" w14:textId="740410A3"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w:t>
            </w:r>
            <w:r w:rsidR="00CA6C79" w:rsidRPr="005F23CC">
              <w:rPr>
                <w:rFonts w:ascii="Times New Roman" w:hAnsi="Times New Roman" w:cs="Times New Roman"/>
                <w:sz w:val="20"/>
                <w:szCs w:val="20"/>
                <w:lang w:val="en-US"/>
              </w:rPr>
              <w:t>2</w:t>
            </w:r>
            <w:r w:rsidRPr="005F23CC">
              <w:rPr>
                <w:rFonts w:ascii="Times New Roman" w:hAnsi="Times New Roman" w:cs="Times New Roman"/>
                <w:sz w:val="20"/>
                <w:szCs w:val="20"/>
                <w:lang w:val="en-US"/>
              </w:rPr>
              <w:t>: 68%</w:t>
            </w:r>
          </w:p>
        </w:tc>
        <w:tc>
          <w:tcPr>
            <w:tcW w:w="1440" w:type="dxa"/>
            <w:tcBorders>
              <w:top w:val="nil"/>
              <w:left w:val="nil"/>
              <w:bottom w:val="nil"/>
              <w:right w:val="nil"/>
            </w:tcBorders>
            <w:vAlign w:val="center"/>
          </w:tcPr>
          <w:p w14:paraId="459986D1"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w:t>
            </w:r>
          </w:p>
        </w:tc>
        <w:tc>
          <w:tcPr>
            <w:tcW w:w="4955" w:type="dxa"/>
            <w:tcBorders>
              <w:top w:val="nil"/>
              <w:left w:val="nil"/>
              <w:bottom w:val="nil"/>
              <w:right w:val="nil"/>
            </w:tcBorders>
            <w:vAlign w:val="center"/>
          </w:tcPr>
          <w:p w14:paraId="2DD5E156" w14:textId="7C58D1BF"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Surveillance report available but data reported only for overall IPD</w:t>
            </w:r>
            <w:r w:rsidR="00CE6FD4" w:rsidRPr="005F23CC">
              <w:rPr>
                <w:rFonts w:ascii="Times New Roman" w:hAnsi="Times New Roman" w:cs="Times New Roman"/>
                <w:sz w:val="20"/>
                <w:szCs w:val="20"/>
                <w:lang w:val="en-US"/>
              </w:rPr>
              <w:t xml:space="preserve"> and</w:t>
            </w:r>
            <w:r w:rsidRPr="005F23CC">
              <w:rPr>
                <w:rFonts w:ascii="Times New Roman" w:hAnsi="Times New Roman" w:cs="Times New Roman"/>
                <w:sz w:val="20"/>
                <w:szCs w:val="20"/>
                <w:lang w:val="en-US"/>
              </w:rPr>
              <w:t xml:space="preserve"> not reported per grouped serotypes VT/NVT in the age groups studied.</w:t>
            </w:r>
          </w:p>
        </w:tc>
      </w:tr>
      <w:tr w:rsidR="004E146A" w:rsidRPr="00D05524" w14:paraId="6EDB7270"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038602BA" w14:textId="533D6A19"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Slovak Republic </w:t>
            </w:r>
            <w:r w:rsidR="003D46A1" w:rsidRPr="005F23CC">
              <w:rPr>
                <w:rFonts w:ascii="Times New Roman" w:hAnsi="Times New Roman" w:cs="Times New Roman"/>
                <w:sz w:val="20"/>
                <w:szCs w:val="20"/>
                <w:lang w:val="en-US"/>
              </w:rPr>
              <w:fldChar w:fldCharType="begin">
                <w:fldData xml:space="preserve">PEVuZE5vdGU+PENpdGU+PEF1dGhvcj5DZXloYW4gTTwvQXV0aG9yPjxZZWFyPjIwMTY8L1llYXI+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</w:fldData>
              </w:fldChar>
            </w:r>
            <w:r w:rsidR="00287CF7">
              <w:rPr>
                <w:rFonts w:ascii="Times New Roman" w:hAnsi="Times New Roman" w:cs="Times New Roman"/>
                <w:sz w:val="20"/>
                <w:szCs w:val="20"/>
                <w:lang w:val="en-US"/>
              </w:rPr>
              <w:instrText xml:space="preserve"> ADDIN EN.CITE </w:instrText>
            </w:r>
            <w:r w:rsidR="00287CF7">
              <w:rPr>
                <w:rFonts w:ascii="Times New Roman" w:hAnsi="Times New Roman" w:cs="Times New Roman"/>
                <w:sz w:val="20"/>
                <w:szCs w:val="20"/>
                <w:lang w:val="en-US"/>
              </w:rPr>
              <w:fldChar w:fldCharType="begin">
                <w:fldData xml:space="preserve">PEVuZE5vdGU+PENpdGU+PEF1dGhvcj5DZXloYW4gTTwvQXV0aG9yPjxZZWFyPjIwMTY8L1llYXI+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</w:fldData>
              </w:fldChar>
            </w:r>
            <w:r w:rsidR="00287CF7">
              <w:rPr>
                <w:rFonts w:ascii="Times New Roman" w:hAnsi="Times New Roman" w:cs="Times New Roman"/>
                <w:sz w:val="20"/>
                <w:szCs w:val="20"/>
                <w:lang w:val="en-US"/>
              </w:rPr>
              <w:instrText xml:space="preserve"> ADDIN EN.CITE.DATA </w:instrText>
            </w:r>
            <w:r w:rsidR="00287CF7">
              <w:rPr>
                <w:rFonts w:ascii="Times New Roman" w:hAnsi="Times New Roman" w:cs="Times New Roman"/>
                <w:sz w:val="20"/>
                <w:szCs w:val="20"/>
                <w:lang w:val="en-US"/>
              </w:rPr>
            </w:r>
            <w:r w:rsidR="00287CF7">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12" w:tooltip="Ceyhan M, 2016 #99" w:history="1">
              <w:r w:rsidR="00E02D1D" w:rsidRPr="005F23CC">
                <w:rPr>
                  <w:rFonts w:ascii="Times New Roman" w:hAnsi="Times New Roman" w:cs="Times New Roman"/>
                  <w:noProof/>
                  <w:sz w:val="20"/>
                  <w:szCs w:val="20"/>
                  <w:lang w:val="en-US"/>
                </w:rPr>
                <w:t>12</w:t>
              </w:r>
            </w:hyperlink>
            <w:r w:rsidR="003D46A1" w:rsidRPr="005F23CC">
              <w:rPr>
                <w:rFonts w:ascii="Times New Roman" w:hAnsi="Times New Roman" w:cs="Times New Roman"/>
                <w:noProof/>
                <w:sz w:val="20"/>
                <w:szCs w:val="20"/>
                <w:lang w:val="en-US"/>
              </w:rPr>
              <w:t xml:space="preserve">, </w:t>
            </w:r>
            <w:hyperlink w:anchor="_ENREF_14" w:tooltip="Cozza V, 2012 #104" w:history="1">
              <w:r w:rsidR="00E02D1D" w:rsidRPr="005F23CC">
                <w:rPr>
                  <w:rFonts w:ascii="Times New Roman" w:hAnsi="Times New Roman" w:cs="Times New Roman"/>
                  <w:noProof/>
                  <w:sz w:val="20"/>
                  <w:szCs w:val="20"/>
                  <w:lang w:val="en-US"/>
                </w:rPr>
                <w:t>14</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472340E9" w14:textId="32094169"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Epidemiological Information System; National Reference Center for Pneumococcal Diseases</w:t>
            </w:r>
          </w:p>
        </w:tc>
        <w:tc>
          <w:tcPr>
            <w:tcW w:w="1898" w:type="dxa"/>
            <w:tcBorders>
              <w:top w:val="nil"/>
              <w:left w:val="nil"/>
              <w:bottom w:val="nil"/>
              <w:right w:val="nil"/>
            </w:tcBorders>
            <w:vAlign w:val="center"/>
          </w:tcPr>
          <w:p w14:paraId="2E7DF77B"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2009</w:t>
            </w:r>
          </w:p>
          <w:p w14:paraId="318BF331"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2010</w:t>
            </w:r>
          </w:p>
          <w:p w14:paraId="60FD598B"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2011</w:t>
            </w:r>
          </w:p>
        </w:tc>
        <w:tc>
          <w:tcPr>
            <w:tcW w:w="1800" w:type="dxa"/>
            <w:tcBorders>
              <w:top w:val="nil"/>
              <w:left w:val="nil"/>
              <w:bottom w:val="nil"/>
              <w:right w:val="nil"/>
            </w:tcBorders>
            <w:vAlign w:val="center"/>
          </w:tcPr>
          <w:p w14:paraId="726112EB"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nil"/>
              <w:right w:val="nil"/>
            </w:tcBorders>
            <w:vAlign w:val="center"/>
          </w:tcPr>
          <w:p w14:paraId="111FB104" w14:textId="42396E76" w:rsidR="004E146A" w:rsidRPr="005F23CC" w:rsidRDefault="000C1116" w:rsidP="000C1116">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o data available</w:t>
            </w:r>
          </w:p>
        </w:tc>
        <w:tc>
          <w:tcPr>
            <w:tcW w:w="1440" w:type="dxa"/>
            <w:tcBorders>
              <w:top w:val="nil"/>
              <w:left w:val="nil"/>
              <w:bottom w:val="nil"/>
              <w:right w:val="nil"/>
            </w:tcBorders>
            <w:vAlign w:val="center"/>
          </w:tcPr>
          <w:p w14:paraId="07D6B2CF"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1</w:t>
            </w:r>
          </w:p>
        </w:tc>
        <w:tc>
          <w:tcPr>
            <w:tcW w:w="4955" w:type="dxa"/>
            <w:tcBorders>
              <w:top w:val="nil"/>
              <w:left w:val="nil"/>
              <w:bottom w:val="nil"/>
              <w:right w:val="nil"/>
            </w:tcBorders>
            <w:vAlign w:val="center"/>
          </w:tcPr>
          <w:p w14:paraId="52966632" w14:textId="3CD50590"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No pre-PCV data publicly available, published data do not allow to calculate incidences per age group and serotype.</w:t>
            </w:r>
          </w:p>
        </w:tc>
      </w:tr>
      <w:tr w:rsidR="004E146A" w:rsidRPr="00D05524" w14:paraId="0F7B387F"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73C23090" w14:textId="7DF00930"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Sweden </w:t>
            </w:r>
            <w:r w:rsidR="003D46A1" w:rsidRPr="005F23CC">
              <w:rPr>
                <w:rFonts w:ascii="Times New Roman" w:hAnsi="Times New Roman" w:cs="Times New Roman"/>
                <w:sz w:val="20"/>
                <w:szCs w:val="20"/>
                <w:lang w:val="en-US"/>
              </w:rPr>
              <w:fldChar w:fldCharType="begin">
                <w:fldData xml:space="preserve">PEVuZE5vdGU+PENpdGU+PEF1dGhvcj5TYXZ1bGVzY3UgQzwvQXV0aG9yPjxZZWFyPjIwMTc8L1ll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</w:fldData>
              </w:fldChar>
            </w:r>
            <w:r w:rsidR="003D46A1" w:rsidRPr="005F23CC">
              <w:rPr>
                <w:rFonts w:ascii="Times New Roman" w:hAnsi="Times New Roman" w:cs="Times New Roman"/>
                <w:sz w:val="20"/>
                <w:szCs w:val="20"/>
                <w:lang w:val="en-US"/>
              </w:rPr>
              <w:instrText xml:space="preserve"> ADDIN EN.CITE </w:instrText>
            </w:r>
            <w:r w:rsidR="003D46A1" w:rsidRPr="005F23CC">
              <w:rPr>
                <w:rFonts w:ascii="Times New Roman" w:hAnsi="Times New Roman" w:cs="Times New Roman"/>
                <w:sz w:val="20"/>
                <w:szCs w:val="20"/>
                <w:lang w:val="en-US"/>
              </w:rPr>
              <w:fldChar w:fldCharType="begin">
                <w:fldData xml:space="preserve">PEVuZE5vdGU+PENpdGU+PEF1dGhvcj5TYXZ1bGVzY3UgQzwvQXV0aG9yPjxZZWFyPjIwMTc8L1ll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</w:fldData>
              </w:fldChar>
            </w:r>
            <w:r w:rsidR="003D46A1" w:rsidRPr="005F23CC">
              <w:rPr>
                <w:rFonts w:ascii="Times New Roman" w:hAnsi="Times New Roman" w:cs="Times New Roman"/>
                <w:sz w:val="20"/>
                <w:szCs w:val="20"/>
                <w:lang w:val="en-US"/>
              </w:rPr>
              <w:instrText xml:space="preserve"> ADDIN EN.CITE.DATA </w:instrText>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3D46A1" w:rsidRPr="005F23CC">
              <w:rPr>
                <w:rFonts w:ascii="Times New Roman" w:hAnsi="Times New Roman" w:cs="Times New Roman"/>
                <w:noProof/>
                <w:sz w:val="20"/>
                <w:szCs w:val="20"/>
                <w:lang w:val="en-US"/>
              </w:rPr>
              <w:t>[</w:t>
            </w:r>
            <w:hyperlink w:anchor="_ENREF_7" w:tooltip="Savulescu C, 2017 #28" w:history="1">
              <w:r w:rsidR="00E02D1D" w:rsidRPr="005F23CC">
                <w:rPr>
                  <w:rFonts w:ascii="Times New Roman" w:hAnsi="Times New Roman" w:cs="Times New Roman"/>
                  <w:noProof/>
                  <w:sz w:val="20"/>
                  <w:szCs w:val="20"/>
                  <w:lang w:val="en-US"/>
                </w:rPr>
                <w:t>7</w:t>
              </w:r>
            </w:hyperlink>
            <w:r w:rsidR="003D46A1"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7BCE0A81"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23CC">
              <w:rPr>
                <w:rFonts w:ascii="Times New Roman" w:hAnsi="Times New Roman" w:cs="Times New Roman"/>
                <w:sz w:val="20"/>
                <w:szCs w:val="20"/>
                <w:lang w:val="en-US"/>
              </w:rPr>
              <w:t>The National Surveillance System for Communicable Diseases; part of SpIDnet surveillance</w:t>
            </w:r>
          </w:p>
        </w:tc>
        <w:tc>
          <w:tcPr>
            <w:tcW w:w="1898" w:type="dxa"/>
            <w:tcBorders>
              <w:top w:val="nil"/>
              <w:left w:val="nil"/>
              <w:bottom w:val="nil"/>
              <w:right w:val="nil"/>
            </w:tcBorders>
            <w:vAlign w:val="center"/>
          </w:tcPr>
          <w:p w14:paraId="2A76035B"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2009 or 2007–2008 in some counties</w:t>
            </w:r>
          </w:p>
          <w:p w14:paraId="0C6B83B7"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HiD-CV, PCV13: 2010</w:t>
            </w:r>
          </w:p>
        </w:tc>
        <w:tc>
          <w:tcPr>
            <w:tcW w:w="1800" w:type="dxa"/>
            <w:tcBorders>
              <w:top w:val="nil"/>
              <w:left w:val="nil"/>
              <w:bottom w:val="nil"/>
              <w:right w:val="nil"/>
            </w:tcBorders>
            <w:vAlign w:val="center"/>
          </w:tcPr>
          <w:p w14:paraId="13A8CC2A"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nil"/>
              <w:right w:val="nil"/>
            </w:tcBorders>
            <w:vAlign w:val="center"/>
          </w:tcPr>
          <w:p w14:paraId="4DAD2213"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3: 98%</w:t>
            </w:r>
          </w:p>
          <w:p w14:paraId="0601234C"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c>
          <w:tcPr>
            <w:tcW w:w="1440" w:type="dxa"/>
            <w:tcBorders>
              <w:top w:val="nil"/>
              <w:left w:val="nil"/>
              <w:bottom w:val="nil"/>
              <w:right w:val="nil"/>
            </w:tcBorders>
            <w:vAlign w:val="center"/>
          </w:tcPr>
          <w:p w14:paraId="74B3DFC4"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37</w:t>
            </w:r>
          </w:p>
        </w:tc>
        <w:tc>
          <w:tcPr>
            <w:tcW w:w="4955" w:type="dxa"/>
            <w:tcBorders>
              <w:top w:val="nil"/>
              <w:left w:val="nil"/>
              <w:bottom w:val="nil"/>
              <w:right w:val="nil"/>
            </w:tcBorders>
            <w:vAlign w:val="center"/>
          </w:tcPr>
          <w:p w14:paraId="339C5525" w14:textId="3C64CEFD" w:rsidR="004E146A" w:rsidRPr="005F23CC" w:rsidRDefault="004E146A" w:rsidP="00CE6FD4">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Incidence</w:t>
            </w:r>
            <w:r w:rsidR="00CE6FD4" w:rsidRPr="005F23CC">
              <w:rPr>
                <w:rFonts w:ascii="Times New Roman" w:hAnsi="Times New Roman" w:cs="Times New Roman"/>
                <w:sz w:val="20"/>
                <w:szCs w:val="20"/>
                <w:lang w:val="en-US"/>
              </w:rPr>
              <w:t>s</w:t>
            </w:r>
            <w:r w:rsidRPr="005F23CC">
              <w:rPr>
                <w:rFonts w:ascii="Times New Roman" w:hAnsi="Times New Roman" w:cs="Times New Roman"/>
                <w:sz w:val="20"/>
                <w:szCs w:val="20"/>
                <w:lang w:val="en-US"/>
              </w:rPr>
              <w:t xml:space="preserve"> for &lt;5y cannot be calculated from the available data. Not enough granularity of data, absolute number of cases not disclosed.</w:t>
            </w:r>
          </w:p>
        </w:tc>
      </w:tr>
      <w:tr w:rsidR="004E146A" w:rsidRPr="00D05524" w14:paraId="6C276E5B" w14:textId="77777777" w:rsidTr="005F23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nil"/>
              <w:right w:val="nil"/>
            </w:tcBorders>
            <w:vAlign w:val="center"/>
          </w:tcPr>
          <w:p w14:paraId="053321A1" w14:textId="6B38932F"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Switzerland </w:t>
            </w:r>
            <w:r w:rsidR="003D46A1" w:rsidRPr="005F23CC">
              <w:rPr>
                <w:rFonts w:ascii="Times New Roman" w:hAnsi="Times New Roman" w:cs="Times New Roman"/>
                <w:sz w:val="20"/>
                <w:szCs w:val="20"/>
                <w:lang w:val="en-US"/>
              </w:rPr>
              <w:fldChar w:fldCharType="begin">
                <w:fldData xml:space="preserve">PEVuZE5vdGU+PENpdGU+PEF1dGhvcj5NZWljaHRyeSBKPC9BdXRob3I+PFllYXI+MjAxNDwvWWVh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=
</w:fldData>
              </w:fldChar>
            </w:r>
            <w:r w:rsidR="009027CF" w:rsidRPr="005F23CC">
              <w:rPr>
                <w:rFonts w:ascii="Times New Roman" w:hAnsi="Times New Roman" w:cs="Times New Roman"/>
                <w:sz w:val="20"/>
                <w:szCs w:val="20"/>
                <w:lang w:val="en-US"/>
              </w:rPr>
              <w:instrText xml:space="preserve"> ADDIN EN.CITE </w:instrText>
            </w:r>
            <w:r w:rsidR="009027CF" w:rsidRPr="005F23CC">
              <w:rPr>
                <w:rFonts w:ascii="Times New Roman" w:hAnsi="Times New Roman" w:cs="Times New Roman"/>
                <w:sz w:val="20"/>
                <w:szCs w:val="20"/>
                <w:lang w:val="en-US"/>
              </w:rPr>
              <w:fldChar w:fldCharType="begin">
                <w:fldData xml:space="preserve">PEVuZE5vdGU+PENpdGU+PEF1dGhvcj5NZWljaHRyeSBKPC9BdXRob3I+PFllYXI+MjAxNDwvWWVh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=
</w:fldData>
              </w:fldChar>
            </w:r>
            <w:r w:rsidR="009027CF" w:rsidRPr="005F23CC">
              <w:rPr>
                <w:rFonts w:ascii="Times New Roman" w:hAnsi="Times New Roman" w:cs="Times New Roman"/>
                <w:sz w:val="20"/>
                <w:szCs w:val="20"/>
                <w:lang w:val="en-US"/>
              </w:rPr>
              <w:instrText xml:space="preserve"> ADDIN EN.CITE.DATA </w:instrText>
            </w:r>
            <w:r w:rsidR="009027CF" w:rsidRPr="005F23CC">
              <w:rPr>
                <w:rFonts w:ascii="Times New Roman" w:hAnsi="Times New Roman" w:cs="Times New Roman"/>
                <w:sz w:val="20"/>
                <w:szCs w:val="20"/>
                <w:lang w:val="en-US"/>
              </w:rPr>
            </w:r>
            <w:r w:rsidR="009027CF" w:rsidRPr="005F23CC">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9027CF" w:rsidRPr="005F23CC">
              <w:rPr>
                <w:rFonts w:ascii="Times New Roman" w:hAnsi="Times New Roman" w:cs="Times New Roman"/>
                <w:noProof/>
                <w:sz w:val="20"/>
                <w:szCs w:val="20"/>
                <w:lang w:val="en-US"/>
              </w:rPr>
              <w:t>[</w:t>
            </w:r>
            <w:hyperlink w:anchor="_ENREF_24" w:tooltip="Meichtry J, 2014 #106" w:history="1">
              <w:r w:rsidR="00E02D1D" w:rsidRPr="005F23CC">
                <w:rPr>
                  <w:rFonts w:ascii="Times New Roman" w:hAnsi="Times New Roman" w:cs="Times New Roman"/>
                  <w:noProof/>
                  <w:sz w:val="20"/>
                  <w:szCs w:val="20"/>
                  <w:lang w:val="en-US"/>
                </w:rPr>
                <w:t>24</w:t>
              </w:r>
            </w:hyperlink>
            <w:r w:rsidR="009027CF" w:rsidRPr="005F23CC">
              <w:rPr>
                <w:rFonts w:ascii="Times New Roman" w:hAnsi="Times New Roman" w:cs="Times New Roman"/>
                <w:noProof/>
                <w:sz w:val="20"/>
                <w:szCs w:val="20"/>
                <w:lang w:val="en-US"/>
              </w:rPr>
              <w:t xml:space="preserve">, </w:t>
            </w:r>
            <w:hyperlink w:anchor="_ENREF_25" w:tooltip="Blank, 2012 #116" w:history="1">
              <w:r w:rsidR="00E02D1D" w:rsidRPr="005F23CC">
                <w:rPr>
                  <w:rFonts w:ascii="Times New Roman" w:hAnsi="Times New Roman" w:cs="Times New Roman"/>
                  <w:noProof/>
                  <w:sz w:val="20"/>
                  <w:szCs w:val="20"/>
                  <w:lang w:val="en-US"/>
                </w:rPr>
                <w:t>25</w:t>
              </w:r>
            </w:hyperlink>
            <w:r w:rsidR="009027CF"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nil"/>
              <w:right w:val="nil"/>
            </w:tcBorders>
            <w:vAlign w:val="center"/>
          </w:tcPr>
          <w:p w14:paraId="159DC787"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Mandatory notification to the Federal Office of Public Health</w:t>
            </w:r>
          </w:p>
        </w:tc>
        <w:tc>
          <w:tcPr>
            <w:tcW w:w="1898" w:type="dxa"/>
            <w:tcBorders>
              <w:top w:val="nil"/>
              <w:left w:val="nil"/>
              <w:bottom w:val="nil"/>
              <w:right w:val="nil"/>
            </w:tcBorders>
            <w:vAlign w:val="center"/>
          </w:tcPr>
          <w:p w14:paraId="60FC35B2" w14:textId="743C1A8A"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PCV7: </w:t>
            </w:r>
            <w:r w:rsidR="00A24CDD" w:rsidRPr="005F23CC">
              <w:rPr>
                <w:rFonts w:ascii="Times New Roman" w:hAnsi="Times New Roman" w:cs="Times New Roman"/>
                <w:sz w:val="20"/>
                <w:szCs w:val="20"/>
                <w:lang w:val="en-US"/>
              </w:rPr>
              <w:t>Nov 2005</w:t>
            </w:r>
          </w:p>
          <w:p w14:paraId="46A4DB95"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2011</w:t>
            </w:r>
          </w:p>
        </w:tc>
        <w:tc>
          <w:tcPr>
            <w:tcW w:w="1800" w:type="dxa"/>
            <w:tcBorders>
              <w:top w:val="nil"/>
              <w:left w:val="nil"/>
              <w:bottom w:val="nil"/>
              <w:right w:val="nil"/>
            </w:tcBorders>
            <w:vAlign w:val="center"/>
          </w:tcPr>
          <w:p w14:paraId="3D88CEE0"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nil"/>
              <w:right w:val="nil"/>
            </w:tcBorders>
            <w:vAlign w:val="center"/>
          </w:tcPr>
          <w:p w14:paraId="447548DB"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2012: 83% </w:t>
            </w:r>
          </w:p>
        </w:tc>
        <w:tc>
          <w:tcPr>
            <w:tcW w:w="1440" w:type="dxa"/>
            <w:tcBorders>
              <w:top w:val="nil"/>
              <w:left w:val="nil"/>
              <w:bottom w:val="nil"/>
              <w:right w:val="nil"/>
            </w:tcBorders>
            <w:vAlign w:val="center"/>
          </w:tcPr>
          <w:p w14:paraId="6278DF76" w14:textId="77777777" w:rsidR="004E146A" w:rsidRPr="005F23CC" w:rsidRDefault="004E146A" w:rsidP="00D552E5">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7</w:t>
            </w:r>
          </w:p>
        </w:tc>
        <w:tc>
          <w:tcPr>
            <w:tcW w:w="4955" w:type="dxa"/>
            <w:tcBorders>
              <w:top w:val="nil"/>
              <w:left w:val="nil"/>
              <w:bottom w:val="nil"/>
              <w:right w:val="nil"/>
            </w:tcBorders>
            <w:vAlign w:val="center"/>
          </w:tcPr>
          <w:p w14:paraId="52218CE7" w14:textId="03DFE8F2" w:rsidR="004E146A" w:rsidRPr="005F23CC" w:rsidRDefault="004E146A" w:rsidP="00CE6FD4">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Surveillance report provides number of IPD cases</w:t>
            </w:r>
            <w:r w:rsidR="00CE6FD4" w:rsidRPr="005F23CC">
              <w:rPr>
                <w:rFonts w:ascii="Times New Roman" w:hAnsi="Times New Roman" w:cs="Times New Roman"/>
                <w:sz w:val="20"/>
                <w:szCs w:val="20"/>
                <w:lang w:val="en-US"/>
              </w:rPr>
              <w:t>.   I</w:t>
            </w:r>
            <w:r w:rsidRPr="005F23CC">
              <w:rPr>
                <w:rFonts w:ascii="Times New Roman" w:hAnsi="Times New Roman" w:cs="Times New Roman"/>
                <w:sz w:val="20"/>
                <w:szCs w:val="20"/>
                <w:lang w:val="en-US"/>
              </w:rPr>
              <w:t>ncidence not segregated by age or grouped serotypes.</w:t>
            </w:r>
          </w:p>
        </w:tc>
      </w:tr>
      <w:tr w:rsidR="004E146A" w:rsidRPr="00D05524" w14:paraId="6708EDDB" w14:textId="77777777" w:rsidTr="005F23CC">
        <w:tc>
          <w:tcPr>
            <w:cnfStyle w:val="001000000000" w:firstRow="0" w:lastRow="0" w:firstColumn="1" w:lastColumn="0" w:oddVBand="0" w:evenVBand="0" w:oddHBand="0" w:evenHBand="0" w:firstRowFirstColumn="0" w:firstRowLastColumn="0" w:lastRowFirstColumn="0" w:lastRowLastColumn="0"/>
            <w:tcW w:w="1430" w:type="dxa"/>
            <w:tcBorders>
              <w:top w:val="nil"/>
              <w:left w:val="nil"/>
              <w:bottom w:val="single" w:sz="12" w:space="0" w:color="000000"/>
              <w:right w:val="nil"/>
            </w:tcBorders>
            <w:vAlign w:val="center"/>
          </w:tcPr>
          <w:p w14:paraId="3FC17D3D" w14:textId="7BC0EA08" w:rsidR="004E146A" w:rsidRPr="005F23CC" w:rsidRDefault="004E146A" w:rsidP="00D552E5">
            <w:pPr>
              <w:spacing w:line="276" w:lineRule="auto"/>
              <w:contextualSpacing w:val="0"/>
              <w:rPr>
                <w:rFonts w:ascii="Times New Roman" w:hAnsi="Times New Roman" w:cs="Times New Roman"/>
                <w:sz w:val="20"/>
                <w:szCs w:val="20"/>
                <w:lang w:val="en-US"/>
              </w:rPr>
            </w:pPr>
            <w:r w:rsidRPr="005F23CC">
              <w:rPr>
                <w:rFonts w:ascii="Times New Roman" w:hAnsi="Times New Roman" w:cs="Times New Roman"/>
                <w:sz w:val="20"/>
                <w:szCs w:val="20"/>
                <w:lang w:val="en-US"/>
              </w:rPr>
              <w:t xml:space="preserve">Uruguay </w:t>
            </w:r>
            <w:r w:rsidR="003D46A1" w:rsidRPr="005F23CC">
              <w:rPr>
                <w:rFonts w:ascii="Times New Roman" w:hAnsi="Times New Roman" w:cs="Times New Roman"/>
                <w:sz w:val="20"/>
                <w:szCs w:val="20"/>
                <w:lang w:val="en-US"/>
              </w:rPr>
              <w:fldChar w:fldCharType="begin">
                <w:fldData xml:space="preserve">PEVuZE5vdGU+PENpdGU+PEF1dGhvcj5HYXJjw61hIEdhYmFycm90IEc8L0F1dGhvcj48WWVhcj4y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</w:fldData>
              </w:fldChar>
            </w:r>
            <w:r w:rsidR="00E02D1D">
              <w:rPr>
                <w:rFonts w:ascii="Times New Roman" w:hAnsi="Times New Roman" w:cs="Times New Roman"/>
                <w:sz w:val="20"/>
                <w:szCs w:val="20"/>
                <w:lang w:val="en-US"/>
              </w:rPr>
              <w:instrText xml:space="preserve"> ADDIN EN.CITE </w:instrText>
            </w:r>
            <w:r w:rsidR="00E02D1D">
              <w:rPr>
                <w:rFonts w:ascii="Times New Roman" w:hAnsi="Times New Roman" w:cs="Times New Roman"/>
                <w:sz w:val="20"/>
                <w:szCs w:val="20"/>
                <w:lang w:val="en-US"/>
              </w:rPr>
              <w:fldChar w:fldCharType="begin">
                <w:fldData xml:space="preserve">PEVuZE5vdGU+PENpdGU+PEF1dGhvcj5HYXJjw61hIEdhYmFycm90IEc8L0F1dGhvcj48WWVhcj4y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</w:fldData>
              </w:fldChar>
            </w:r>
            <w:r w:rsidR="00E02D1D">
              <w:rPr>
                <w:rFonts w:ascii="Times New Roman" w:hAnsi="Times New Roman" w:cs="Times New Roman"/>
                <w:sz w:val="20"/>
                <w:szCs w:val="20"/>
                <w:lang w:val="en-US"/>
              </w:rPr>
              <w:instrText xml:space="preserve"> ADDIN EN.CITE.DATA </w:instrText>
            </w:r>
            <w:r w:rsidR="00E02D1D">
              <w:rPr>
                <w:rFonts w:ascii="Times New Roman" w:hAnsi="Times New Roman" w:cs="Times New Roman"/>
                <w:sz w:val="20"/>
                <w:szCs w:val="20"/>
                <w:lang w:val="en-US"/>
              </w:rPr>
            </w:r>
            <w:r w:rsidR="00E02D1D">
              <w:rPr>
                <w:rFonts w:ascii="Times New Roman" w:hAnsi="Times New Roman" w:cs="Times New Roman"/>
                <w:sz w:val="20"/>
                <w:szCs w:val="20"/>
                <w:lang w:val="en-US"/>
              </w:rPr>
              <w:fldChar w:fldCharType="end"/>
            </w:r>
            <w:r w:rsidR="003D46A1" w:rsidRPr="005F23CC">
              <w:rPr>
                <w:rFonts w:ascii="Times New Roman" w:hAnsi="Times New Roman" w:cs="Times New Roman"/>
                <w:sz w:val="20"/>
                <w:szCs w:val="20"/>
                <w:lang w:val="en-US"/>
              </w:rPr>
            </w:r>
            <w:r w:rsidR="003D46A1" w:rsidRPr="005F23CC">
              <w:rPr>
                <w:rFonts w:ascii="Times New Roman" w:hAnsi="Times New Roman" w:cs="Times New Roman"/>
                <w:sz w:val="20"/>
                <w:szCs w:val="20"/>
                <w:lang w:val="en-US"/>
              </w:rPr>
              <w:fldChar w:fldCharType="separate"/>
            </w:r>
            <w:r w:rsidR="009027CF" w:rsidRPr="005F23CC">
              <w:rPr>
                <w:rFonts w:ascii="Times New Roman" w:hAnsi="Times New Roman" w:cs="Times New Roman"/>
                <w:noProof/>
                <w:sz w:val="20"/>
                <w:szCs w:val="20"/>
                <w:lang w:val="en-US"/>
              </w:rPr>
              <w:t>[</w:t>
            </w:r>
            <w:hyperlink w:anchor="_ENREF_26" w:tooltip="García Gabarrot G, 2014 #107" w:history="1">
              <w:r w:rsidR="00E02D1D" w:rsidRPr="005F23CC">
                <w:rPr>
                  <w:rFonts w:ascii="Times New Roman" w:hAnsi="Times New Roman" w:cs="Times New Roman"/>
                  <w:noProof/>
                  <w:sz w:val="20"/>
                  <w:szCs w:val="20"/>
                  <w:lang w:val="en-US"/>
                </w:rPr>
                <w:t>26-28</w:t>
              </w:r>
            </w:hyperlink>
            <w:r w:rsidR="009027CF" w:rsidRPr="005F23CC">
              <w:rPr>
                <w:rFonts w:ascii="Times New Roman" w:hAnsi="Times New Roman" w:cs="Times New Roman"/>
                <w:noProof/>
                <w:sz w:val="20"/>
                <w:szCs w:val="20"/>
                <w:lang w:val="en-US"/>
              </w:rPr>
              <w:t>]</w:t>
            </w:r>
            <w:r w:rsidR="003D46A1" w:rsidRPr="005F23CC">
              <w:rPr>
                <w:rFonts w:ascii="Times New Roman" w:hAnsi="Times New Roman" w:cs="Times New Roman"/>
                <w:sz w:val="20"/>
                <w:szCs w:val="20"/>
                <w:lang w:val="en-US"/>
              </w:rPr>
              <w:fldChar w:fldCharType="end"/>
            </w:r>
          </w:p>
        </w:tc>
        <w:tc>
          <w:tcPr>
            <w:tcW w:w="3232" w:type="dxa"/>
            <w:tcBorders>
              <w:top w:val="nil"/>
              <w:left w:val="nil"/>
              <w:bottom w:val="single" w:sz="12" w:space="0" w:color="000000"/>
              <w:right w:val="nil"/>
            </w:tcBorders>
            <w:vAlign w:val="center"/>
          </w:tcPr>
          <w:p w14:paraId="7CEE6173"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assive laboratory-based surveillance (voluntary); part of SIREVA</w:t>
            </w:r>
          </w:p>
        </w:tc>
        <w:tc>
          <w:tcPr>
            <w:tcW w:w="1898" w:type="dxa"/>
            <w:tcBorders>
              <w:top w:val="nil"/>
              <w:left w:val="nil"/>
              <w:bottom w:val="single" w:sz="12" w:space="0" w:color="000000"/>
              <w:right w:val="nil"/>
            </w:tcBorders>
            <w:vAlign w:val="center"/>
          </w:tcPr>
          <w:p w14:paraId="601D863E"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7: Mar 2008</w:t>
            </w:r>
          </w:p>
          <w:p w14:paraId="67B3CFF6"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PCV13: Mar 2010</w:t>
            </w:r>
          </w:p>
        </w:tc>
        <w:tc>
          <w:tcPr>
            <w:tcW w:w="1800" w:type="dxa"/>
            <w:tcBorders>
              <w:top w:val="nil"/>
              <w:left w:val="nil"/>
              <w:bottom w:val="single" w:sz="12" w:space="0" w:color="000000"/>
              <w:right w:val="nil"/>
            </w:tcBorders>
            <w:vAlign w:val="center"/>
          </w:tcPr>
          <w:p w14:paraId="783E0F98"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1</w:t>
            </w:r>
          </w:p>
        </w:tc>
        <w:tc>
          <w:tcPr>
            <w:tcW w:w="1296" w:type="dxa"/>
            <w:tcBorders>
              <w:top w:val="nil"/>
              <w:left w:val="nil"/>
              <w:bottom w:val="single" w:sz="12" w:space="0" w:color="000000"/>
              <w:right w:val="nil"/>
            </w:tcBorders>
            <w:vAlign w:val="center"/>
          </w:tcPr>
          <w:p w14:paraId="7FE92463"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013–2017: ≥93%</w:t>
            </w:r>
          </w:p>
        </w:tc>
        <w:tc>
          <w:tcPr>
            <w:tcW w:w="1440" w:type="dxa"/>
            <w:tcBorders>
              <w:top w:val="nil"/>
              <w:left w:val="nil"/>
              <w:bottom w:val="single" w:sz="12" w:space="0" w:color="000000"/>
              <w:right w:val="nil"/>
            </w:tcBorders>
            <w:vAlign w:val="center"/>
          </w:tcPr>
          <w:p w14:paraId="2E25F901" w14:textId="77777777" w:rsidR="004E146A" w:rsidRPr="005F23CC" w:rsidRDefault="004E146A" w:rsidP="00D552E5">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22</w:t>
            </w:r>
          </w:p>
        </w:tc>
        <w:tc>
          <w:tcPr>
            <w:tcW w:w="4955" w:type="dxa"/>
            <w:tcBorders>
              <w:top w:val="nil"/>
              <w:left w:val="nil"/>
              <w:bottom w:val="single" w:sz="12" w:space="0" w:color="000000"/>
              <w:right w:val="nil"/>
            </w:tcBorders>
            <w:vAlign w:val="center"/>
          </w:tcPr>
          <w:p w14:paraId="01CE6BC4" w14:textId="3FF84F93" w:rsidR="004E146A" w:rsidRPr="005F23CC" w:rsidRDefault="004E146A" w:rsidP="00CE6FD4">
            <w:pPr>
              <w:autoSpaceDE w:val="0"/>
              <w:autoSpaceDN w:val="0"/>
              <w:adjustRightInd w:val="0"/>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5F23CC">
              <w:rPr>
                <w:rFonts w:ascii="Times New Roman" w:hAnsi="Times New Roman" w:cs="Times New Roman"/>
                <w:sz w:val="20"/>
                <w:szCs w:val="20"/>
                <w:lang w:val="en-US"/>
              </w:rPr>
              <w:t>SIREVA is a laboratory-based surveillance of IPD in Latin American countries. Reporting is not mandatory, therefore limited proportion of cases are captured through</w:t>
            </w:r>
            <w:r w:rsidRPr="005F23CC">
              <w:rPr>
                <w:rFonts w:ascii="Times New Roman" w:hAnsi="Times New Roman" w:cs="Times New Roman"/>
                <w:i/>
                <w:iCs/>
                <w:color w:val="FFFFFF"/>
                <w:sz w:val="24"/>
                <w:szCs w:val="24"/>
                <w:lang w:val="en-US"/>
              </w:rPr>
              <w:t xml:space="preserve"> </w:t>
            </w:r>
            <w:r w:rsidRPr="005F23CC">
              <w:rPr>
                <w:rFonts w:ascii="Times New Roman" w:hAnsi="Times New Roman" w:cs="Times New Roman"/>
                <w:sz w:val="20"/>
                <w:szCs w:val="20"/>
                <w:lang w:val="en-US"/>
              </w:rPr>
              <w:t>laboratory</w:t>
            </w:r>
            <w:r w:rsidR="00CE6FD4" w:rsidRPr="005F23CC">
              <w:rPr>
                <w:rFonts w:ascii="Times New Roman" w:hAnsi="Times New Roman" w:cs="Times New Roman"/>
                <w:sz w:val="20"/>
                <w:szCs w:val="20"/>
                <w:lang w:val="en-US"/>
              </w:rPr>
              <w:t>-</w:t>
            </w:r>
            <w:r w:rsidRPr="005F23CC">
              <w:rPr>
                <w:rFonts w:ascii="Times New Roman" w:hAnsi="Times New Roman" w:cs="Times New Roman"/>
                <w:sz w:val="20"/>
                <w:szCs w:val="20"/>
                <w:lang w:val="en-US"/>
              </w:rPr>
              <w:lastRenderedPageBreak/>
              <w:t>base</w:t>
            </w:r>
            <w:r w:rsidR="00CE6FD4" w:rsidRPr="005F23CC">
              <w:rPr>
                <w:rFonts w:ascii="Times New Roman" w:hAnsi="Times New Roman" w:cs="Times New Roman"/>
                <w:sz w:val="20"/>
                <w:szCs w:val="20"/>
                <w:lang w:val="en-US"/>
              </w:rPr>
              <w:t>d</w:t>
            </w:r>
            <w:r w:rsidRPr="005F23CC">
              <w:rPr>
                <w:rFonts w:ascii="Times New Roman" w:hAnsi="Times New Roman" w:cs="Times New Roman"/>
                <w:sz w:val="20"/>
                <w:szCs w:val="20"/>
                <w:lang w:val="en-US"/>
              </w:rPr>
              <w:t xml:space="preserve"> surveillance. In children &lt;5y in Latin-America, SIREVA would capture &lt;10% of the anticipated number of cases (based on published incidence rates), for all countries except for Chile, for which the percentage is higher</w:t>
            </w:r>
            <w:r w:rsidR="00551EA8" w:rsidRPr="005F23CC">
              <w:rPr>
                <w:rFonts w:ascii="Times New Roman" w:hAnsi="Times New Roman" w:cs="Times New Roman"/>
                <w:sz w:val="20"/>
                <w:szCs w:val="20"/>
                <w:lang w:val="en-US"/>
              </w:rPr>
              <w:t xml:space="preserve"> than</w:t>
            </w:r>
            <w:r w:rsidRPr="005F23CC">
              <w:rPr>
                <w:rFonts w:ascii="Times New Roman" w:hAnsi="Times New Roman" w:cs="Times New Roman"/>
                <w:sz w:val="20"/>
                <w:szCs w:val="20"/>
                <w:lang w:val="en-US"/>
              </w:rPr>
              <w:t xml:space="preserve"> 35%. </w:t>
            </w:r>
          </w:p>
        </w:tc>
      </w:tr>
    </w:tbl>
    <w:p w14:paraId="1F87EE19" w14:textId="7F1360E8" w:rsidR="004F0312" w:rsidRPr="007D11D4" w:rsidRDefault="00137A35" w:rsidP="004F0312">
      <w:pPr>
        <w:contextualSpacing w:val="0"/>
        <w:rPr>
          <w:rFonts w:ascii="Times New Roman" w:hAnsi="Times New Roman" w:cs="Times New Roman"/>
          <w:lang w:val="en-US"/>
        </w:rPr>
      </w:pPr>
      <w:r w:rsidRPr="00485058">
        <w:rPr>
          <w:rFonts w:ascii="Times New Roman" w:hAnsi="Times New Roman" w:cs="Times New Roman"/>
          <w:vertAlign w:val="superscript"/>
          <w:lang w:val="en-US"/>
        </w:rPr>
        <w:lastRenderedPageBreak/>
        <w:t xml:space="preserve">a </w:t>
      </w:r>
      <w:r w:rsidRPr="00485058">
        <w:rPr>
          <w:rFonts w:ascii="Times New Roman" w:hAnsi="Times New Roman" w:cs="Times New Roman"/>
          <w:lang w:val="en-US"/>
        </w:rPr>
        <w:t>information from View-hub</w:t>
      </w:r>
      <w:r w:rsidR="004F0312" w:rsidRPr="00485058">
        <w:rPr>
          <w:rFonts w:ascii="Times New Roman" w:hAnsi="Times New Roman" w:cs="Times New Roman"/>
          <w:lang w:val="en-US"/>
        </w:rPr>
        <w:t xml:space="preserve"> </w:t>
      </w:r>
      <w:r w:rsidR="003D46A1" w:rsidRPr="00485058">
        <w:rPr>
          <w:rFonts w:ascii="Times New Roman" w:hAnsi="Times New Roman" w:cs="Times New Roman"/>
          <w:lang w:val="en-US"/>
        </w:rPr>
        <w:fldChar w:fldCharType="begin"/>
      </w:r>
      <w:r w:rsidR="00844E8B">
        <w:rPr>
          <w:rFonts w:ascii="Times New Roman" w:hAnsi="Times New Roman" w:cs="Times New Roman"/>
          <w:lang w:val="en-US"/>
        </w:rPr>
        <w:instrText xml:space="preserve"> ADDIN EN.CITE &lt;EndNote&gt;&lt;Cite ExcludeAuth="1" ExcludeYear="1"&gt;&lt;RecNum&gt;34&lt;/RecNum&gt;&lt;DisplayText&gt;[29]&lt;/DisplayText&gt;&lt;record&gt;&lt;rec-number&gt;34&lt;/rec-number&gt;&lt;foreign-keys&gt;&lt;key app="EN" db-id="zwtses9sc2axepep99w5dsa052rwszs5tt0d"&gt;34&lt;/key&gt;&lt;/foreign-keys&gt;&lt;ref-type name="Newspaper Article"&gt;23&lt;/ref-type&gt;&lt;contributors&gt;&lt;/contributors&gt;&lt;titles&gt;&lt;title&gt;VIEW-hub [Internet]. PCV: Current vaccine intro status – [cited 2017 Jul 26]. Available from: http://view-hub.org/viz/&lt;/title&gt;&lt;/titles&gt;&lt;dates&gt;&lt;/dates&gt;&lt;urls&gt;&lt;/urls&gt;&lt;/record&gt;&lt;/Cite&gt;&lt;/EndNote&gt;</w:instrText>
      </w:r>
      <w:r w:rsidR="003D46A1" w:rsidRPr="00485058">
        <w:rPr>
          <w:rFonts w:ascii="Times New Roman" w:hAnsi="Times New Roman" w:cs="Times New Roman"/>
          <w:lang w:val="en-US"/>
        </w:rPr>
        <w:fldChar w:fldCharType="separate"/>
      </w:r>
      <w:r w:rsidR="009027CF" w:rsidRPr="00485058">
        <w:rPr>
          <w:rFonts w:ascii="Times New Roman" w:hAnsi="Times New Roman" w:cs="Times New Roman"/>
          <w:noProof/>
          <w:lang w:val="en-US"/>
        </w:rPr>
        <w:t>[</w:t>
      </w:r>
      <w:hyperlink w:anchor="_ENREF_29" w:tooltip=",  #34" w:history="1">
        <w:r w:rsidR="00E02D1D" w:rsidRPr="00485058">
          <w:rPr>
            <w:rFonts w:ascii="Times New Roman" w:hAnsi="Times New Roman" w:cs="Times New Roman"/>
            <w:noProof/>
            <w:lang w:val="en-US"/>
          </w:rPr>
          <w:t>29</w:t>
        </w:r>
      </w:hyperlink>
      <w:r w:rsidR="009027CF" w:rsidRPr="00485058">
        <w:rPr>
          <w:rFonts w:ascii="Times New Roman" w:hAnsi="Times New Roman" w:cs="Times New Roman"/>
          <w:noProof/>
          <w:lang w:val="en-US"/>
        </w:rPr>
        <w:t>]</w:t>
      </w:r>
      <w:r w:rsidR="003D46A1" w:rsidRPr="00485058">
        <w:rPr>
          <w:rFonts w:ascii="Times New Roman" w:hAnsi="Times New Roman" w:cs="Times New Roman"/>
          <w:lang w:val="en-US"/>
        </w:rPr>
        <w:fldChar w:fldCharType="end"/>
      </w:r>
      <w:r w:rsidR="004F0312" w:rsidRPr="00485058">
        <w:rPr>
          <w:rFonts w:ascii="Times New Roman" w:hAnsi="Times New Roman" w:cs="Times New Roman"/>
          <w:lang w:val="en-US"/>
        </w:rPr>
        <w:t xml:space="preserve"> and indicated references. </w:t>
      </w:r>
      <w:r w:rsidR="004F0312" w:rsidRPr="00485058">
        <w:rPr>
          <w:rFonts w:ascii="Times New Roman" w:hAnsi="Times New Roman" w:cs="Times New Roman"/>
          <w:vertAlign w:val="superscript"/>
          <w:lang w:val="en-US"/>
        </w:rPr>
        <w:t>b</w:t>
      </w:r>
      <w:r w:rsidR="004F0312" w:rsidRPr="00485058">
        <w:rPr>
          <w:rFonts w:ascii="Times New Roman" w:hAnsi="Times New Roman" w:cs="Times New Roman"/>
          <w:lang w:val="en-US"/>
        </w:rPr>
        <w:t xml:space="preserve"> bec</w:t>
      </w:r>
      <w:r w:rsidR="00192164" w:rsidRPr="00485058">
        <w:rPr>
          <w:rFonts w:ascii="Times New Roman" w:hAnsi="Times New Roman" w:cs="Times New Roman"/>
          <w:lang w:val="en-US"/>
        </w:rPr>
        <w:t>a</w:t>
      </w:r>
      <w:r w:rsidR="004F0312" w:rsidRPr="00485058">
        <w:rPr>
          <w:rFonts w:ascii="Times New Roman" w:hAnsi="Times New Roman" w:cs="Times New Roman"/>
          <w:lang w:val="en-US"/>
        </w:rPr>
        <w:t xml:space="preserve">me available, but recommended in the pediatric national immunization program (NIP) since 2003. </w:t>
      </w:r>
      <w:r w:rsidR="00CE6FD4" w:rsidRPr="00485058">
        <w:rPr>
          <w:rFonts w:ascii="Times New Roman" w:hAnsi="Times New Roman" w:cs="Times New Roman"/>
          <w:vertAlign w:val="superscript"/>
          <w:lang w:val="en-US"/>
        </w:rPr>
        <w:t>c</w:t>
      </w:r>
      <w:r w:rsidR="004F0312" w:rsidRPr="00485058">
        <w:rPr>
          <w:rFonts w:ascii="Times New Roman" w:hAnsi="Times New Roman" w:cs="Times New Roman"/>
          <w:lang w:val="en-US"/>
        </w:rPr>
        <w:t xml:space="preserve"> bec</w:t>
      </w:r>
      <w:r w:rsidR="00330828" w:rsidRPr="00485058">
        <w:rPr>
          <w:rFonts w:ascii="Times New Roman" w:hAnsi="Times New Roman" w:cs="Times New Roman"/>
          <w:lang w:val="en-US"/>
        </w:rPr>
        <w:t>a</w:t>
      </w:r>
      <w:r w:rsidR="004F0312" w:rsidRPr="00485058">
        <w:rPr>
          <w:rFonts w:ascii="Times New Roman" w:hAnsi="Times New Roman" w:cs="Times New Roman"/>
          <w:lang w:val="en-US"/>
        </w:rPr>
        <w:t xml:space="preserve">me available, but </w:t>
      </w:r>
      <w:r w:rsidR="00365384" w:rsidRPr="00485058">
        <w:rPr>
          <w:rFonts w:ascii="Times New Roman" w:hAnsi="Times New Roman" w:cs="Times New Roman"/>
          <w:lang w:val="en-US"/>
        </w:rPr>
        <w:t>pneumococcal conjugate vaccines (</w:t>
      </w:r>
      <w:r w:rsidR="004F0312" w:rsidRPr="00485058">
        <w:rPr>
          <w:rFonts w:ascii="Times New Roman" w:hAnsi="Times New Roman" w:cs="Times New Roman"/>
          <w:lang w:val="en-US"/>
        </w:rPr>
        <w:t>PCV</w:t>
      </w:r>
      <w:r w:rsidR="00365384" w:rsidRPr="00485058">
        <w:rPr>
          <w:rFonts w:ascii="Times New Roman" w:hAnsi="Times New Roman" w:cs="Times New Roman"/>
          <w:lang w:val="en-US"/>
        </w:rPr>
        <w:t>)</w:t>
      </w:r>
      <w:r w:rsidR="004F0312" w:rsidRPr="00485058">
        <w:rPr>
          <w:rFonts w:ascii="Times New Roman" w:hAnsi="Times New Roman" w:cs="Times New Roman"/>
          <w:lang w:val="en-US"/>
        </w:rPr>
        <w:t xml:space="preserve"> introduced in the NIP since 2010. </w:t>
      </w:r>
      <w:r w:rsidR="00CE6FD4" w:rsidRPr="00485058">
        <w:rPr>
          <w:rFonts w:ascii="Times New Roman" w:hAnsi="Times New Roman" w:cs="Times New Roman"/>
          <w:vertAlign w:val="superscript"/>
          <w:lang w:val="en-US"/>
        </w:rPr>
        <w:t>d</w:t>
      </w:r>
      <w:r w:rsidR="004F0312" w:rsidRPr="00485058">
        <w:rPr>
          <w:rFonts w:ascii="Times New Roman" w:hAnsi="Times New Roman" w:cs="Times New Roman"/>
          <w:lang w:val="en-US"/>
        </w:rPr>
        <w:t xml:space="preserve"> </w:t>
      </w:r>
      <w:r w:rsidR="00755FF8" w:rsidRPr="00485058">
        <w:rPr>
          <w:rFonts w:ascii="Times New Roman" w:hAnsi="Times New Roman" w:cs="Times New Roman"/>
          <w:lang w:val="en-US"/>
        </w:rPr>
        <w:t xml:space="preserve">PCV13 </w:t>
      </w:r>
      <w:r w:rsidR="004F0312" w:rsidRPr="00485058">
        <w:rPr>
          <w:rFonts w:ascii="Times New Roman" w:hAnsi="Times New Roman" w:cs="Times New Roman"/>
          <w:lang w:val="en-US"/>
        </w:rPr>
        <w:t xml:space="preserve">most commonly used since Jul 2010. </w:t>
      </w:r>
      <w:r w:rsidR="00CE6FD4" w:rsidRPr="00485058">
        <w:rPr>
          <w:rFonts w:ascii="Times New Roman" w:hAnsi="Times New Roman" w:cs="Times New Roman"/>
          <w:vertAlign w:val="superscript"/>
          <w:lang w:val="en-US"/>
        </w:rPr>
        <w:t>e</w:t>
      </w:r>
      <w:r w:rsidR="004F0312" w:rsidRPr="00485058">
        <w:rPr>
          <w:rFonts w:ascii="Times New Roman" w:hAnsi="Times New Roman" w:cs="Times New Roman"/>
          <w:lang w:val="en-US"/>
        </w:rPr>
        <w:t xml:space="preserve"> in use, but introduced in pediatric NIP since Jul 2014</w:t>
      </w:r>
      <w:r w:rsidR="00755FF8" w:rsidRPr="00485058">
        <w:rPr>
          <w:rFonts w:ascii="Times New Roman" w:hAnsi="Times New Roman" w:cs="Times New Roman"/>
          <w:lang w:val="en-US"/>
        </w:rPr>
        <w:t>.</w:t>
      </w:r>
      <w:r w:rsidR="004F0312" w:rsidRPr="00485058">
        <w:rPr>
          <w:rFonts w:ascii="Times New Roman" w:hAnsi="Times New Roman" w:cs="Times New Roman"/>
          <w:lang w:val="en-US"/>
        </w:rPr>
        <w:t xml:space="preserve"> </w:t>
      </w:r>
      <w:r w:rsidR="00CE6FD4" w:rsidRPr="00485058">
        <w:rPr>
          <w:rFonts w:ascii="Times New Roman" w:hAnsi="Times New Roman" w:cs="Times New Roman"/>
          <w:vertAlign w:val="superscript"/>
          <w:lang w:val="en-US"/>
        </w:rPr>
        <w:t>f</w:t>
      </w:r>
      <w:r w:rsidR="004F0312" w:rsidRPr="00485058">
        <w:rPr>
          <w:rFonts w:ascii="Times New Roman" w:hAnsi="Times New Roman" w:cs="Times New Roman"/>
          <w:vertAlign w:val="superscript"/>
          <w:lang w:val="en-US"/>
        </w:rPr>
        <w:t xml:space="preserve"> </w:t>
      </w:r>
      <w:r w:rsidR="00755FF8" w:rsidRPr="00485058">
        <w:rPr>
          <w:rFonts w:ascii="Times New Roman" w:hAnsi="Times New Roman" w:cs="Times New Roman"/>
          <w:lang w:val="en-US"/>
        </w:rPr>
        <w:t>Hungary</w:t>
      </w:r>
      <w:r w:rsidR="004F0312" w:rsidRPr="00485058">
        <w:rPr>
          <w:rFonts w:ascii="Times New Roman" w:hAnsi="Times New Roman" w:cs="Times New Roman"/>
          <w:lang w:val="en-US"/>
        </w:rPr>
        <w:t xml:space="preserve"> was </w:t>
      </w:r>
      <w:r w:rsidR="00423810" w:rsidRPr="00485058">
        <w:rPr>
          <w:rFonts w:ascii="Times New Roman" w:hAnsi="Times New Roman" w:cs="Times New Roman"/>
          <w:lang w:val="en-US"/>
        </w:rPr>
        <w:t xml:space="preserve">excluded from the analysis </w:t>
      </w:r>
      <w:r w:rsidR="00EC34A0" w:rsidRPr="00485058">
        <w:rPr>
          <w:rFonts w:ascii="Times New Roman" w:hAnsi="Times New Roman" w:cs="Times New Roman"/>
          <w:lang w:val="en-US"/>
        </w:rPr>
        <w:t>due to</w:t>
      </w:r>
      <w:r w:rsidR="00423810" w:rsidRPr="00485058">
        <w:rPr>
          <w:rFonts w:ascii="Times New Roman" w:hAnsi="Times New Roman" w:cs="Times New Roman"/>
          <w:lang w:val="en-US"/>
        </w:rPr>
        <w:t xml:space="preserve"> </w:t>
      </w:r>
      <w:r w:rsidR="004F0312" w:rsidRPr="00485058">
        <w:rPr>
          <w:rFonts w:ascii="Times New Roman" w:hAnsi="Times New Roman" w:cs="Times New Roman"/>
          <w:lang w:val="en-US"/>
        </w:rPr>
        <w:t xml:space="preserve">the absence of </w:t>
      </w:r>
      <w:r w:rsidR="00755FF8" w:rsidRPr="00485058">
        <w:rPr>
          <w:rFonts w:ascii="Times New Roman" w:hAnsi="Times New Roman" w:cs="Times New Roman"/>
          <w:lang w:val="en-US"/>
        </w:rPr>
        <w:t xml:space="preserve">an IPD </w:t>
      </w:r>
      <w:r w:rsidR="004F0312" w:rsidRPr="00485058">
        <w:rPr>
          <w:rFonts w:ascii="Times New Roman" w:hAnsi="Times New Roman" w:cs="Times New Roman"/>
          <w:lang w:val="en-US"/>
        </w:rPr>
        <w:t>surveillance system</w:t>
      </w:r>
      <w:r w:rsidR="00755FF8" w:rsidRPr="00485058">
        <w:rPr>
          <w:rFonts w:ascii="Times New Roman" w:hAnsi="Times New Roman" w:cs="Times New Roman"/>
          <w:lang w:val="en-US"/>
        </w:rPr>
        <w:t xml:space="preserve"> (other than for pneumococcal meningitis)</w:t>
      </w:r>
      <w:r w:rsidR="004F0312" w:rsidRPr="00485058">
        <w:rPr>
          <w:rFonts w:ascii="Times New Roman" w:hAnsi="Times New Roman" w:cs="Times New Roman"/>
          <w:lang w:val="en-US"/>
        </w:rPr>
        <w:t>, therefore no literature search was performed.</w:t>
      </w:r>
      <w:r w:rsidR="004F0312" w:rsidRPr="00485058">
        <w:rPr>
          <w:rFonts w:ascii="Times New Roman" w:hAnsi="Times New Roman" w:cs="Times New Roman"/>
          <w:vertAlign w:val="superscript"/>
          <w:lang w:val="en-US"/>
        </w:rPr>
        <w:t xml:space="preserve"> </w:t>
      </w:r>
      <w:r w:rsidR="007D11D4" w:rsidRPr="00485058">
        <w:rPr>
          <w:rFonts w:ascii="Times New Roman" w:hAnsi="Times New Roman" w:cs="Times New Roman"/>
          <w:vertAlign w:val="superscript"/>
          <w:lang w:val="en-US"/>
        </w:rPr>
        <w:t>g</w:t>
      </w:r>
      <w:r w:rsidR="007D11D4" w:rsidRPr="00485058">
        <w:t xml:space="preserve"> </w:t>
      </w:r>
      <w:r w:rsidR="007D11D4" w:rsidRPr="00485058">
        <w:rPr>
          <w:rFonts w:ascii="Times New Roman" w:hAnsi="Times New Roman" w:cs="Times New Roman"/>
          <w:lang w:val="en-US"/>
        </w:rPr>
        <w:t>PCV was included in the NIP in 2012, but several regions had already implemented PCVs in regional vaccination programs, starting from 2005.</w:t>
      </w:r>
      <w:r w:rsidR="007D11D4" w:rsidRPr="00485058">
        <w:rPr>
          <w:rFonts w:ascii="Times New Roman" w:hAnsi="Times New Roman" w:cs="Times New Roman"/>
          <w:vertAlign w:val="superscript"/>
          <w:lang w:val="en-US"/>
        </w:rPr>
        <w:t xml:space="preserve"> h</w:t>
      </w:r>
      <w:r w:rsidR="004F0312" w:rsidRPr="00485058">
        <w:rPr>
          <w:rFonts w:ascii="Times New Roman" w:hAnsi="Times New Roman" w:cs="Times New Roman"/>
          <w:vertAlign w:val="superscript"/>
          <w:lang w:val="en-US"/>
        </w:rPr>
        <w:t xml:space="preserve"> </w:t>
      </w:r>
      <w:r w:rsidR="004F0312" w:rsidRPr="00485058">
        <w:rPr>
          <w:rFonts w:ascii="Times New Roman" w:hAnsi="Times New Roman" w:cs="Times New Roman"/>
          <w:lang w:val="en-US"/>
        </w:rPr>
        <w:t xml:space="preserve">vaccination encouraged for &lt;5y by the government, included in NIP since Apr 2013. </w:t>
      </w:r>
      <w:r w:rsidR="004F0312" w:rsidRPr="00485058">
        <w:rPr>
          <w:rFonts w:ascii="Times New Roman" w:eastAsia="Calibri" w:hAnsi="Times New Roman" w:cs="Times New Roman"/>
          <w:lang w:val="en-US"/>
        </w:rPr>
        <w:t xml:space="preserve">PCV7/13, 7/13-valent PCV; y, years of age; PHiD-CV, pneumococcal non-typeable </w:t>
      </w:r>
      <w:r w:rsidR="004F0312" w:rsidRPr="00485058">
        <w:rPr>
          <w:rFonts w:ascii="Times New Roman" w:eastAsia="Calibri" w:hAnsi="Times New Roman" w:cs="Times New Roman"/>
          <w:i/>
          <w:lang w:val="en-US"/>
        </w:rPr>
        <w:t>Haemophilus influenzae</w:t>
      </w:r>
      <w:r w:rsidR="004F0312" w:rsidRPr="00485058">
        <w:rPr>
          <w:rFonts w:ascii="Times New Roman" w:eastAsia="Calibri" w:hAnsi="Times New Roman" w:cs="Times New Roman"/>
          <w:lang w:val="en-US"/>
        </w:rPr>
        <w:t xml:space="preserve"> protein D conjugate vaccine; IPD, invasive pneumococcal disease; VT IPD, IPD caused by serotypes </w:t>
      </w:r>
      <w:r w:rsidR="008B11AD">
        <w:rPr>
          <w:rFonts w:ascii="Times New Roman" w:eastAsia="Calibri" w:hAnsi="Times New Roman" w:cs="Times New Roman"/>
          <w:lang w:val="en-US"/>
        </w:rPr>
        <w:t>included in</w:t>
      </w:r>
      <w:r w:rsidR="004F0312" w:rsidRPr="00485058">
        <w:rPr>
          <w:rFonts w:ascii="Times New Roman" w:eastAsia="Calibri" w:hAnsi="Times New Roman" w:cs="Times New Roman"/>
          <w:lang w:val="en-US"/>
        </w:rPr>
        <w:t xml:space="preserve"> any of the three PCVs, i.e. serotypes 1, 3, 4, 5, 6A, 6B, 7F, 9V, 14, 18C, 19A, 19F, and 23F; NVT IPD, IPD caused by any other serotype; </w:t>
      </w:r>
      <w:r w:rsidR="004F0312" w:rsidRPr="00485058">
        <w:rPr>
          <w:rFonts w:ascii="Times New Roman" w:hAnsi="Times New Roman" w:cs="Times New Roman"/>
          <w:lang w:val="en-US"/>
        </w:rPr>
        <w:t xml:space="preserve">SIREVA, Sistema Regional de Vacunas; SpiDnet, </w:t>
      </w:r>
      <w:r w:rsidR="004F0312" w:rsidRPr="00485058">
        <w:rPr>
          <w:rFonts w:ascii="Times New Roman" w:hAnsi="Times New Roman" w:cs="Times New Roman"/>
          <w:bCs/>
          <w:i/>
          <w:iCs/>
          <w:lang w:val="en-US"/>
        </w:rPr>
        <w:t xml:space="preserve">Streptococcus pneumoniae </w:t>
      </w:r>
      <w:r w:rsidR="004F0312" w:rsidRPr="00485058">
        <w:rPr>
          <w:rFonts w:ascii="Times New Roman" w:hAnsi="Times New Roman" w:cs="Times New Roman"/>
          <w:bCs/>
          <w:lang w:val="en-US"/>
        </w:rPr>
        <w:t>Invasive Disease network.</w:t>
      </w:r>
    </w:p>
    <w:p w14:paraId="4A1871C1" w14:textId="77777777" w:rsidR="00C503F1" w:rsidRPr="00D05524" w:rsidRDefault="00C503F1">
      <w:pPr>
        <w:spacing w:after="200" w:line="276" w:lineRule="auto"/>
        <w:contextualSpacing w:val="0"/>
        <w:rPr>
          <w:rFonts w:ascii="Times New Roman" w:hAnsi="Times New Roman" w:cs="Times New Roman"/>
          <w:lang w:val="en-US"/>
        </w:rPr>
        <w:sectPr w:rsidR="00C503F1" w:rsidRPr="00D05524" w:rsidSect="00300A55">
          <w:pgSz w:w="16838" w:h="11906" w:orient="landscape"/>
          <w:pgMar w:top="1411" w:right="1411" w:bottom="1411" w:left="1411" w:header="708" w:footer="708" w:gutter="0"/>
          <w:cols w:space="708"/>
          <w:docGrid w:linePitch="360"/>
        </w:sectPr>
      </w:pPr>
    </w:p>
    <w:p w14:paraId="26D0D7D3" w14:textId="1C746ED2" w:rsidR="00C503F1" w:rsidRPr="00D05524" w:rsidRDefault="00C503F1">
      <w:pPr>
        <w:spacing w:after="200" w:line="276" w:lineRule="auto"/>
        <w:contextualSpacing w:val="0"/>
        <w:rPr>
          <w:rFonts w:ascii="Times New Roman" w:hAnsi="Times New Roman" w:cs="Times New Roman"/>
          <w:b/>
          <w:lang w:val="en-US"/>
        </w:rPr>
      </w:pPr>
      <w:r w:rsidRPr="00D05524">
        <w:rPr>
          <w:rFonts w:ascii="Times New Roman" w:hAnsi="Times New Roman" w:cs="Times New Roman"/>
          <w:b/>
          <w:lang w:val="en-US"/>
        </w:rPr>
        <w:lastRenderedPageBreak/>
        <w:t xml:space="preserve">Supplemental Table 2. Invasive pneumococcal disease distribution across analyzed countries by </w:t>
      </w:r>
      <w:r w:rsidR="005F4FD2" w:rsidRPr="00D05524">
        <w:rPr>
          <w:rFonts w:ascii="Times New Roman" w:hAnsi="Times New Roman" w:cs="Times New Roman"/>
          <w:b/>
          <w:lang w:val="en-US"/>
        </w:rPr>
        <w:t xml:space="preserve">PCV </w:t>
      </w:r>
      <w:r w:rsidRPr="00D05524">
        <w:rPr>
          <w:rFonts w:ascii="Times New Roman" w:hAnsi="Times New Roman" w:cs="Times New Roman"/>
          <w:b/>
          <w:lang w:val="en-US"/>
        </w:rPr>
        <w:t xml:space="preserve">era for children </w:t>
      </w:r>
      <w:r w:rsidR="00676D55">
        <w:rPr>
          <w:rFonts w:ascii="Times New Roman" w:hAnsi="Times New Roman" w:cs="Times New Roman"/>
          <w:b/>
          <w:lang w:val="en-US"/>
        </w:rPr>
        <w:t>&lt;5 years old</w:t>
      </w:r>
    </w:p>
    <w:tbl>
      <w:tblPr>
        <w:tblStyle w:val="PlainTable11"/>
        <w:tblW w:w="15040" w:type="dxa"/>
        <w:tblInd w:w="-810" w:type="dxa"/>
        <w:tblBorders>
          <w:insideH w:val="none" w:sz="0" w:space="0" w:color="auto"/>
          <w:insideV w:val="none" w:sz="0" w:space="0" w:color="auto"/>
        </w:tblBorders>
        <w:tblCellMar>
          <w:left w:w="115" w:type="dxa"/>
          <w:right w:w="115" w:type="dxa"/>
        </w:tblCellMar>
        <w:tblLook w:val="04A0" w:firstRow="1" w:lastRow="0" w:firstColumn="1" w:lastColumn="0" w:noHBand="0" w:noVBand="1"/>
      </w:tblPr>
      <w:tblGrid>
        <w:gridCol w:w="1530"/>
        <w:gridCol w:w="2347"/>
        <w:gridCol w:w="1030"/>
        <w:gridCol w:w="780"/>
        <w:gridCol w:w="1033"/>
        <w:gridCol w:w="780"/>
        <w:gridCol w:w="1030"/>
        <w:gridCol w:w="820"/>
        <w:gridCol w:w="1030"/>
        <w:gridCol w:w="840"/>
        <w:gridCol w:w="1030"/>
        <w:gridCol w:w="880"/>
        <w:gridCol w:w="1030"/>
        <w:gridCol w:w="880"/>
      </w:tblGrid>
      <w:tr w:rsidR="00A031D1" w:rsidRPr="00D05524" w14:paraId="7B0C8AF6" w14:textId="77777777" w:rsidTr="001F02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0" w:type="dxa"/>
            <w:vMerge w:val="restart"/>
            <w:tcBorders>
              <w:top w:val="single" w:sz="12" w:space="0" w:color="000000"/>
              <w:left w:val="nil"/>
              <w:bottom w:val="nil"/>
            </w:tcBorders>
            <w:shd w:val="clear" w:color="auto" w:fill="DBE5F1" w:themeFill="accent1" w:themeFillTint="33"/>
            <w:vAlign w:val="center"/>
          </w:tcPr>
          <w:p w14:paraId="51C5BB7D" w14:textId="77777777" w:rsidR="00A031D1" w:rsidRPr="00D05524" w:rsidRDefault="00A031D1" w:rsidP="001F020A">
            <w:pPr>
              <w:spacing w:line="276" w:lineRule="auto"/>
              <w:rPr>
                <w:rFonts w:ascii="Times New Roman" w:eastAsia="Times New Roman" w:hAnsi="Times New Roman" w:cs="Times New Roman"/>
                <w:sz w:val="20"/>
                <w:szCs w:val="20"/>
                <w:lang w:val="en-US"/>
              </w:rPr>
            </w:pPr>
          </w:p>
        </w:tc>
        <w:tc>
          <w:tcPr>
            <w:tcW w:w="2347" w:type="dxa"/>
            <w:vMerge w:val="restart"/>
            <w:tcBorders>
              <w:top w:val="single" w:sz="12" w:space="0" w:color="000000"/>
            </w:tcBorders>
            <w:shd w:val="clear" w:color="auto" w:fill="DBE5F1" w:themeFill="accent1" w:themeFillTint="33"/>
            <w:noWrap/>
            <w:vAlign w:val="center"/>
            <w:hideMark/>
          </w:tcPr>
          <w:p w14:paraId="29B68AC5" w14:textId="77777777" w:rsidR="00A031D1" w:rsidRPr="00D05524" w:rsidRDefault="00A031D1" w:rsidP="001F020A">
            <w:pPr>
              <w:spacing w:line="276" w:lineRule="auto"/>
              <w:contextualSpacing w:val="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Country (region)</w:t>
            </w:r>
          </w:p>
        </w:tc>
        <w:tc>
          <w:tcPr>
            <w:tcW w:w="1810" w:type="dxa"/>
            <w:gridSpan w:val="2"/>
            <w:tcBorders>
              <w:top w:val="single" w:sz="12" w:space="0" w:color="000000"/>
            </w:tcBorders>
            <w:shd w:val="clear" w:color="auto" w:fill="DBE5F1" w:themeFill="accent1" w:themeFillTint="33"/>
            <w:noWrap/>
            <w:vAlign w:val="center"/>
            <w:hideMark/>
          </w:tcPr>
          <w:p w14:paraId="5AF671AB" w14:textId="77777777" w:rsidR="00A031D1" w:rsidRPr="00D05524" w:rsidRDefault="00A031D1" w:rsidP="001F020A">
            <w:pPr>
              <w:spacing w:line="276"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US"/>
              </w:rPr>
            </w:pPr>
            <w:r w:rsidRPr="00D05524">
              <w:rPr>
                <w:rFonts w:ascii="Times New Roman" w:eastAsia="Times New Roman" w:hAnsi="Times New Roman" w:cs="Times New Roman"/>
                <w:bCs w:val="0"/>
                <w:color w:val="000000"/>
                <w:sz w:val="20"/>
                <w:szCs w:val="20"/>
                <w:lang w:val="en-US"/>
              </w:rPr>
              <w:t>Overall IPD</w:t>
            </w:r>
          </w:p>
        </w:tc>
        <w:tc>
          <w:tcPr>
            <w:tcW w:w="1813" w:type="dxa"/>
            <w:gridSpan w:val="2"/>
            <w:tcBorders>
              <w:top w:val="single" w:sz="12" w:space="0" w:color="000000"/>
            </w:tcBorders>
            <w:shd w:val="clear" w:color="auto" w:fill="DBE5F1" w:themeFill="accent1" w:themeFillTint="33"/>
            <w:noWrap/>
            <w:vAlign w:val="center"/>
            <w:hideMark/>
          </w:tcPr>
          <w:p w14:paraId="3B739F9D" w14:textId="77777777" w:rsidR="00A031D1" w:rsidRPr="00D05524" w:rsidRDefault="00A031D1" w:rsidP="001F020A">
            <w:pPr>
              <w:spacing w:line="276"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US"/>
              </w:rPr>
            </w:pPr>
            <w:r w:rsidRPr="00D05524">
              <w:rPr>
                <w:rFonts w:ascii="Times New Roman" w:eastAsia="Times New Roman" w:hAnsi="Times New Roman" w:cs="Times New Roman"/>
                <w:bCs w:val="0"/>
                <w:color w:val="000000"/>
                <w:sz w:val="20"/>
                <w:szCs w:val="20"/>
                <w:lang w:val="en-US"/>
              </w:rPr>
              <w:t>VT IPD</w:t>
            </w:r>
          </w:p>
        </w:tc>
        <w:tc>
          <w:tcPr>
            <w:tcW w:w="1850" w:type="dxa"/>
            <w:gridSpan w:val="2"/>
            <w:tcBorders>
              <w:top w:val="single" w:sz="12" w:space="0" w:color="000000"/>
            </w:tcBorders>
            <w:shd w:val="clear" w:color="auto" w:fill="DBE5F1" w:themeFill="accent1" w:themeFillTint="33"/>
            <w:noWrap/>
            <w:vAlign w:val="center"/>
            <w:hideMark/>
          </w:tcPr>
          <w:p w14:paraId="5DBF127D" w14:textId="77777777" w:rsidR="00A031D1" w:rsidRPr="00D05524" w:rsidRDefault="00A031D1" w:rsidP="001F020A">
            <w:pPr>
              <w:spacing w:line="276"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US"/>
              </w:rPr>
            </w:pPr>
            <w:r w:rsidRPr="00D05524">
              <w:rPr>
                <w:rFonts w:ascii="Times New Roman" w:eastAsia="Times New Roman" w:hAnsi="Times New Roman" w:cs="Times New Roman"/>
                <w:bCs w:val="0"/>
                <w:color w:val="000000"/>
                <w:sz w:val="20"/>
                <w:szCs w:val="20"/>
                <w:lang w:val="en-US"/>
              </w:rPr>
              <w:t>NVT IPD</w:t>
            </w:r>
          </w:p>
        </w:tc>
        <w:tc>
          <w:tcPr>
            <w:tcW w:w="1870" w:type="dxa"/>
            <w:gridSpan w:val="2"/>
            <w:tcBorders>
              <w:top w:val="single" w:sz="12" w:space="0" w:color="000000"/>
            </w:tcBorders>
            <w:shd w:val="clear" w:color="auto" w:fill="DBE5F1" w:themeFill="accent1" w:themeFillTint="33"/>
            <w:noWrap/>
            <w:vAlign w:val="center"/>
            <w:hideMark/>
          </w:tcPr>
          <w:p w14:paraId="0635380E" w14:textId="77777777" w:rsidR="00A031D1" w:rsidRPr="00D05524" w:rsidRDefault="00A031D1" w:rsidP="001F020A">
            <w:pPr>
              <w:spacing w:line="276"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US"/>
              </w:rPr>
            </w:pPr>
            <w:r w:rsidRPr="00D05524">
              <w:rPr>
                <w:rFonts w:ascii="Times New Roman" w:eastAsia="Times New Roman" w:hAnsi="Times New Roman" w:cs="Times New Roman"/>
                <w:bCs w:val="0"/>
                <w:color w:val="000000"/>
                <w:sz w:val="20"/>
                <w:szCs w:val="20"/>
                <w:lang w:val="en-US"/>
              </w:rPr>
              <w:t>19A IPD</w:t>
            </w:r>
          </w:p>
        </w:tc>
        <w:tc>
          <w:tcPr>
            <w:tcW w:w="1910" w:type="dxa"/>
            <w:gridSpan w:val="2"/>
            <w:tcBorders>
              <w:top w:val="single" w:sz="12" w:space="0" w:color="000000"/>
            </w:tcBorders>
            <w:shd w:val="clear" w:color="auto" w:fill="DBE5F1" w:themeFill="accent1" w:themeFillTint="33"/>
            <w:noWrap/>
            <w:vAlign w:val="center"/>
            <w:hideMark/>
          </w:tcPr>
          <w:p w14:paraId="42B4211D" w14:textId="77777777" w:rsidR="00A031D1" w:rsidRPr="00D05524" w:rsidRDefault="00A031D1" w:rsidP="001F020A">
            <w:pPr>
              <w:spacing w:line="276"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US"/>
              </w:rPr>
            </w:pPr>
            <w:r w:rsidRPr="00D05524">
              <w:rPr>
                <w:rFonts w:ascii="Times New Roman" w:eastAsia="Times New Roman" w:hAnsi="Times New Roman" w:cs="Times New Roman"/>
                <w:bCs w:val="0"/>
                <w:color w:val="000000"/>
                <w:sz w:val="20"/>
                <w:szCs w:val="20"/>
                <w:lang w:val="en-US"/>
              </w:rPr>
              <w:t>3 IPD</w:t>
            </w:r>
          </w:p>
        </w:tc>
        <w:tc>
          <w:tcPr>
            <w:tcW w:w="1910" w:type="dxa"/>
            <w:gridSpan w:val="2"/>
            <w:tcBorders>
              <w:top w:val="single" w:sz="12" w:space="0" w:color="000000"/>
              <w:right w:val="nil"/>
            </w:tcBorders>
            <w:shd w:val="clear" w:color="auto" w:fill="DBE5F1" w:themeFill="accent1" w:themeFillTint="33"/>
            <w:noWrap/>
            <w:vAlign w:val="center"/>
            <w:hideMark/>
          </w:tcPr>
          <w:p w14:paraId="13673FF0" w14:textId="0D4131E9" w:rsidR="00A031D1" w:rsidRPr="00D05524" w:rsidRDefault="00A031D1" w:rsidP="00166B87">
            <w:pPr>
              <w:spacing w:line="276"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sz w:val="20"/>
                <w:szCs w:val="20"/>
                <w:lang w:val="en-US"/>
              </w:rPr>
            </w:pPr>
            <w:r w:rsidRPr="00D05524">
              <w:rPr>
                <w:rFonts w:ascii="Times New Roman" w:eastAsia="Times New Roman" w:hAnsi="Times New Roman" w:cs="Times New Roman"/>
                <w:bCs w:val="0"/>
                <w:color w:val="000000"/>
                <w:sz w:val="20"/>
                <w:szCs w:val="20"/>
                <w:lang w:val="en-US"/>
              </w:rPr>
              <w:t>6A IPD</w:t>
            </w:r>
          </w:p>
        </w:tc>
      </w:tr>
      <w:tr w:rsidR="00D91107" w:rsidRPr="00D05524" w14:paraId="1851DBCC" w14:textId="77777777" w:rsidTr="001F020A">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DBE5F1" w:themeFill="accent1" w:themeFillTint="33"/>
            <w:vAlign w:val="center"/>
          </w:tcPr>
          <w:p w14:paraId="2B3C0916" w14:textId="77777777" w:rsidR="00A031D1" w:rsidRPr="00D05524" w:rsidRDefault="00A031D1" w:rsidP="001F020A">
            <w:pPr>
              <w:spacing w:line="276" w:lineRule="auto"/>
              <w:contextualSpacing w:val="0"/>
              <w:rPr>
                <w:rFonts w:ascii="Times New Roman" w:eastAsia="Times New Roman" w:hAnsi="Times New Roman" w:cs="Times New Roman"/>
                <w:color w:val="000000"/>
                <w:sz w:val="20"/>
                <w:szCs w:val="20"/>
                <w:lang w:val="en-US"/>
              </w:rPr>
            </w:pPr>
          </w:p>
        </w:tc>
        <w:tc>
          <w:tcPr>
            <w:tcW w:w="2347" w:type="dxa"/>
            <w:vMerge/>
            <w:tcBorders>
              <w:bottom w:val="single" w:sz="18" w:space="0" w:color="31849B" w:themeColor="accent5" w:themeShade="BF"/>
            </w:tcBorders>
            <w:shd w:val="clear" w:color="auto" w:fill="DBE5F1" w:themeFill="accent1" w:themeFillTint="33"/>
            <w:noWrap/>
            <w:vAlign w:val="center"/>
            <w:hideMark/>
          </w:tcPr>
          <w:p w14:paraId="39356570" w14:textId="77777777" w:rsidR="00A031D1" w:rsidRPr="00D05524" w:rsidRDefault="00A031D1" w:rsidP="001F020A">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p>
        </w:tc>
        <w:tc>
          <w:tcPr>
            <w:tcW w:w="1030" w:type="dxa"/>
            <w:tcBorders>
              <w:top w:val="nil"/>
              <w:bottom w:val="single" w:sz="18" w:space="0" w:color="31849B" w:themeColor="accent5" w:themeShade="BF"/>
            </w:tcBorders>
            <w:shd w:val="clear" w:color="auto" w:fill="DBE5F1" w:themeFill="accent1" w:themeFillTint="33"/>
            <w:noWrap/>
            <w:vAlign w:val="center"/>
            <w:hideMark/>
          </w:tcPr>
          <w:p w14:paraId="5081485D"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780" w:type="dxa"/>
            <w:tcBorders>
              <w:bottom w:val="single" w:sz="18" w:space="0" w:color="31849B" w:themeColor="accent5" w:themeShade="BF"/>
            </w:tcBorders>
            <w:shd w:val="clear" w:color="auto" w:fill="DBE5F1" w:themeFill="accent1" w:themeFillTint="33"/>
            <w:noWrap/>
            <w:vAlign w:val="center"/>
            <w:hideMark/>
          </w:tcPr>
          <w:p w14:paraId="0AC1E6FD"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3" w:type="dxa"/>
            <w:tcBorders>
              <w:bottom w:val="single" w:sz="18" w:space="0" w:color="31849B" w:themeColor="accent5" w:themeShade="BF"/>
            </w:tcBorders>
            <w:shd w:val="clear" w:color="auto" w:fill="DBE5F1" w:themeFill="accent1" w:themeFillTint="33"/>
            <w:noWrap/>
            <w:vAlign w:val="center"/>
            <w:hideMark/>
          </w:tcPr>
          <w:p w14:paraId="4BC72B29"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780" w:type="dxa"/>
            <w:tcBorders>
              <w:bottom w:val="single" w:sz="18" w:space="0" w:color="31849B" w:themeColor="accent5" w:themeShade="BF"/>
            </w:tcBorders>
            <w:shd w:val="clear" w:color="auto" w:fill="DBE5F1" w:themeFill="accent1" w:themeFillTint="33"/>
            <w:noWrap/>
            <w:vAlign w:val="center"/>
            <w:hideMark/>
          </w:tcPr>
          <w:p w14:paraId="32CFA707"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tcBorders>
              <w:bottom w:val="single" w:sz="18" w:space="0" w:color="31849B" w:themeColor="accent5" w:themeShade="BF"/>
            </w:tcBorders>
            <w:shd w:val="clear" w:color="auto" w:fill="DBE5F1" w:themeFill="accent1" w:themeFillTint="33"/>
            <w:noWrap/>
            <w:vAlign w:val="center"/>
            <w:hideMark/>
          </w:tcPr>
          <w:p w14:paraId="634776EE"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820" w:type="dxa"/>
            <w:tcBorders>
              <w:bottom w:val="single" w:sz="18" w:space="0" w:color="31849B" w:themeColor="accent5" w:themeShade="BF"/>
            </w:tcBorders>
            <w:shd w:val="clear" w:color="auto" w:fill="DBE5F1" w:themeFill="accent1" w:themeFillTint="33"/>
            <w:noWrap/>
            <w:vAlign w:val="center"/>
            <w:hideMark/>
          </w:tcPr>
          <w:p w14:paraId="47AA7BED"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tcBorders>
              <w:bottom w:val="single" w:sz="18" w:space="0" w:color="31849B" w:themeColor="accent5" w:themeShade="BF"/>
            </w:tcBorders>
            <w:shd w:val="clear" w:color="auto" w:fill="DBE5F1" w:themeFill="accent1" w:themeFillTint="33"/>
            <w:noWrap/>
            <w:vAlign w:val="center"/>
            <w:hideMark/>
          </w:tcPr>
          <w:p w14:paraId="7261096A"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840" w:type="dxa"/>
            <w:tcBorders>
              <w:bottom w:val="single" w:sz="18" w:space="0" w:color="31849B" w:themeColor="accent5" w:themeShade="BF"/>
            </w:tcBorders>
            <w:shd w:val="clear" w:color="auto" w:fill="DBE5F1" w:themeFill="accent1" w:themeFillTint="33"/>
            <w:noWrap/>
            <w:vAlign w:val="center"/>
            <w:hideMark/>
          </w:tcPr>
          <w:p w14:paraId="0FB30AF1"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tcBorders>
              <w:bottom w:val="single" w:sz="18" w:space="0" w:color="31849B" w:themeColor="accent5" w:themeShade="BF"/>
            </w:tcBorders>
            <w:shd w:val="clear" w:color="auto" w:fill="DBE5F1" w:themeFill="accent1" w:themeFillTint="33"/>
            <w:noWrap/>
            <w:vAlign w:val="center"/>
            <w:hideMark/>
          </w:tcPr>
          <w:p w14:paraId="62B77486"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880" w:type="dxa"/>
            <w:tcBorders>
              <w:bottom w:val="single" w:sz="18" w:space="0" w:color="31849B" w:themeColor="accent5" w:themeShade="BF"/>
            </w:tcBorders>
            <w:shd w:val="clear" w:color="auto" w:fill="DBE5F1" w:themeFill="accent1" w:themeFillTint="33"/>
            <w:noWrap/>
            <w:vAlign w:val="center"/>
            <w:hideMark/>
          </w:tcPr>
          <w:p w14:paraId="32FE22A1"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tcBorders>
              <w:bottom w:val="single" w:sz="18" w:space="0" w:color="31849B" w:themeColor="accent5" w:themeShade="BF"/>
            </w:tcBorders>
            <w:shd w:val="clear" w:color="auto" w:fill="DBE5F1" w:themeFill="accent1" w:themeFillTint="33"/>
            <w:noWrap/>
            <w:vAlign w:val="center"/>
            <w:hideMark/>
          </w:tcPr>
          <w:p w14:paraId="5A834E2F"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880" w:type="dxa"/>
            <w:tcBorders>
              <w:bottom w:val="single" w:sz="18" w:space="0" w:color="31849B" w:themeColor="accent5" w:themeShade="BF"/>
              <w:right w:val="nil"/>
            </w:tcBorders>
            <w:shd w:val="clear" w:color="auto" w:fill="DBE5F1" w:themeFill="accent1" w:themeFillTint="33"/>
            <w:noWrap/>
            <w:vAlign w:val="center"/>
            <w:hideMark/>
          </w:tcPr>
          <w:p w14:paraId="7A5B36CA" w14:textId="77777777" w:rsidR="00A031D1" w:rsidRPr="00D05524" w:rsidRDefault="00A031D1" w:rsidP="001F020A">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r>
      <w:tr w:rsidR="001F020A" w:rsidRPr="00D05524" w14:paraId="2841A4AC"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val="restart"/>
            <w:tcBorders>
              <w:top w:val="single" w:sz="18" w:space="0" w:color="31849B" w:themeColor="accent5" w:themeShade="BF"/>
              <w:left w:val="nil"/>
              <w:bottom w:val="nil"/>
            </w:tcBorders>
            <w:shd w:val="clear" w:color="auto" w:fill="F2F2F2" w:themeFill="background1" w:themeFillShade="F2"/>
            <w:vAlign w:val="center"/>
          </w:tcPr>
          <w:p w14:paraId="1769D0B1" w14:textId="77777777" w:rsidR="001F020A" w:rsidRPr="00D05524" w:rsidRDefault="001F020A" w:rsidP="001F020A">
            <w:pPr>
              <w:spacing w:line="276" w:lineRule="auto"/>
              <w:contextualSpacing w:val="0"/>
              <w:rPr>
                <w:rFonts w:ascii="Times New Roman" w:eastAsia="Times New Roman" w:hAnsi="Times New Roman" w:cs="Times New Roman"/>
                <w:bCs w:val="0"/>
                <w:color w:val="000000"/>
                <w:sz w:val="20"/>
                <w:szCs w:val="20"/>
                <w:lang w:val="en-US"/>
              </w:rPr>
            </w:pPr>
            <w:r w:rsidRPr="00D05524">
              <w:rPr>
                <w:rFonts w:ascii="Times New Roman" w:eastAsia="Calibri" w:hAnsi="Times New Roman" w:cs="Times New Roman"/>
                <w:sz w:val="20"/>
                <w:szCs w:val="20"/>
                <w:lang w:val="en-US"/>
              </w:rPr>
              <w:t>Pre-PCV era</w:t>
            </w:r>
          </w:p>
        </w:tc>
        <w:tc>
          <w:tcPr>
            <w:tcW w:w="2347" w:type="dxa"/>
            <w:tcBorders>
              <w:top w:val="single" w:sz="18" w:space="0" w:color="31849B" w:themeColor="accent5" w:themeShade="BF"/>
            </w:tcBorders>
            <w:noWrap/>
            <w:vAlign w:val="center"/>
          </w:tcPr>
          <w:p w14:paraId="5177D6E3" w14:textId="23F3FBDD" w:rsidR="001F020A" w:rsidRPr="00D05524" w:rsidRDefault="001F020A" w:rsidP="001F020A">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Australia</w:t>
            </w:r>
          </w:p>
        </w:tc>
        <w:tc>
          <w:tcPr>
            <w:tcW w:w="1030" w:type="dxa"/>
            <w:tcBorders>
              <w:top w:val="single" w:sz="18" w:space="0" w:color="31849B" w:themeColor="accent5" w:themeShade="BF"/>
            </w:tcBorders>
            <w:noWrap/>
            <w:vAlign w:val="center"/>
          </w:tcPr>
          <w:p w14:paraId="7D7BB254" w14:textId="62120003"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4.7</w:t>
            </w:r>
          </w:p>
        </w:tc>
        <w:tc>
          <w:tcPr>
            <w:tcW w:w="780" w:type="dxa"/>
            <w:tcBorders>
              <w:top w:val="single" w:sz="18" w:space="0" w:color="31849B" w:themeColor="accent5" w:themeShade="BF"/>
            </w:tcBorders>
            <w:noWrap/>
            <w:vAlign w:val="center"/>
          </w:tcPr>
          <w:p w14:paraId="0D7547FD" w14:textId="67974BCE"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97.0</w:t>
            </w:r>
          </w:p>
        </w:tc>
        <w:tc>
          <w:tcPr>
            <w:tcW w:w="1033" w:type="dxa"/>
            <w:tcBorders>
              <w:top w:val="single" w:sz="18" w:space="0" w:color="31849B" w:themeColor="accent5" w:themeShade="BF"/>
            </w:tcBorders>
            <w:noWrap/>
            <w:vAlign w:val="center"/>
          </w:tcPr>
          <w:p w14:paraId="675777F8" w14:textId="3243FA13"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6.6</w:t>
            </w:r>
          </w:p>
        </w:tc>
        <w:tc>
          <w:tcPr>
            <w:tcW w:w="780" w:type="dxa"/>
            <w:tcBorders>
              <w:top w:val="single" w:sz="18" w:space="0" w:color="31849B" w:themeColor="accent5" w:themeShade="BF"/>
            </w:tcBorders>
            <w:noWrap/>
            <w:vAlign w:val="center"/>
          </w:tcPr>
          <w:p w14:paraId="21A254BD" w14:textId="74DD7561"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94.5</w:t>
            </w:r>
          </w:p>
        </w:tc>
        <w:tc>
          <w:tcPr>
            <w:tcW w:w="1030" w:type="dxa"/>
            <w:tcBorders>
              <w:top w:val="single" w:sz="18" w:space="0" w:color="31849B" w:themeColor="accent5" w:themeShade="BF"/>
            </w:tcBorders>
            <w:noWrap/>
            <w:vAlign w:val="center"/>
          </w:tcPr>
          <w:p w14:paraId="6B99A2DC" w14:textId="6EECF934"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3.7</w:t>
            </w:r>
          </w:p>
        </w:tc>
        <w:tc>
          <w:tcPr>
            <w:tcW w:w="820" w:type="dxa"/>
            <w:tcBorders>
              <w:top w:val="single" w:sz="18" w:space="0" w:color="31849B" w:themeColor="accent5" w:themeShade="BF"/>
            </w:tcBorders>
            <w:noWrap/>
            <w:vAlign w:val="center"/>
          </w:tcPr>
          <w:p w14:paraId="0009C7B7" w14:textId="1421408C"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47.0</w:t>
            </w:r>
          </w:p>
        </w:tc>
        <w:tc>
          <w:tcPr>
            <w:tcW w:w="1030" w:type="dxa"/>
            <w:tcBorders>
              <w:top w:val="single" w:sz="18" w:space="0" w:color="31849B" w:themeColor="accent5" w:themeShade="BF"/>
            </w:tcBorders>
            <w:noWrap/>
            <w:vAlign w:val="center"/>
          </w:tcPr>
          <w:p w14:paraId="123F5947" w14:textId="5AB5E9B0"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2.3</w:t>
            </w:r>
          </w:p>
        </w:tc>
        <w:tc>
          <w:tcPr>
            <w:tcW w:w="840" w:type="dxa"/>
            <w:tcBorders>
              <w:top w:val="single" w:sz="18" w:space="0" w:color="31849B" w:themeColor="accent5" w:themeShade="BF"/>
            </w:tcBorders>
            <w:noWrap/>
            <w:vAlign w:val="center"/>
          </w:tcPr>
          <w:p w14:paraId="2350A933" w14:textId="0FD2F2EF"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29.9</w:t>
            </w:r>
          </w:p>
        </w:tc>
        <w:tc>
          <w:tcPr>
            <w:tcW w:w="1030" w:type="dxa"/>
            <w:tcBorders>
              <w:top w:val="single" w:sz="18" w:space="0" w:color="31849B" w:themeColor="accent5" w:themeShade="BF"/>
            </w:tcBorders>
            <w:noWrap/>
            <w:vAlign w:val="center"/>
          </w:tcPr>
          <w:p w14:paraId="6877D7B2" w14:textId="2ABE872E"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0.5</w:t>
            </w:r>
          </w:p>
        </w:tc>
        <w:tc>
          <w:tcPr>
            <w:tcW w:w="880" w:type="dxa"/>
            <w:tcBorders>
              <w:top w:val="single" w:sz="18" w:space="0" w:color="31849B" w:themeColor="accent5" w:themeShade="BF"/>
            </w:tcBorders>
            <w:noWrap/>
            <w:vAlign w:val="center"/>
          </w:tcPr>
          <w:p w14:paraId="589AAAF1" w14:textId="6A54A6B5"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6.3</w:t>
            </w:r>
          </w:p>
        </w:tc>
        <w:tc>
          <w:tcPr>
            <w:tcW w:w="1030" w:type="dxa"/>
            <w:tcBorders>
              <w:top w:val="single" w:sz="18" w:space="0" w:color="31849B" w:themeColor="accent5" w:themeShade="BF"/>
            </w:tcBorders>
            <w:noWrap/>
            <w:vAlign w:val="center"/>
          </w:tcPr>
          <w:p w14:paraId="409CD33E" w14:textId="4C8C5408"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top w:val="single" w:sz="18" w:space="0" w:color="31849B" w:themeColor="accent5" w:themeShade="BF"/>
              <w:right w:val="nil"/>
            </w:tcBorders>
            <w:noWrap/>
            <w:vAlign w:val="center"/>
          </w:tcPr>
          <w:p w14:paraId="5B60B662" w14:textId="3E808E6C" w:rsidR="001F020A" w:rsidRPr="00D05524" w:rsidRDefault="001F020A" w:rsidP="001F020A">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31D3779D"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79571081"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noWrap/>
            <w:vAlign w:val="center"/>
          </w:tcPr>
          <w:p w14:paraId="1C2123A5" w14:textId="46E0A1C0" w:rsidR="00520371" w:rsidRPr="00D05524" w:rsidRDefault="00520371" w:rsidP="0052037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Canada (Quebec)</w:t>
            </w:r>
          </w:p>
        </w:tc>
        <w:tc>
          <w:tcPr>
            <w:tcW w:w="1030" w:type="dxa"/>
            <w:noWrap/>
            <w:vAlign w:val="center"/>
          </w:tcPr>
          <w:p w14:paraId="3E61314E" w14:textId="1416E67E"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8.8</w:t>
            </w:r>
          </w:p>
        </w:tc>
        <w:tc>
          <w:tcPr>
            <w:tcW w:w="780" w:type="dxa"/>
            <w:noWrap/>
            <w:vAlign w:val="center"/>
          </w:tcPr>
          <w:p w14:paraId="31AD584D" w14:textId="4D951C48"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64.0</w:t>
            </w:r>
          </w:p>
        </w:tc>
        <w:tc>
          <w:tcPr>
            <w:tcW w:w="1033" w:type="dxa"/>
            <w:noWrap/>
            <w:vAlign w:val="center"/>
          </w:tcPr>
          <w:p w14:paraId="62214914" w14:textId="6C6ACBF2"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3.7</w:t>
            </w:r>
          </w:p>
        </w:tc>
        <w:tc>
          <w:tcPr>
            <w:tcW w:w="780" w:type="dxa"/>
            <w:noWrap/>
            <w:vAlign w:val="center"/>
          </w:tcPr>
          <w:p w14:paraId="31FD6C91" w14:textId="581F024A"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39.0</w:t>
            </w:r>
          </w:p>
        </w:tc>
        <w:tc>
          <w:tcPr>
            <w:tcW w:w="1030" w:type="dxa"/>
            <w:vAlign w:val="center"/>
          </w:tcPr>
          <w:p w14:paraId="623ACA85" w14:textId="38A7C8FE"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1</w:t>
            </w:r>
          </w:p>
        </w:tc>
        <w:tc>
          <w:tcPr>
            <w:tcW w:w="820" w:type="dxa"/>
            <w:noWrap/>
            <w:vAlign w:val="center"/>
          </w:tcPr>
          <w:p w14:paraId="047833FA" w14:textId="17D698A2"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9.0</w:t>
            </w:r>
          </w:p>
        </w:tc>
        <w:tc>
          <w:tcPr>
            <w:tcW w:w="1030" w:type="dxa"/>
            <w:vAlign w:val="center"/>
          </w:tcPr>
          <w:p w14:paraId="126EA144" w14:textId="1EAA48F5"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8</w:t>
            </w:r>
          </w:p>
        </w:tc>
        <w:tc>
          <w:tcPr>
            <w:tcW w:w="840" w:type="dxa"/>
            <w:vAlign w:val="center"/>
          </w:tcPr>
          <w:p w14:paraId="392D5DF5" w14:textId="05BDAB23"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7</w:t>
            </w:r>
          </w:p>
        </w:tc>
        <w:tc>
          <w:tcPr>
            <w:tcW w:w="1030" w:type="dxa"/>
            <w:vAlign w:val="center"/>
          </w:tcPr>
          <w:p w14:paraId="1C7A58F2" w14:textId="585AFFCE"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7</w:t>
            </w:r>
          </w:p>
        </w:tc>
        <w:tc>
          <w:tcPr>
            <w:tcW w:w="880" w:type="dxa"/>
            <w:vAlign w:val="center"/>
          </w:tcPr>
          <w:p w14:paraId="1CB306B2" w14:textId="3614747A"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w:t>
            </w:r>
          </w:p>
        </w:tc>
        <w:tc>
          <w:tcPr>
            <w:tcW w:w="1030" w:type="dxa"/>
            <w:vAlign w:val="center"/>
          </w:tcPr>
          <w:p w14:paraId="1B1498C8" w14:textId="49C542B6"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0035FA64" w14:textId="2154A23C"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520371" w:rsidRPr="00D05524" w14:paraId="64D01FA8"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18A09F1A"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noWrap/>
            <w:vAlign w:val="center"/>
          </w:tcPr>
          <w:p w14:paraId="65045ADF" w14:textId="4D46A7E7" w:rsidR="00520371" w:rsidRPr="00D05524" w:rsidRDefault="00520371" w:rsidP="0052037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Denmark</w:t>
            </w:r>
          </w:p>
        </w:tc>
        <w:tc>
          <w:tcPr>
            <w:tcW w:w="1030" w:type="dxa"/>
            <w:noWrap/>
            <w:vAlign w:val="center"/>
          </w:tcPr>
          <w:p w14:paraId="731F0037" w14:textId="5A002AF6"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6.7</w:t>
            </w:r>
          </w:p>
        </w:tc>
        <w:tc>
          <w:tcPr>
            <w:tcW w:w="780" w:type="dxa"/>
            <w:noWrap/>
            <w:vAlign w:val="center"/>
          </w:tcPr>
          <w:p w14:paraId="07582AB5" w14:textId="537D0917"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88.4</w:t>
            </w:r>
          </w:p>
        </w:tc>
        <w:tc>
          <w:tcPr>
            <w:tcW w:w="1033" w:type="dxa"/>
            <w:noWrap/>
            <w:vAlign w:val="center"/>
          </w:tcPr>
          <w:p w14:paraId="5C6B0472" w14:textId="7ED29C81"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4.2</w:t>
            </w:r>
          </w:p>
        </w:tc>
        <w:tc>
          <w:tcPr>
            <w:tcW w:w="780" w:type="dxa"/>
            <w:noWrap/>
            <w:vAlign w:val="center"/>
          </w:tcPr>
          <w:p w14:paraId="10966714" w14:textId="70CB094E"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80.1</w:t>
            </w:r>
          </w:p>
        </w:tc>
        <w:tc>
          <w:tcPr>
            <w:tcW w:w="1030" w:type="dxa"/>
            <w:vAlign w:val="center"/>
          </w:tcPr>
          <w:p w14:paraId="74FD1FB0" w14:textId="3830ECB3"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5</w:t>
            </w:r>
          </w:p>
        </w:tc>
        <w:tc>
          <w:tcPr>
            <w:tcW w:w="820" w:type="dxa"/>
            <w:noWrap/>
            <w:vAlign w:val="center"/>
          </w:tcPr>
          <w:p w14:paraId="2DB59056" w14:textId="47F55024"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8.3</w:t>
            </w:r>
          </w:p>
        </w:tc>
        <w:tc>
          <w:tcPr>
            <w:tcW w:w="1030" w:type="dxa"/>
            <w:vAlign w:val="center"/>
          </w:tcPr>
          <w:p w14:paraId="296EEE36" w14:textId="29104900"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40" w:type="dxa"/>
            <w:vAlign w:val="center"/>
          </w:tcPr>
          <w:p w14:paraId="1FB56596" w14:textId="70CD4942"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vAlign w:val="center"/>
          </w:tcPr>
          <w:p w14:paraId="0D06E86A" w14:textId="0E805507"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80" w:type="dxa"/>
            <w:vAlign w:val="center"/>
          </w:tcPr>
          <w:p w14:paraId="5D0ED178" w14:textId="6C4A9E52"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vAlign w:val="center"/>
          </w:tcPr>
          <w:p w14:paraId="1C86D3D2" w14:textId="05A89326"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7B78CFFD" w14:textId="3EAB50C7"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43F2FC2C"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1F5B6EE3"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noWrap/>
            <w:vAlign w:val="center"/>
          </w:tcPr>
          <w:p w14:paraId="11B9C1CD" w14:textId="79290AAD" w:rsidR="00520371" w:rsidRPr="00D05524" w:rsidRDefault="00520371" w:rsidP="0052037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Finland</w:t>
            </w:r>
          </w:p>
        </w:tc>
        <w:tc>
          <w:tcPr>
            <w:tcW w:w="1030" w:type="dxa"/>
            <w:noWrap/>
            <w:vAlign w:val="center"/>
          </w:tcPr>
          <w:p w14:paraId="1E4C85F4" w14:textId="3D1279F7"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8.2</w:t>
            </w:r>
          </w:p>
        </w:tc>
        <w:tc>
          <w:tcPr>
            <w:tcW w:w="780" w:type="dxa"/>
            <w:noWrap/>
            <w:vAlign w:val="center"/>
          </w:tcPr>
          <w:p w14:paraId="78BBA91E" w14:textId="08DDCED4"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0.2</w:t>
            </w:r>
          </w:p>
        </w:tc>
        <w:tc>
          <w:tcPr>
            <w:tcW w:w="1033" w:type="dxa"/>
            <w:noWrap/>
            <w:vAlign w:val="center"/>
          </w:tcPr>
          <w:p w14:paraId="5253EF0A" w14:textId="4054432D"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5.8</w:t>
            </w:r>
          </w:p>
        </w:tc>
        <w:tc>
          <w:tcPr>
            <w:tcW w:w="780" w:type="dxa"/>
            <w:noWrap/>
            <w:vAlign w:val="center"/>
          </w:tcPr>
          <w:p w14:paraId="7906384F" w14:textId="7BA1FCF8"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03.2</w:t>
            </w:r>
          </w:p>
        </w:tc>
        <w:tc>
          <w:tcPr>
            <w:tcW w:w="1030" w:type="dxa"/>
            <w:vAlign w:val="center"/>
          </w:tcPr>
          <w:p w14:paraId="7EAB1B31" w14:textId="1072BE51"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4</w:t>
            </w:r>
          </w:p>
        </w:tc>
        <w:tc>
          <w:tcPr>
            <w:tcW w:w="820" w:type="dxa"/>
            <w:noWrap/>
            <w:vAlign w:val="center"/>
          </w:tcPr>
          <w:p w14:paraId="053F279B" w14:textId="1CFBE598"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0</w:t>
            </w:r>
          </w:p>
        </w:tc>
        <w:tc>
          <w:tcPr>
            <w:tcW w:w="1030" w:type="dxa"/>
            <w:vAlign w:val="center"/>
          </w:tcPr>
          <w:p w14:paraId="62DF2213" w14:textId="06A3CC98"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6</w:t>
            </w:r>
          </w:p>
        </w:tc>
        <w:tc>
          <w:tcPr>
            <w:tcW w:w="840" w:type="dxa"/>
            <w:vAlign w:val="center"/>
          </w:tcPr>
          <w:p w14:paraId="252B18A8" w14:textId="54EC8490"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2</w:t>
            </w:r>
          </w:p>
        </w:tc>
        <w:tc>
          <w:tcPr>
            <w:tcW w:w="1030" w:type="dxa"/>
            <w:vAlign w:val="center"/>
          </w:tcPr>
          <w:p w14:paraId="015DB223" w14:textId="10A65BA3"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3</w:t>
            </w:r>
          </w:p>
        </w:tc>
        <w:tc>
          <w:tcPr>
            <w:tcW w:w="880" w:type="dxa"/>
            <w:vAlign w:val="center"/>
          </w:tcPr>
          <w:p w14:paraId="028798AC" w14:textId="59162F17"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w:t>
            </w:r>
          </w:p>
        </w:tc>
        <w:tc>
          <w:tcPr>
            <w:tcW w:w="1030" w:type="dxa"/>
            <w:vAlign w:val="center"/>
          </w:tcPr>
          <w:p w14:paraId="26F8BB8E" w14:textId="43196C02"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2F3FF6FC" w14:textId="0607ED58"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520371" w:rsidRPr="00D05524" w14:paraId="72CFBDFC"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5BC10547"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noWrap/>
            <w:vAlign w:val="center"/>
          </w:tcPr>
          <w:p w14:paraId="16F45C7F" w14:textId="49688D4F" w:rsidR="00520371" w:rsidRPr="00D05524" w:rsidRDefault="00520371" w:rsidP="0052037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France</w:t>
            </w:r>
          </w:p>
        </w:tc>
        <w:tc>
          <w:tcPr>
            <w:tcW w:w="1030" w:type="dxa"/>
            <w:noWrap/>
            <w:vAlign w:val="center"/>
          </w:tcPr>
          <w:p w14:paraId="378D3699" w14:textId="415241F8"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7.1</w:t>
            </w:r>
          </w:p>
        </w:tc>
        <w:tc>
          <w:tcPr>
            <w:tcW w:w="780" w:type="dxa"/>
            <w:noWrap/>
            <w:vAlign w:val="center"/>
          </w:tcPr>
          <w:p w14:paraId="3F7469D8" w14:textId="0BB9B17F"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73.0</w:t>
            </w:r>
          </w:p>
        </w:tc>
        <w:tc>
          <w:tcPr>
            <w:tcW w:w="1033" w:type="dxa"/>
            <w:noWrap/>
            <w:vAlign w:val="center"/>
          </w:tcPr>
          <w:p w14:paraId="700D4A46" w14:textId="6DDB05EA"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4</w:t>
            </w:r>
          </w:p>
        </w:tc>
        <w:tc>
          <w:tcPr>
            <w:tcW w:w="780" w:type="dxa"/>
            <w:noWrap/>
            <w:vAlign w:val="center"/>
          </w:tcPr>
          <w:p w14:paraId="48E75238" w14:textId="067EC55E"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27.4</w:t>
            </w:r>
          </w:p>
        </w:tc>
        <w:tc>
          <w:tcPr>
            <w:tcW w:w="1030" w:type="dxa"/>
            <w:noWrap/>
            <w:vAlign w:val="center"/>
          </w:tcPr>
          <w:p w14:paraId="6D4A12AC" w14:textId="4866553B"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6</w:t>
            </w:r>
          </w:p>
        </w:tc>
        <w:tc>
          <w:tcPr>
            <w:tcW w:w="820" w:type="dxa"/>
            <w:noWrap/>
            <w:vAlign w:val="center"/>
          </w:tcPr>
          <w:p w14:paraId="4DBB32A4" w14:textId="18E0871C"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45.6</w:t>
            </w:r>
          </w:p>
        </w:tc>
        <w:tc>
          <w:tcPr>
            <w:tcW w:w="1030" w:type="dxa"/>
            <w:noWrap/>
            <w:vAlign w:val="center"/>
          </w:tcPr>
          <w:p w14:paraId="2192959F" w14:textId="78AC0C5E"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2</w:t>
            </w:r>
          </w:p>
        </w:tc>
        <w:tc>
          <w:tcPr>
            <w:tcW w:w="840" w:type="dxa"/>
            <w:noWrap/>
            <w:vAlign w:val="center"/>
          </w:tcPr>
          <w:p w14:paraId="0F82B8A6" w14:textId="7B63721F"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33.0</w:t>
            </w:r>
          </w:p>
        </w:tc>
        <w:tc>
          <w:tcPr>
            <w:tcW w:w="1030" w:type="dxa"/>
            <w:noWrap/>
            <w:vAlign w:val="center"/>
          </w:tcPr>
          <w:p w14:paraId="24F28183" w14:textId="311E18C2"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0.5</w:t>
            </w:r>
          </w:p>
        </w:tc>
        <w:tc>
          <w:tcPr>
            <w:tcW w:w="880" w:type="dxa"/>
            <w:noWrap/>
            <w:vAlign w:val="center"/>
          </w:tcPr>
          <w:p w14:paraId="065F43D4" w14:textId="6AA889F0"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4.0</w:t>
            </w:r>
          </w:p>
        </w:tc>
        <w:tc>
          <w:tcPr>
            <w:tcW w:w="1030" w:type="dxa"/>
            <w:noWrap/>
            <w:vAlign w:val="center"/>
          </w:tcPr>
          <w:p w14:paraId="0FB9C933" w14:textId="5EC0B69E"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noWrap/>
            <w:vAlign w:val="center"/>
          </w:tcPr>
          <w:p w14:paraId="6568714F" w14:textId="141D76F0"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0EA401B4"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26B86808"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vAlign w:val="center"/>
          </w:tcPr>
          <w:p w14:paraId="0B7BBB93" w14:textId="31EBF1C7" w:rsidR="00520371" w:rsidRPr="00D05524" w:rsidRDefault="00520371" w:rsidP="0052037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Israel</w:t>
            </w:r>
          </w:p>
        </w:tc>
        <w:tc>
          <w:tcPr>
            <w:tcW w:w="1030" w:type="dxa"/>
            <w:noWrap/>
            <w:vAlign w:val="center"/>
          </w:tcPr>
          <w:p w14:paraId="24D7A084" w14:textId="48B5ED84"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0.6</w:t>
            </w:r>
          </w:p>
        </w:tc>
        <w:tc>
          <w:tcPr>
            <w:tcW w:w="780" w:type="dxa"/>
            <w:noWrap/>
            <w:vAlign w:val="center"/>
          </w:tcPr>
          <w:p w14:paraId="7F359E93" w14:textId="0665C789"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65.3</w:t>
            </w:r>
          </w:p>
        </w:tc>
        <w:tc>
          <w:tcPr>
            <w:tcW w:w="1033" w:type="dxa"/>
            <w:noWrap/>
            <w:vAlign w:val="center"/>
          </w:tcPr>
          <w:p w14:paraId="47115733" w14:textId="09A47970"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5.3</w:t>
            </w:r>
          </w:p>
        </w:tc>
        <w:tc>
          <w:tcPr>
            <w:tcW w:w="780" w:type="dxa"/>
            <w:noWrap/>
            <w:vAlign w:val="center"/>
          </w:tcPr>
          <w:p w14:paraId="7F4B2BA5" w14:textId="05D366AD"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27.0</w:t>
            </w:r>
          </w:p>
        </w:tc>
        <w:tc>
          <w:tcPr>
            <w:tcW w:w="1030" w:type="dxa"/>
            <w:vAlign w:val="center"/>
          </w:tcPr>
          <w:p w14:paraId="01D65D45" w14:textId="1A16BC0A"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3</w:t>
            </w:r>
          </w:p>
        </w:tc>
        <w:tc>
          <w:tcPr>
            <w:tcW w:w="820" w:type="dxa"/>
            <w:noWrap/>
            <w:vAlign w:val="center"/>
          </w:tcPr>
          <w:p w14:paraId="17C4CB27" w14:textId="75388028"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8.3</w:t>
            </w:r>
          </w:p>
        </w:tc>
        <w:tc>
          <w:tcPr>
            <w:tcW w:w="1030" w:type="dxa"/>
            <w:vAlign w:val="center"/>
          </w:tcPr>
          <w:p w14:paraId="73B25BA7" w14:textId="13996509"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1</w:t>
            </w:r>
          </w:p>
        </w:tc>
        <w:tc>
          <w:tcPr>
            <w:tcW w:w="840" w:type="dxa"/>
            <w:vAlign w:val="center"/>
          </w:tcPr>
          <w:p w14:paraId="1C730743" w14:textId="7EC5D053"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6.8</w:t>
            </w:r>
          </w:p>
        </w:tc>
        <w:tc>
          <w:tcPr>
            <w:tcW w:w="1030" w:type="dxa"/>
            <w:vAlign w:val="center"/>
          </w:tcPr>
          <w:p w14:paraId="03EA56E8" w14:textId="05D5F9FD"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3</w:t>
            </w:r>
          </w:p>
        </w:tc>
        <w:tc>
          <w:tcPr>
            <w:tcW w:w="880" w:type="dxa"/>
            <w:vAlign w:val="center"/>
          </w:tcPr>
          <w:p w14:paraId="5014B349" w14:textId="7CE41FDF"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2</w:t>
            </w:r>
          </w:p>
        </w:tc>
        <w:tc>
          <w:tcPr>
            <w:tcW w:w="1030" w:type="dxa"/>
            <w:vAlign w:val="center"/>
          </w:tcPr>
          <w:p w14:paraId="452EC96B" w14:textId="56A79A5B"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2EF1D5CE" w14:textId="4023A133"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520371" w:rsidRPr="00D05524" w14:paraId="3AAE803D"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44E1FCE7"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noWrap/>
            <w:vAlign w:val="center"/>
          </w:tcPr>
          <w:p w14:paraId="2CB011B2" w14:textId="7AAB72B3" w:rsidR="00520371" w:rsidRPr="00D05524" w:rsidRDefault="00520371" w:rsidP="0052037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New Zealand</w:t>
            </w:r>
          </w:p>
        </w:tc>
        <w:tc>
          <w:tcPr>
            <w:tcW w:w="1030" w:type="dxa"/>
            <w:noWrap/>
            <w:vAlign w:val="center"/>
          </w:tcPr>
          <w:p w14:paraId="79A3A317" w14:textId="3290F83D"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3.4</w:t>
            </w:r>
          </w:p>
        </w:tc>
        <w:tc>
          <w:tcPr>
            <w:tcW w:w="780" w:type="dxa"/>
            <w:noWrap/>
            <w:vAlign w:val="center"/>
          </w:tcPr>
          <w:p w14:paraId="15B4A9DC" w14:textId="7E901D1D"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4.5</w:t>
            </w:r>
          </w:p>
        </w:tc>
        <w:tc>
          <w:tcPr>
            <w:tcW w:w="1033" w:type="dxa"/>
            <w:noWrap/>
            <w:vAlign w:val="center"/>
          </w:tcPr>
          <w:p w14:paraId="4EE5242E" w14:textId="79B9E362"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9.7</w:t>
            </w:r>
          </w:p>
        </w:tc>
        <w:tc>
          <w:tcPr>
            <w:tcW w:w="780" w:type="dxa"/>
            <w:noWrap/>
            <w:vAlign w:val="center"/>
          </w:tcPr>
          <w:p w14:paraId="47A9C896" w14:textId="6B551E8F"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44.0</w:t>
            </w:r>
          </w:p>
        </w:tc>
        <w:tc>
          <w:tcPr>
            <w:tcW w:w="1030" w:type="dxa"/>
            <w:noWrap/>
            <w:vAlign w:val="center"/>
          </w:tcPr>
          <w:p w14:paraId="5780EE18" w14:textId="3B824CCF"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w:t>
            </w:r>
          </w:p>
        </w:tc>
        <w:tc>
          <w:tcPr>
            <w:tcW w:w="820" w:type="dxa"/>
            <w:noWrap/>
            <w:vAlign w:val="center"/>
          </w:tcPr>
          <w:p w14:paraId="083AF320" w14:textId="10C97A98"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9.0</w:t>
            </w:r>
          </w:p>
        </w:tc>
        <w:tc>
          <w:tcPr>
            <w:tcW w:w="1030" w:type="dxa"/>
            <w:noWrap/>
            <w:vAlign w:val="center"/>
          </w:tcPr>
          <w:p w14:paraId="588DD563" w14:textId="1C70C115"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6</w:t>
            </w:r>
          </w:p>
        </w:tc>
        <w:tc>
          <w:tcPr>
            <w:tcW w:w="840" w:type="dxa"/>
            <w:noWrap/>
            <w:vAlign w:val="center"/>
          </w:tcPr>
          <w:p w14:paraId="54400ABC" w14:textId="2CAC0E62"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5</w:t>
            </w:r>
          </w:p>
        </w:tc>
        <w:tc>
          <w:tcPr>
            <w:tcW w:w="1030" w:type="dxa"/>
            <w:noWrap/>
            <w:vAlign w:val="center"/>
          </w:tcPr>
          <w:p w14:paraId="37E8AAFC" w14:textId="5FB09194"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3</w:t>
            </w:r>
          </w:p>
        </w:tc>
        <w:tc>
          <w:tcPr>
            <w:tcW w:w="880" w:type="dxa"/>
            <w:noWrap/>
            <w:vAlign w:val="center"/>
          </w:tcPr>
          <w:p w14:paraId="73F45378" w14:textId="13CDBBA7"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w:t>
            </w:r>
          </w:p>
        </w:tc>
        <w:tc>
          <w:tcPr>
            <w:tcW w:w="1030" w:type="dxa"/>
            <w:noWrap/>
            <w:vAlign w:val="center"/>
          </w:tcPr>
          <w:p w14:paraId="7F331F32" w14:textId="56A4A3D3"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noWrap/>
            <w:vAlign w:val="center"/>
          </w:tcPr>
          <w:p w14:paraId="6740C410" w14:textId="7C44E8FF"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520371" w:rsidRPr="00D05524" w14:paraId="7D230324"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537A899D"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vAlign w:val="center"/>
          </w:tcPr>
          <w:p w14:paraId="1EFE23A1" w14:textId="479442A2" w:rsidR="00520371" w:rsidRPr="00D05524" w:rsidRDefault="00520371" w:rsidP="0052037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The Netherlands</w:t>
            </w:r>
          </w:p>
        </w:tc>
        <w:tc>
          <w:tcPr>
            <w:tcW w:w="1030" w:type="dxa"/>
            <w:noWrap/>
            <w:vAlign w:val="center"/>
          </w:tcPr>
          <w:p w14:paraId="16A997EE" w14:textId="46E0930B"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9.9</w:t>
            </w:r>
          </w:p>
        </w:tc>
        <w:tc>
          <w:tcPr>
            <w:tcW w:w="780" w:type="dxa"/>
            <w:noWrap/>
            <w:vAlign w:val="center"/>
          </w:tcPr>
          <w:p w14:paraId="03364108" w14:textId="3075DEBE"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98.5</w:t>
            </w:r>
          </w:p>
        </w:tc>
        <w:tc>
          <w:tcPr>
            <w:tcW w:w="1033" w:type="dxa"/>
            <w:noWrap/>
            <w:vAlign w:val="center"/>
          </w:tcPr>
          <w:p w14:paraId="536992E4" w14:textId="34EEFF62"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8.3</w:t>
            </w:r>
          </w:p>
        </w:tc>
        <w:tc>
          <w:tcPr>
            <w:tcW w:w="780" w:type="dxa"/>
            <w:noWrap/>
            <w:vAlign w:val="center"/>
          </w:tcPr>
          <w:p w14:paraId="14351D82" w14:textId="4FC81CB4"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83.0</w:t>
            </w:r>
          </w:p>
        </w:tc>
        <w:tc>
          <w:tcPr>
            <w:tcW w:w="1030" w:type="dxa"/>
            <w:noWrap/>
            <w:vAlign w:val="center"/>
          </w:tcPr>
          <w:p w14:paraId="54B9C530" w14:textId="4B0217E1"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6</w:t>
            </w:r>
          </w:p>
        </w:tc>
        <w:tc>
          <w:tcPr>
            <w:tcW w:w="820" w:type="dxa"/>
            <w:noWrap/>
            <w:vAlign w:val="center"/>
          </w:tcPr>
          <w:p w14:paraId="75CEAEC8" w14:textId="2A5B018F"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5.5</w:t>
            </w:r>
          </w:p>
        </w:tc>
        <w:tc>
          <w:tcPr>
            <w:tcW w:w="1030" w:type="dxa"/>
            <w:vAlign w:val="center"/>
          </w:tcPr>
          <w:p w14:paraId="15142186" w14:textId="0057973B"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4</w:t>
            </w:r>
          </w:p>
        </w:tc>
        <w:tc>
          <w:tcPr>
            <w:tcW w:w="840" w:type="dxa"/>
            <w:vAlign w:val="center"/>
          </w:tcPr>
          <w:p w14:paraId="4056D6B0" w14:textId="3B516277"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5</w:t>
            </w:r>
          </w:p>
        </w:tc>
        <w:tc>
          <w:tcPr>
            <w:tcW w:w="1030" w:type="dxa"/>
            <w:vAlign w:val="center"/>
          </w:tcPr>
          <w:p w14:paraId="5E7702F0" w14:textId="3C3B3344"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3</w:t>
            </w:r>
          </w:p>
        </w:tc>
        <w:tc>
          <w:tcPr>
            <w:tcW w:w="880" w:type="dxa"/>
            <w:vAlign w:val="center"/>
          </w:tcPr>
          <w:p w14:paraId="16B8ABB3" w14:textId="462A9D3B"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5</w:t>
            </w:r>
          </w:p>
        </w:tc>
        <w:tc>
          <w:tcPr>
            <w:tcW w:w="1030" w:type="dxa"/>
            <w:vAlign w:val="center"/>
          </w:tcPr>
          <w:p w14:paraId="459FA4D4" w14:textId="6BDEBEFE"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188338B4" w14:textId="0610A4F0"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520371" w:rsidRPr="00D05524" w14:paraId="0E3DC3B0"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433C6D4B"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noWrap/>
            <w:vAlign w:val="center"/>
          </w:tcPr>
          <w:p w14:paraId="0039C1C6" w14:textId="7715E474" w:rsidR="00520371" w:rsidRPr="00D05524" w:rsidRDefault="00520371" w:rsidP="0052037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UK (England and Wales)</w:t>
            </w:r>
          </w:p>
        </w:tc>
        <w:tc>
          <w:tcPr>
            <w:tcW w:w="1030" w:type="dxa"/>
            <w:noWrap/>
            <w:vAlign w:val="center"/>
          </w:tcPr>
          <w:p w14:paraId="42CB6F25" w14:textId="1C3909A1"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1.7</w:t>
            </w:r>
          </w:p>
        </w:tc>
        <w:tc>
          <w:tcPr>
            <w:tcW w:w="780" w:type="dxa"/>
            <w:noWrap/>
            <w:vAlign w:val="center"/>
          </w:tcPr>
          <w:p w14:paraId="1173AA59" w14:textId="53332EFE"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070.0</w:t>
            </w:r>
          </w:p>
        </w:tc>
        <w:tc>
          <w:tcPr>
            <w:tcW w:w="1033" w:type="dxa"/>
            <w:noWrap/>
            <w:vAlign w:val="center"/>
          </w:tcPr>
          <w:p w14:paraId="1D5ADA45" w14:textId="6D9EA761"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8.8</w:t>
            </w:r>
          </w:p>
        </w:tc>
        <w:tc>
          <w:tcPr>
            <w:tcW w:w="780" w:type="dxa"/>
            <w:noWrap/>
            <w:vAlign w:val="center"/>
          </w:tcPr>
          <w:p w14:paraId="41745CE9" w14:textId="7A881DA9"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972.8</w:t>
            </w:r>
          </w:p>
        </w:tc>
        <w:tc>
          <w:tcPr>
            <w:tcW w:w="1030" w:type="dxa"/>
            <w:noWrap/>
            <w:vAlign w:val="center"/>
          </w:tcPr>
          <w:p w14:paraId="281D3A4D" w14:textId="52E6CC1D"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9</w:t>
            </w:r>
          </w:p>
        </w:tc>
        <w:tc>
          <w:tcPr>
            <w:tcW w:w="820" w:type="dxa"/>
            <w:noWrap/>
            <w:vAlign w:val="center"/>
          </w:tcPr>
          <w:p w14:paraId="045265C8" w14:textId="7B3147C7"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97.2</w:t>
            </w:r>
          </w:p>
        </w:tc>
        <w:tc>
          <w:tcPr>
            <w:tcW w:w="1030" w:type="dxa"/>
            <w:noWrap/>
            <w:vAlign w:val="center"/>
          </w:tcPr>
          <w:p w14:paraId="681759E8" w14:textId="2C9B95EE"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1.3</w:t>
            </w:r>
          </w:p>
        </w:tc>
        <w:tc>
          <w:tcPr>
            <w:tcW w:w="840" w:type="dxa"/>
            <w:noWrap/>
            <w:vAlign w:val="center"/>
          </w:tcPr>
          <w:p w14:paraId="62E11895" w14:textId="67D39005"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45.0</w:t>
            </w:r>
          </w:p>
        </w:tc>
        <w:tc>
          <w:tcPr>
            <w:tcW w:w="1030" w:type="dxa"/>
            <w:noWrap/>
            <w:vAlign w:val="center"/>
          </w:tcPr>
          <w:p w14:paraId="7078FD45" w14:textId="3A48F160"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0.5</w:t>
            </w:r>
          </w:p>
        </w:tc>
        <w:tc>
          <w:tcPr>
            <w:tcW w:w="880" w:type="dxa"/>
            <w:noWrap/>
            <w:vAlign w:val="center"/>
          </w:tcPr>
          <w:p w14:paraId="6C99248B" w14:textId="1B60B663"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17.0</w:t>
            </w:r>
          </w:p>
        </w:tc>
        <w:tc>
          <w:tcPr>
            <w:tcW w:w="1030" w:type="dxa"/>
            <w:noWrap/>
            <w:vAlign w:val="center"/>
          </w:tcPr>
          <w:p w14:paraId="4A1BD8AA" w14:textId="6841A484"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noWrap/>
            <w:vAlign w:val="center"/>
          </w:tcPr>
          <w:p w14:paraId="2953C874" w14:textId="18EA7EF9" w:rsidR="00520371" w:rsidRPr="00D05524" w:rsidRDefault="00520371" w:rsidP="0052037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70CA5838" w14:textId="77777777" w:rsidTr="00B215B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7288FD98" w14:textId="77777777" w:rsidR="00520371" w:rsidRPr="00D05524" w:rsidRDefault="00520371" w:rsidP="00520371">
            <w:pPr>
              <w:spacing w:line="276" w:lineRule="auto"/>
              <w:contextualSpacing w:val="0"/>
              <w:rPr>
                <w:rFonts w:ascii="Times New Roman" w:eastAsia="Times New Roman" w:hAnsi="Times New Roman" w:cs="Times New Roman"/>
                <w:bCs w:val="0"/>
                <w:color w:val="000000"/>
                <w:sz w:val="20"/>
                <w:szCs w:val="20"/>
                <w:lang w:val="en-US"/>
              </w:rPr>
            </w:pPr>
          </w:p>
        </w:tc>
        <w:tc>
          <w:tcPr>
            <w:tcW w:w="2347" w:type="dxa"/>
            <w:tcBorders>
              <w:bottom w:val="single" w:sz="12" w:space="0" w:color="A6A6A6" w:themeColor="background1" w:themeShade="A6"/>
            </w:tcBorders>
            <w:noWrap/>
            <w:vAlign w:val="center"/>
          </w:tcPr>
          <w:p w14:paraId="0C759513" w14:textId="05FAE549" w:rsidR="00520371" w:rsidRPr="00D05524" w:rsidRDefault="00520371" w:rsidP="0052037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0"/>
                <w:szCs w:val="20"/>
                <w:lang w:val="en-US"/>
              </w:rPr>
            </w:pPr>
            <w:r w:rsidRPr="00D05524">
              <w:rPr>
                <w:rFonts w:ascii="Times New Roman" w:eastAsia="Times New Roman" w:hAnsi="Times New Roman" w:cs="Times New Roman"/>
                <w:bCs/>
                <w:color w:val="000000"/>
                <w:sz w:val="20"/>
                <w:szCs w:val="20"/>
                <w:lang w:val="en-US"/>
              </w:rPr>
              <w:t>US</w:t>
            </w:r>
          </w:p>
        </w:tc>
        <w:tc>
          <w:tcPr>
            <w:tcW w:w="1030" w:type="dxa"/>
            <w:tcBorders>
              <w:bottom w:val="single" w:sz="12" w:space="0" w:color="A6A6A6" w:themeColor="background1" w:themeShade="A6"/>
            </w:tcBorders>
            <w:noWrap/>
            <w:vAlign w:val="center"/>
          </w:tcPr>
          <w:p w14:paraId="15E4C043" w14:textId="2B6C1AE9"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94.7</w:t>
            </w:r>
          </w:p>
        </w:tc>
        <w:tc>
          <w:tcPr>
            <w:tcW w:w="780" w:type="dxa"/>
            <w:tcBorders>
              <w:bottom w:val="single" w:sz="12" w:space="0" w:color="A6A6A6" w:themeColor="background1" w:themeShade="A6"/>
            </w:tcBorders>
            <w:noWrap/>
            <w:vAlign w:val="center"/>
          </w:tcPr>
          <w:p w14:paraId="03B09353" w14:textId="6D51276C"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71.0</w:t>
            </w:r>
          </w:p>
        </w:tc>
        <w:tc>
          <w:tcPr>
            <w:tcW w:w="1033" w:type="dxa"/>
            <w:tcBorders>
              <w:bottom w:val="single" w:sz="12" w:space="0" w:color="A6A6A6" w:themeColor="background1" w:themeShade="A6"/>
            </w:tcBorders>
            <w:noWrap/>
            <w:vAlign w:val="center"/>
          </w:tcPr>
          <w:p w14:paraId="2810877C" w14:textId="5D623EB6"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87.4</w:t>
            </w:r>
          </w:p>
        </w:tc>
        <w:tc>
          <w:tcPr>
            <w:tcW w:w="780" w:type="dxa"/>
            <w:tcBorders>
              <w:bottom w:val="single" w:sz="12" w:space="0" w:color="A6A6A6" w:themeColor="background1" w:themeShade="A6"/>
            </w:tcBorders>
            <w:noWrap/>
            <w:vAlign w:val="center"/>
          </w:tcPr>
          <w:p w14:paraId="1D2A5998" w14:textId="1D0CBC4A"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082.1</w:t>
            </w:r>
          </w:p>
        </w:tc>
        <w:tc>
          <w:tcPr>
            <w:tcW w:w="1030" w:type="dxa"/>
            <w:tcBorders>
              <w:bottom w:val="single" w:sz="12" w:space="0" w:color="A6A6A6" w:themeColor="background1" w:themeShade="A6"/>
            </w:tcBorders>
            <w:noWrap/>
            <w:vAlign w:val="center"/>
          </w:tcPr>
          <w:p w14:paraId="7CBBE2DF" w14:textId="0CA01324"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2</w:t>
            </w:r>
          </w:p>
        </w:tc>
        <w:tc>
          <w:tcPr>
            <w:tcW w:w="820" w:type="dxa"/>
            <w:tcBorders>
              <w:bottom w:val="single" w:sz="12" w:space="0" w:color="A6A6A6" w:themeColor="background1" w:themeShade="A6"/>
            </w:tcBorders>
            <w:noWrap/>
            <w:vAlign w:val="center"/>
          </w:tcPr>
          <w:p w14:paraId="4EFB903A" w14:textId="740AFEA7"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8.9</w:t>
            </w:r>
          </w:p>
        </w:tc>
        <w:tc>
          <w:tcPr>
            <w:tcW w:w="1030" w:type="dxa"/>
            <w:tcBorders>
              <w:bottom w:val="single" w:sz="12" w:space="0" w:color="A6A6A6" w:themeColor="background1" w:themeShade="A6"/>
            </w:tcBorders>
            <w:noWrap/>
            <w:vAlign w:val="center"/>
          </w:tcPr>
          <w:p w14:paraId="23D8EDCB" w14:textId="64D83DCF"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40" w:type="dxa"/>
            <w:tcBorders>
              <w:bottom w:val="single" w:sz="12" w:space="0" w:color="A6A6A6" w:themeColor="background1" w:themeShade="A6"/>
            </w:tcBorders>
            <w:noWrap/>
            <w:vAlign w:val="center"/>
          </w:tcPr>
          <w:p w14:paraId="54274DBA" w14:textId="56C812D4"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A6A6A6" w:themeColor="background1" w:themeShade="A6"/>
            </w:tcBorders>
            <w:noWrap/>
            <w:vAlign w:val="center"/>
          </w:tcPr>
          <w:p w14:paraId="02DDAF44" w14:textId="548726AE"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80" w:type="dxa"/>
            <w:tcBorders>
              <w:bottom w:val="single" w:sz="12" w:space="0" w:color="A6A6A6" w:themeColor="background1" w:themeShade="A6"/>
            </w:tcBorders>
            <w:noWrap/>
            <w:vAlign w:val="center"/>
          </w:tcPr>
          <w:p w14:paraId="0D997D40" w14:textId="5FE3CEFB"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A6A6A6" w:themeColor="background1" w:themeShade="A6"/>
            </w:tcBorders>
            <w:noWrap/>
            <w:vAlign w:val="center"/>
          </w:tcPr>
          <w:p w14:paraId="5466C6E9" w14:textId="418850FE"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bottom w:val="single" w:sz="12" w:space="0" w:color="A6A6A6" w:themeColor="background1" w:themeShade="A6"/>
              <w:right w:val="nil"/>
            </w:tcBorders>
            <w:noWrap/>
            <w:vAlign w:val="center"/>
          </w:tcPr>
          <w:p w14:paraId="05E9AE24" w14:textId="475E4146" w:rsidR="00520371" w:rsidRPr="00D05524" w:rsidRDefault="00520371" w:rsidP="0052037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5C258F" w:rsidRPr="00D05524" w14:paraId="3C475891"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val="restart"/>
            <w:tcBorders>
              <w:top w:val="single" w:sz="12" w:space="0" w:color="A6A6A6" w:themeColor="background1" w:themeShade="A6"/>
              <w:left w:val="nil"/>
              <w:bottom w:val="nil"/>
            </w:tcBorders>
            <w:vAlign w:val="center"/>
          </w:tcPr>
          <w:p w14:paraId="1DA73E94" w14:textId="72AF3A58" w:rsidR="005C258F" w:rsidRPr="00D05524" w:rsidRDefault="005C258F" w:rsidP="005C258F">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PCV7 era</w:t>
            </w:r>
          </w:p>
        </w:tc>
        <w:tc>
          <w:tcPr>
            <w:tcW w:w="2347" w:type="dxa"/>
            <w:tcBorders>
              <w:top w:val="single" w:sz="12" w:space="0" w:color="A6A6A6" w:themeColor="background1" w:themeShade="A6"/>
            </w:tcBorders>
            <w:noWrap/>
            <w:vAlign w:val="center"/>
          </w:tcPr>
          <w:p w14:paraId="34186C56" w14:textId="7D9D1D66" w:rsidR="005C258F" w:rsidRPr="00D05524" w:rsidRDefault="005C258F" w:rsidP="005C258F">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Australia</w:t>
            </w:r>
          </w:p>
        </w:tc>
        <w:tc>
          <w:tcPr>
            <w:tcW w:w="1030" w:type="dxa"/>
            <w:tcBorders>
              <w:top w:val="single" w:sz="12" w:space="0" w:color="A6A6A6" w:themeColor="background1" w:themeShade="A6"/>
            </w:tcBorders>
            <w:noWrap/>
            <w:vAlign w:val="center"/>
          </w:tcPr>
          <w:p w14:paraId="2800FE67" w14:textId="0F7DD854"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8.7</w:t>
            </w:r>
          </w:p>
        </w:tc>
        <w:tc>
          <w:tcPr>
            <w:tcW w:w="780" w:type="dxa"/>
            <w:tcBorders>
              <w:top w:val="single" w:sz="12" w:space="0" w:color="A6A6A6" w:themeColor="background1" w:themeShade="A6"/>
            </w:tcBorders>
            <w:noWrap/>
            <w:vAlign w:val="center"/>
          </w:tcPr>
          <w:p w14:paraId="492C831E" w14:textId="69E0D52C"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68.5</w:t>
            </w:r>
          </w:p>
        </w:tc>
        <w:tc>
          <w:tcPr>
            <w:tcW w:w="1033" w:type="dxa"/>
            <w:tcBorders>
              <w:top w:val="single" w:sz="12" w:space="0" w:color="A6A6A6" w:themeColor="background1" w:themeShade="A6"/>
            </w:tcBorders>
            <w:noWrap/>
            <w:vAlign w:val="center"/>
          </w:tcPr>
          <w:p w14:paraId="4BAEFD99" w14:textId="715EDDD6"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7</w:t>
            </w:r>
          </w:p>
        </w:tc>
        <w:tc>
          <w:tcPr>
            <w:tcW w:w="780" w:type="dxa"/>
            <w:tcBorders>
              <w:top w:val="single" w:sz="12" w:space="0" w:color="A6A6A6" w:themeColor="background1" w:themeShade="A6"/>
            </w:tcBorders>
            <w:noWrap/>
            <w:vAlign w:val="center"/>
          </w:tcPr>
          <w:p w14:paraId="1343BF69" w14:textId="5F714750"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68.5</w:t>
            </w:r>
          </w:p>
        </w:tc>
        <w:tc>
          <w:tcPr>
            <w:tcW w:w="1030" w:type="dxa"/>
            <w:tcBorders>
              <w:top w:val="single" w:sz="12" w:space="0" w:color="A6A6A6" w:themeColor="background1" w:themeShade="A6"/>
            </w:tcBorders>
            <w:vAlign w:val="center"/>
          </w:tcPr>
          <w:p w14:paraId="2912D70B" w14:textId="17C9A98C"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9</w:t>
            </w:r>
          </w:p>
        </w:tc>
        <w:tc>
          <w:tcPr>
            <w:tcW w:w="820" w:type="dxa"/>
            <w:tcBorders>
              <w:top w:val="single" w:sz="12" w:space="0" w:color="A6A6A6" w:themeColor="background1" w:themeShade="A6"/>
            </w:tcBorders>
            <w:noWrap/>
            <w:vAlign w:val="center"/>
          </w:tcPr>
          <w:p w14:paraId="52D087CD" w14:textId="2E7A1F66"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5.5</w:t>
            </w:r>
          </w:p>
        </w:tc>
        <w:tc>
          <w:tcPr>
            <w:tcW w:w="1030" w:type="dxa"/>
            <w:tcBorders>
              <w:top w:val="single" w:sz="12" w:space="0" w:color="A6A6A6" w:themeColor="background1" w:themeShade="A6"/>
            </w:tcBorders>
            <w:vAlign w:val="center"/>
          </w:tcPr>
          <w:p w14:paraId="24F6B644" w14:textId="1E136718"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4</w:t>
            </w:r>
          </w:p>
        </w:tc>
        <w:tc>
          <w:tcPr>
            <w:tcW w:w="840" w:type="dxa"/>
            <w:tcBorders>
              <w:top w:val="single" w:sz="12" w:space="0" w:color="A6A6A6" w:themeColor="background1" w:themeShade="A6"/>
            </w:tcBorders>
            <w:vAlign w:val="center"/>
          </w:tcPr>
          <w:p w14:paraId="27BB0CAC" w14:textId="6966D1CB"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18.9</w:t>
            </w:r>
          </w:p>
        </w:tc>
        <w:tc>
          <w:tcPr>
            <w:tcW w:w="1030" w:type="dxa"/>
            <w:tcBorders>
              <w:top w:val="single" w:sz="12" w:space="0" w:color="A6A6A6" w:themeColor="background1" w:themeShade="A6"/>
            </w:tcBorders>
            <w:vAlign w:val="center"/>
          </w:tcPr>
          <w:p w14:paraId="4DE1DE47" w14:textId="288B3CED"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6</w:t>
            </w:r>
          </w:p>
        </w:tc>
        <w:tc>
          <w:tcPr>
            <w:tcW w:w="880" w:type="dxa"/>
            <w:tcBorders>
              <w:top w:val="single" w:sz="12" w:space="0" w:color="A6A6A6" w:themeColor="background1" w:themeShade="A6"/>
            </w:tcBorders>
            <w:vAlign w:val="center"/>
          </w:tcPr>
          <w:p w14:paraId="6D1921AE" w14:textId="00AD2452"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0</w:t>
            </w:r>
          </w:p>
        </w:tc>
        <w:tc>
          <w:tcPr>
            <w:tcW w:w="1030" w:type="dxa"/>
            <w:tcBorders>
              <w:top w:val="single" w:sz="12" w:space="0" w:color="A6A6A6" w:themeColor="background1" w:themeShade="A6"/>
            </w:tcBorders>
            <w:vAlign w:val="center"/>
          </w:tcPr>
          <w:p w14:paraId="782E12E2" w14:textId="0D571790"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top w:val="single" w:sz="12" w:space="0" w:color="A6A6A6" w:themeColor="background1" w:themeShade="A6"/>
              <w:right w:val="nil"/>
            </w:tcBorders>
            <w:vAlign w:val="center"/>
          </w:tcPr>
          <w:p w14:paraId="1A975FEA" w14:textId="612FA483" w:rsidR="005C258F" w:rsidRPr="00D05524" w:rsidRDefault="005C258F" w:rsidP="005C258F">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701109B5"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181D943C" w14:textId="77777777" w:rsidR="005C258F" w:rsidRPr="00D05524" w:rsidRDefault="005C258F" w:rsidP="005C258F">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41CC884E" w14:textId="1538857D" w:rsidR="005C258F" w:rsidRPr="00D05524" w:rsidRDefault="005C258F" w:rsidP="005C258F">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Canada (Quebec)</w:t>
            </w:r>
          </w:p>
        </w:tc>
        <w:tc>
          <w:tcPr>
            <w:tcW w:w="1030" w:type="dxa"/>
            <w:noWrap/>
            <w:vAlign w:val="center"/>
          </w:tcPr>
          <w:p w14:paraId="5E95EF40" w14:textId="43928E36"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0.8</w:t>
            </w:r>
          </w:p>
        </w:tc>
        <w:tc>
          <w:tcPr>
            <w:tcW w:w="780" w:type="dxa"/>
            <w:noWrap/>
            <w:vAlign w:val="center"/>
          </w:tcPr>
          <w:p w14:paraId="39085F10" w14:textId="68668368"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21.0</w:t>
            </w:r>
          </w:p>
        </w:tc>
        <w:tc>
          <w:tcPr>
            <w:tcW w:w="1033" w:type="dxa"/>
            <w:noWrap/>
            <w:vAlign w:val="center"/>
          </w:tcPr>
          <w:p w14:paraId="1133C979" w14:textId="3FCC2C29"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8.4</w:t>
            </w:r>
          </w:p>
        </w:tc>
        <w:tc>
          <w:tcPr>
            <w:tcW w:w="780" w:type="dxa"/>
            <w:noWrap/>
            <w:vAlign w:val="center"/>
          </w:tcPr>
          <w:p w14:paraId="0AC4E693" w14:textId="16C6F2A5"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72.0</w:t>
            </w:r>
          </w:p>
        </w:tc>
        <w:tc>
          <w:tcPr>
            <w:tcW w:w="1030" w:type="dxa"/>
            <w:vAlign w:val="center"/>
          </w:tcPr>
          <w:p w14:paraId="3ECE510C" w14:textId="69575DEF"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4</w:t>
            </w:r>
          </w:p>
        </w:tc>
        <w:tc>
          <w:tcPr>
            <w:tcW w:w="820" w:type="dxa"/>
            <w:noWrap/>
            <w:vAlign w:val="center"/>
          </w:tcPr>
          <w:p w14:paraId="0C080351" w14:textId="57BB8A4A"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9.0</w:t>
            </w:r>
          </w:p>
        </w:tc>
        <w:tc>
          <w:tcPr>
            <w:tcW w:w="1030" w:type="dxa"/>
            <w:vAlign w:val="center"/>
          </w:tcPr>
          <w:p w14:paraId="2A73F89E" w14:textId="50B52B5F"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1.1</w:t>
            </w:r>
          </w:p>
        </w:tc>
        <w:tc>
          <w:tcPr>
            <w:tcW w:w="840" w:type="dxa"/>
            <w:vAlign w:val="center"/>
          </w:tcPr>
          <w:p w14:paraId="3E159619" w14:textId="514DCA54"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3.0</w:t>
            </w:r>
          </w:p>
        </w:tc>
        <w:tc>
          <w:tcPr>
            <w:tcW w:w="1030" w:type="dxa"/>
            <w:vAlign w:val="center"/>
          </w:tcPr>
          <w:p w14:paraId="5D2C089C" w14:textId="3057EB28"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6</w:t>
            </w:r>
          </w:p>
        </w:tc>
        <w:tc>
          <w:tcPr>
            <w:tcW w:w="880" w:type="dxa"/>
            <w:vAlign w:val="center"/>
          </w:tcPr>
          <w:p w14:paraId="7D53261B" w14:textId="37E533ED"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5</w:t>
            </w:r>
          </w:p>
        </w:tc>
        <w:tc>
          <w:tcPr>
            <w:tcW w:w="1030" w:type="dxa"/>
            <w:vAlign w:val="center"/>
          </w:tcPr>
          <w:p w14:paraId="79E9C70D" w14:textId="6F05CF21"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188637A2" w14:textId="6335778F" w:rsidR="005C258F" w:rsidRPr="00D05524" w:rsidRDefault="005C258F" w:rsidP="005C258F">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E20E12" w:rsidRPr="00D05524" w14:paraId="17437C49"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58AE4602"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30C0B23D" w14:textId="16C39236" w:rsidR="00E20E12" w:rsidRPr="00D05524" w:rsidRDefault="00E20E12" w:rsidP="00E20E12">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Denmark</w:t>
            </w:r>
          </w:p>
        </w:tc>
        <w:tc>
          <w:tcPr>
            <w:tcW w:w="1030" w:type="dxa"/>
            <w:noWrap/>
            <w:vAlign w:val="center"/>
          </w:tcPr>
          <w:p w14:paraId="6B829D22" w14:textId="67CCE892"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6.2</w:t>
            </w:r>
          </w:p>
        </w:tc>
        <w:tc>
          <w:tcPr>
            <w:tcW w:w="780" w:type="dxa"/>
            <w:noWrap/>
            <w:vAlign w:val="center"/>
          </w:tcPr>
          <w:p w14:paraId="0CD30C6D" w14:textId="3B0329C4"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3.0</w:t>
            </w:r>
          </w:p>
        </w:tc>
        <w:tc>
          <w:tcPr>
            <w:tcW w:w="1033" w:type="dxa"/>
            <w:noWrap/>
            <w:vAlign w:val="center"/>
          </w:tcPr>
          <w:p w14:paraId="17907ACE" w14:textId="0366204B"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2.4</w:t>
            </w:r>
          </w:p>
        </w:tc>
        <w:tc>
          <w:tcPr>
            <w:tcW w:w="780" w:type="dxa"/>
            <w:noWrap/>
            <w:vAlign w:val="center"/>
          </w:tcPr>
          <w:p w14:paraId="1CC3F612" w14:textId="7FF199C9"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0.5</w:t>
            </w:r>
          </w:p>
        </w:tc>
        <w:tc>
          <w:tcPr>
            <w:tcW w:w="1030" w:type="dxa"/>
            <w:noWrap/>
            <w:vAlign w:val="center"/>
          </w:tcPr>
          <w:p w14:paraId="24C3E416" w14:textId="72A5AB3A"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8</w:t>
            </w:r>
          </w:p>
        </w:tc>
        <w:tc>
          <w:tcPr>
            <w:tcW w:w="820" w:type="dxa"/>
            <w:noWrap/>
            <w:vAlign w:val="center"/>
          </w:tcPr>
          <w:p w14:paraId="0A11E7C7" w14:textId="58A6CFF9"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2.5</w:t>
            </w:r>
          </w:p>
        </w:tc>
        <w:tc>
          <w:tcPr>
            <w:tcW w:w="1030" w:type="dxa"/>
            <w:noWrap/>
            <w:vAlign w:val="center"/>
          </w:tcPr>
          <w:p w14:paraId="6BF57137" w14:textId="12855FB2"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840" w:type="dxa"/>
            <w:noWrap/>
            <w:vAlign w:val="center"/>
          </w:tcPr>
          <w:p w14:paraId="42054676" w14:textId="21B4FA25"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1030" w:type="dxa"/>
            <w:noWrap/>
            <w:vAlign w:val="center"/>
          </w:tcPr>
          <w:p w14:paraId="5F6D03E4" w14:textId="36ED260C"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880" w:type="dxa"/>
            <w:noWrap/>
            <w:vAlign w:val="center"/>
          </w:tcPr>
          <w:p w14:paraId="743B38A9" w14:textId="42D97493"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1030" w:type="dxa"/>
            <w:noWrap/>
            <w:vAlign w:val="center"/>
          </w:tcPr>
          <w:p w14:paraId="1EF9AEBF" w14:textId="2B59F98E"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noWrap/>
            <w:vAlign w:val="center"/>
          </w:tcPr>
          <w:p w14:paraId="6BB198E5" w14:textId="35C7815F"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7691B97E"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1303B000"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0F839B50" w14:textId="377D8A4D" w:rsidR="00E20E12" w:rsidRPr="00D05524" w:rsidRDefault="00E20E12" w:rsidP="00E20E12">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inland</w:t>
            </w:r>
          </w:p>
        </w:tc>
        <w:tc>
          <w:tcPr>
            <w:tcW w:w="1030" w:type="dxa"/>
            <w:noWrap/>
            <w:vAlign w:val="center"/>
          </w:tcPr>
          <w:p w14:paraId="46E9FF17" w14:textId="20487DD8"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w:t>
            </w:r>
          </w:p>
        </w:tc>
        <w:tc>
          <w:tcPr>
            <w:tcW w:w="780" w:type="dxa"/>
            <w:noWrap/>
            <w:vAlign w:val="center"/>
          </w:tcPr>
          <w:p w14:paraId="19EBE395" w14:textId="18109732"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w:t>
            </w:r>
          </w:p>
        </w:tc>
        <w:tc>
          <w:tcPr>
            <w:tcW w:w="1033" w:type="dxa"/>
            <w:noWrap/>
            <w:vAlign w:val="center"/>
          </w:tcPr>
          <w:p w14:paraId="098696E3" w14:textId="4F8516D4"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w:t>
            </w:r>
          </w:p>
        </w:tc>
        <w:tc>
          <w:tcPr>
            <w:tcW w:w="780" w:type="dxa"/>
            <w:noWrap/>
            <w:vAlign w:val="center"/>
          </w:tcPr>
          <w:p w14:paraId="0B572815" w14:textId="3FC9AFA9"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w:t>
            </w:r>
          </w:p>
        </w:tc>
        <w:tc>
          <w:tcPr>
            <w:tcW w:w="1030" w:type="dxa"/>
            <w:vAlign w:val="center"/>
          </w:tcPr>
          <w:p w14:paraId="29A96826" w14:textId="3764CEC5"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w:t>
            </w:r>
          </w:p>
        </w:tc>
        <w:tc>
          <w:tcPr>
            <w:tcW w:w="820" w:type="dxa"/>
            <w:noWrap/>
            <w:vAlign w:val="center"/>
          </w:tcPr>
          <w:p w14:paraId="630D4E52" w14:textId="315D3661"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w:t>
            </w:r>
          </w:p>
        </w:tc>
        <w:tc>
          <w:tcPr>
            <w:tcW w:w="1030" w:type="dxa"/>
            <w:vAlign w:val="center"/>
          </w:tcPr>
          <w:p w14:paraId="10829BCC" w14:textId="5FFC06C5"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w:t>
            </w:r>
          </w:p>
        </w:tc>
        <w:tc>
          <w:tcPr>
            <w:tcW w:w="840" w:type="dxa"/>
            <w:vAlign w:val="center"/>
          </w:tcPr>
          <w:p w14:paraId="7D9FAC2F" w14:textId="629CA41B"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w:t>
            </w:r>
          </w:p>
        </w:tc>
        <w:tc>
          <w:tcPr>
            <w:tcW w:w="1030" w:type="dxa"/>
            <w:vAlign w:val="center"/>
          </w:tcPr>
          <w:p w14:paraId="719D876C" w14:textId="2E509945"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w:t>
            </w:r>
          </w:p>
        </w:tc>
        <w:tc>
          <w:tcPr>
            <w:tcW w:w="880" w:type="dxa"/>
            <w:vAlign w:val="center"/>
          </w:tcPr>
          <w:p w14:paraId="43614048" w14:textId="6514B066"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w:t>
            </w:r>
          </w:p>
        </w:tc>
        <w:tc>
          <w:tcPr>
            <w:tcW w:w="1030" w:type="dxa"/>
            <w:vAlign w:val="center"/>
          </w:tcPr>
          <w:p w14:paraId="04EBE25A" w14:textId="17C27E46" w:rsidR="00E20E12" w:rsidRPr="00D05524" w:rsidRDefault="00900CA6"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Pr>
                <w:rFonts w:ascii="Times New Roman" w:eastAsia="Times New Roman" w:hAnsi="Times New Roman" w:cs="Times New Roman"/>
                <w:color w:val="000000"/>
                <w:sz w:val="20"/>
                <w:szCs w:val="20"/>
                <w:lang w:val="en-US"/>
              </w:rPr>
              <w:t>--</w:t>
            </w:r>
          </w:p>
        </w:tc>
        <w:tc>
          <w:tcPr>
            <w:tcW w:w="880" w:type="dxa"/>
            <w:tcBorders>
              <w:right w:val="nil"/>
            </w:tcBorders>
            <w:vAlign w:val="center"/>
          </w:tcPr>
          <w:p w14:paraId="68574227" w14:textId="66A90CF0" w:rsidR="00E20E12" w:rsidRPr="00D05524" w:rsidRDefault="00900CA6"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Pr>
                <w:rFonts w:ascii="Times New Roman" w:eastAsia="Times New Roman" w:hAnsi="Times New Roman" w:cs="Times New Roman"/>
                <w:color w:val="000000"/>
                <w:sz w:val="20"/>
                <w:szCs w:val="20"/>
                <w:lang w:val="en-US"/>
              </w:rPr>
              <w:t>--</w:t>
            </w:r>
          </w:p>
        </w:tc>
      </w:tr>
      <w:tr w:rsidR="00E20E12" w:rsidRPr="00D05524" w14:paraId="5D94F368"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4F86031E"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633288E9" w14:textId="4DEC0F7D" w:rsidR="00E20E12" w:rsidRPr="00D05524" w:rsidRDefault="00E20E12" w:rsidP="00E20E12">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rance</w:t>
            </w:r>
          </w:p>
        </w:tc>
        <w:tc>
          <w:tcPr>
            <w:tcW w:w="1030" w:type="dxa"/>
            <w:noWrap/>
            <w:vAlign w:val="center"/>
          </w:tcPr>
          <w:p w14:paraId="24BB4BE1" w14:textId="339259C2"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6.2</w:t>
            </w:r>
          </w:p>
        </w:tc>
        <w:tc>
          <w:tcPr>
            <w:tcW w:w="780" w:type="dxa"/>
            <w:noWrap/>
            <w:vAlign w:val="center"/>
          </w:tcPr>
          <w:p w14:paraId="405ACC88" w14:textId="108A248C"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16.0</w:t>
            </w:r>
          </w:p>
        </w:tc>
        <w:tc>
          <w:tcPr>
            <w:tcW w:w="1033" w:type="dxa"/>
            <w:noWrap/>
            <w:vAlign w:val="center"/>
          </w:tcPr>
          <w:p w14:paraId="7665566B" w14:textId="1EA8C3C3"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7</w:t>
            </w:r>
          </w:p>
        </w:tc>
        <w:tc>
          <w:tcPr>
            <w:tcW w:w="780" w:type="dxa"/>
            <w:noWrap/>
            <w:vAlign w:val="center"/>
          </w:tcPr>
          <w:p w14:paraId="28B13EFC" w14:textId="4B6ACC75"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52.2</w:t>
            </w:r>
          </w:p>
        </w:tc>
        <w:tc>
          <w:tcPr>
            <w:tcW w:w="1030" w:type="dxa"/>
            <w:noWrap/>
            <w:vAlign w:val="center"/>
          </w:tcPr>
          <w:p w14:paraId="32CA039E" w14:textId="5B327C52"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4.4</w:t>
            </w:r>
          </w:p>
        </w:tc>
        <w:tc>
          <w:tcPr>
            <w:tcW w:w="820" w:type="dxa"/>
            <w:noWrap/>
            <w:vAlign w:val="center"/>
          </w:tcPr>
          <w:p w14:paraId="0AF99579" w14:textId="3AD82B22"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32.8</w:t>
            </w:r>
          </w:p>
        </w:tc>
        <w:tc>
          <w:tcPr>
            <w:tcW w:w="1030" w:type="dxa"/>
            <w:noWrap/>
            <w:vAlign w:val="center"/>
          </w:tcPr>
          <w:p w14:paraId="23E80AF7" w14:textId="11FB8CEC"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3.8</w:t>
            </w:r>
          </w:p>
        </w:tc>
        <w:tc>
          <w:tcPr>
            <w:tcW w:w="840" w:type="dxa"/>
            <w:noWrap/>
            <w:vAlign w:val="center"/>
          </w:tcPr>
          <w:p w14:paraId="17F96E90" w14:textId="7A59FDD7"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13.0</w:t>
            </w:r>
          </w:p>
        </w:tc>
        <w:tc>
          <w:tcPr>
            <w:tcW w:w="1030" w:type="dxa"/>
            <w:noWrap/>
            <w:vAlign w:val="center"/>
          </w:tcPr>
          <w:p w14:paraId="57135311" w14:textId="696C2594"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0.3</w:t>
            </w:r>
          </w:p>
        </w:tc>
        <w:tc>
          <w:tcPr>
            <w:tcW w:w="880" w:type="dxa"/>
            <w:noWrap/>
            <w:vAlign w:val="center"/>
          </w:tcPr>
          <w:p w14:paraId="1B669B54" w14:textId="74EA7DFF"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0.0</w:t>
            </w:r>
          </w:p>
        </w:tc>
        <w:tc>
          <w:tcPr>
            <w:tcW w:w="1030" w:type="dxa"/>
            <w:noWrap/>
            <w:vAlign w:val="center"/>
          </w:tcPr>
          <w:p w14:paraId="4A61AB6C" w14:textId="62F09AAB"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noWrap/>
            <w:vAlign w:val="center"/>
          </w:tcPr>
          <w:p w14:paraId="1FFA3A22" w14:textId="512685E9"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7FAC619B"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364ABA71"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vAlign w:val="center"/>
          </w:tcPr>
          <w:p w14:paraId="6BDF5CD6" w14:textId="3B68E079" w:rsidR="00E20E12" w:rsidRPr="00D05524" w:rsidRDefault="00E20E12" w:rsidP="00E20E12">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Israel</w:t>
            </w:r>
          </w:p>
        </w:tc>
        <w:tc>
          <w:tcPr>
            <w:tcW w:w="1030" w:type="dxa"/>
            <w:noWrap/>
            <w:vAlign w:val="center"/>
          </w:tcPr>
          <w:p w14:paraId="72F96B22" w14:textId="1F3770F8"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3.0</w:t>
            </w:r>
          </w:p>
        </w:tc>
        <w:tc>
          <w:tcPr>
            <w:tcW w:w="780" w:type="dxa"/>
            <w:noWrap/>
            <w:vAlign w:val="center"/>
          </w:tcPr>
          <w:p w14:paraId="658FFF0B" w14:textId="2CF59AFC"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61.0</w:t>
            </w:r>
          </w:p>
        </w:tc>
        <w:tc>
          <w:tcPr>
            <w:tcW w:w="1033" w:type="dxa"/>
            <w:noWrap/>
            <w:vAlign w:val="center"/>
          </w:tcPr>
          <w:p w14:paraId="60384766" w14:textId="6547748F"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4.9</w:t>
            </w:r>
          </w:p>
        </w:tc>
        <w:tc>
          <w:tcPr>
            <w:tcW w:w="780" w:type="dxa"/>
            <w:noWrap/>
            <w:vAlign w:val="center"/>
          </w:tcPr>
          <w:p w14:paraId="6A17FE4D" w14:textId="014F88F1"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97.0</w:t>
            </w:r>
          </w:p>
        </w:tc>
        <w:tc>
          <w:tcPr>
            <w:tcW w:w="1030" w:type="dxa"/>
            <w:vAlign w:val="center"/>
          </w:tcPr>
          <w:p w14:paraId="3583BF8B" w14:textId="634523BF"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1</w:t>
            </w:r>
          </w:p>
        </w:tc>
        <w:tc>
          <w:tcPr>
            <w:tcW w:w="820" w:type="dxa"/>
            <w:noWrap/>
            <w:vAlign w:val="center"/>
          </w:tcPr>
          <w:p w14:paraId="1A57FCBC" w14:textId="6E7937F1"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4.0</w:t>
            </w:r>
          </w:p>
        </w:tc>
        <w:tc>
          <w:tcPr>
            <w:tcW w:w="1030" w:type="dxa"/>
            <w:vAlign w:val="center"/>
          </w:tcPr>
          <w:p w14:paraId="3C87657B" w14:textId="3B6410E3"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0</w:t>
            </w:r>
          </w:p>
        </w:tc>
        <w:tc>
          <w:tcPr>
            <w:tcW w:w="840" w:type="dxa"/>
            <w:vAlign w:val="center"/>
          </w:tcPr>
          <w:p w14:paraId="314CE777" w14:textId="08E8A385"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9.5</w:t>
            </w:r>
          </w:p>
        </w:tc>
        <w:tc>
          <w:tcPr>
            <w:tcW w:w="1030" w:type="dxa"/>
            <w:vAlign w:val="center"/>
          </w:tcPr>
          <w:p w14:paraId="6E589A84" w14:textId="5FD5CAA1"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8</w:t>
            </w:r>
          </w:p>
        </w:tc>
        <w:tc>
          <w:tcPr>
            <w:tcW w:w="880" w:type="dxa"/>
            <w:vAlign w:val="center"/>
          </w:tcPr>
          <w:p w14:paraId="582CB56F" w14:textId="27CB6DDD"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3</w:t>
            </w:r>
          </w:p>
        </w:tc>
        <w:tc>
          <w:tcPr>
            <w:tcW w:w="1030" w:type="dxa"/>
            <w:vAlign w:val="center"/>
          </w:tcPr>
          <w:p w14:paraId="46394A5A" w14:textId="424275ED"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1EE62F2C" w14:textId="7C394068"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E20E12" w:rsidRPr="00D05524" w14:paraId="16497F6F"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1329611C"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357F34EE" w14:textId="7BF4DD85" w:rsidR="00E20E12" w:rsidRPr="00D05524" w:rsidRDefault="00E20E12" w:rsidP="00E20E12">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ew Zealand</w:t>
            </w:r>
          </w:p>
        </w:tc>
        <w:tc>
          <w:tcPr>
            <w:tcW w:w="1030" w:type="dxa"/>
            <w:noWrap/>
            <w:vAlign w:val="center"/>
          </w:tcPr>
          <w:p w14:paraId="6C1E6C6B" w14:textId="683BD490"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7.9</w:t>
            </w:r>
          </w:p>
        </w:tc>
        <w:tc>
          <w:tcPr>
            <w:tcW w:w="780" w:type="dxa"/>
            <w:noWrap/>
            <w:vAlign w:val="center"/>
          </w:tcPr>
          <w:p w14:paraId="66323C88" w14:textId="5A568C60"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6.5</w:t>
            </w:r>
          </w:p>
        </w:tc>
        <w:tc>
          <w:tcPr>
            <w:tcW w:w="1033" w:type="dxa"/>
            <w:noWrap/>
            <w:vAlign w:val="center"/>
          </w:tcPr>
          <w:p w14:paraId="30490A65" w14:textId="45542693"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3.0</w:t>
            </w:r>
          </w:p>
        </w:tc>
        <w:tc>
          <w:tcPr>
            <w:tcW w:w="780" w:type="dxa"/>
            <w:noWrap/>
            <w:vAlign w:val="center"/>
          </w:tcPr>
          <w:p w14:paraId="7D208820" w14:textId="4858BE3A"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1.0</w:t>
            </w:r>
          </w:p>
        </w:tc>
        <w:tc>
          <w:tcPr>
            <w:tcW w:w="1030" w:type="dxa"/>
            <w:vAlign w:val="center"/>
          </w:tcPr>
          <w:p w14:paraId="64131FBF" w14:textId="0F869555"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1</w:t>
            </w:r>
          </w:p>
        </w:tc>
        <w:tc>
          <w:tcPr>
            <w:tcW w:w="820" w:type="dxa"/>
            <w:noWrap/>
            <w:vAlign w:val="center"/>
          </w:tcPr>
          <w:p w14:paraId="4CB5C06C" w14:textId="391BA4B0"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0</w:t>
            </w:r>
          </w:p>
        </w:tc>
        <w:tc>
          <w:tcPr>
            <w:tcW w:w="1030" w:type="dxa"/>
            <w:vAlign w:val="center"/>
          </w:tcPr>
          <w:p w14:paraId="73A3C77F" w14:textId="7489C05D"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7</w:t>
            </w:r>
          </w:p>
        </w:tc>
        <w:tc>
          <w:tcPr>
            <w:tcW w:w="840" w:type="dxa"/>
            <w:vAlign w:val="center"/>
          </w:tcPr>
          <w:p w14:paraId="6D29524A" w14:textId="63A5941D"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1.5</w:t>
            </w:r>
          </w:p>
        </w:tc>
        <w:tc>
          <w:tcPr>
            <w:tcW w:w="1030" w:type="dxa"/>
            <w:vAlign w:val="center"/>
          </w:tcPr>
          <w:p w14:paraId="6546C429" w14:textId="622FFEC4"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6</w:t>
            </w:r>
          </w:p>
        </w:tc>
        <w:tc>
          <w:tcPr>
            <w:tcW w:w="880" w:type="dxa"/>
            <w:vAlign w:val="center"/>
          </w:tcPr>
          <w:p w14:paraId="66E04CA8" w14:textId="664D840F"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w:t>
            </w:r>
          </w:p>
        </w:tc>
        <w:tc>
          <w:tcPr>
            <w:tcW w:w="1030" w:type="dxa"/>
            <w:vAlign w:val="center"/>
          </w:tcPr>
          <w:p w14:paraId="45E9BB39" w14:textId="46D03201"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32C04CA7" w14:textId="2D56F4AA"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4DDE174A"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1CAA73DB"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vAlign w:val="center"/>
          </w:tcPr>
          <w:p w14:paraId="522B6AAE" w14:textId="036F78CD" w:rsidR="00E20E12" w:rsidRPr="00D05524" w:rsidRDefault="00E20E12" w:rsidP="00E20E12">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The Netherlands</w:t>
            </w:r>
          </w:p>
        </w:tc>
        <w:tc>
          <w:tcPr>
            <w:tcW w:w="1030" w:type="dxa"/>
            <w:noWrap/>
            <w:vAlign w:val="center"/>
          </w:tcPr>
          <w:p w14:paraId="66A8720C" w14:textId="6CF9B81E"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9.6</w:t>
            </w:r>
          </w:p>
        </w:tc>
        <w:tc>
          <w:tcPr>
            <w:tcW w:w="780" w:type="dxa"/>
            <w:noWrap/>
            <w:vAlign w:val="center"/>
          </w:tcPr>
          <w:p w14:paraId="672C1238" w14:textId="4319439F"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88.0</w:t>
            </w:r>
          </w:p>
        </w:tc>
        <w:tc>
          <w:tcPr>
            <w:tcW w:w="1033" w:type="dxa"/>
            <w:noWrap/>
            <w:vAlign w:val="center"/>
          </w:tcPr>
          <w:p w14:paraId="20C3E2B6" w14:textId="3B43F3D1"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5</w:t>
            </w:r>
          </w:p>
        </w:tc>
        <w:tc>
          <w:tcPr>
            <w:tcW w:w="780" w:type="dxa"/>
            <w:noWrap/>
            <w:vAlign w:val="center"/>
          </w:tcPr>
          <w:p w14:paraId="15DD16F8" w14:textId="38ED7696"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1.0</w:t>
            </w:r>
          </w:p>
        </w:tc>
        <w:tc>
          <w:tcPr>
            <w:tcW w:w="1030" w:type="dxa"/>
            <w:vAlign w:val="center"/>
          </w:tcPr>
          <w:p w14:paraId="5DC6DA12" w14:textId="08EB3448"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0</w:t>
            </w:r>
          </w:p>
        </w:tc>
        <w:tc>
          <w:tcPr>
            <w:tcW w:w="820" w:type="dxa"/>
            <w:noWrap/>
            <w:vAlign w:val="center"/>
          </w:tcPr>
          <w:p w14:paraId="30A8C44C" w14:textId="42417530"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7.0</w:t>
            </w:r>
          </w:p>
        </w:tc>
        <w:tc>
          <w:tcPr>
            <w:tcW w:w="1030" w:type="dxa"/>
            <w:vAlign w:val="center"/>
          </w:tcPr>
          <w:p w14:paraId="557F76B1" w14:textId="643993C4"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8</w:t>
            </w:r>
          </w:p>
        </w:tc>
        <w:tc>
          <w:tcPr>
            <w:tcW w:w="840" w:type="dxa"/>
            <w:vAlign w:val="center"/>
          </w:tcPr>
          <w:p w14:paraId="15F95166" w14:textId="0FE6C489"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7.0</w:t>
            </w:r>
          </w:p>
        </w:tc>
        <w:tc>
          <w:tcPr>
            <w:tcW w:w="1030" w:type="dxa"/>
            <w:vAlign w:val="center"/>
          </w:tcPr>
          <w:p w14:paraId="18B47B84" w14:textId="230E78B0"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3</w:t>
            </w:r>
          </w:p>
        </w:tc>
        <w:tc>
          <w:tcPr>
            <w:tcW w:w="880" w:type="dxa"/>
            <w:vAlign w:val="center"/>
          </w:tcPr>
          <w:p w14:paraId="5EF3390A" w14:textId="7D38C543"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5</w:t>
            </w:r>
          </w:p>
        </w:tc>
        <w:tc>
          <w:tcPr>
            <w:tcW w:w="1030" w:type="dxa"/>
            <w:vAlign w:val="center"/>
          </w:tcPr>
          <w:p w14:paraId="33E0166A" w14:textId="05F48691"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36C8BBEC" w14:textId="5103375B"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E20E12" w:rsidRPr="00D05524" w14:paraId="24E34853"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5C304175"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424BFB99" w14:textId="5BF09725" w:rsidR="00E20E12" w:rsidRPr="00D05524" w:rsidRDefault="00E20E12" w:rsidP="00E20E12">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bCs/>
                <w:color w:val="000000"/>
                <w:sz w:val="20"/>
                <w:szCs w:val="20"/>
                <w:lang w:val="en-US"/>
              </w:rPr>
              <w:t>UK (England and Wales)</w:t>
            </w:r>
          </w:p>
        </w:tc>
        <w:tc>
          <w:tcPr>
            <w:tcW w:w="1030" w:type="dxa"/>
            <w:noWrap/>
            <w:vAlign w:val="center"/>
          </w:tcPr>
          <w:p w14:paraId="77FFEB1B" w14:textId="234E0382"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3.6</w:t>
            </w:r>
          </w:p>
        </w:tc>
        <w:tc>
          <w:tcPr>
            <w:tcW w:w="780" w:type="dxa"/>
            <w:noWrap/>
            <w:vAlign w:val="center"/>
          </w:tcPr>
          <w:p w14:paraId="2FEB5270" w14:textId="02E94C26"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61.0</w:t>
            </w:r>
          </w:p>
        </w:tc>
        <w:tc>
          <w:tcPr>
            <w:tcW w:w="1033" w:type="dxa"/>
            <w:noWrap/>
            <w:vAlign w:val="center"/>
          </w:tcPr>
          <w:p w14:paraId="71C64E41" w14:textId="4B1B10F1"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9.2</w:t>
            </w:r>
          </w:p>
        </w:tc>
        <w:tc>
          <w:tcPr>
            <w:tcW w:w="780" w:type="dxa"/>
            <w:noWrap/>
            <w:vAlign w:val="center"/>
          </w:tcPr>
          <w:p w14:paraId="5FB4FCF6" w14:textId="6865BDCD"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11.0</w:t>
            </w:r>
          </w:p>
        </w:tc>
        <w:tc>
          <w:tcPr>
            <w:tcW w:w="1030" w:type="dxa"/>
            <w:vAlign w:val="center"/>
          </w:tcPr>
          <w:p w14:paraId="3D595231" w14:textId="222F408F"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4</w:t>
            </w:r>
          </w:p>
        </w:tc>
        <w:tc>
          <w:tcPr>
            <w:tcW w:w="820" w:type="dxa"/>
            <w:noWrap/>
            <w:vAlign w:val="center"/>
          </w:tcPr>
          <w:p w14:paraId="26B30010" w14:textId="09CC74AF"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50.0</w:t>
            </w:r>
          </w:p>
        </w:tc>
        <w:tc>
          <w:tcPr>
            <w:tcW w:w="1030" w:type="dxa"/>
            <w:vAlign w:val="center"/>
          </w:tcPr>
          <w:p w14:paraId="3C162C9F" w14:textId="03A52309"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5</w:t>
            </w:r>
          </w:p>
        </w:tc>
        <w:tc>
          <w:tcPr>
            <w:tcW w:w="840" w:type="dxa"/>
            <w:vAlign w:val="center"/>
          </w:tcPr>
          <w:p w14:paraId="39BA9C30" w14:textId="713DD25B"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5.0</w:t>
            </w:r>
          </w:p>
        </w:tc>
        <w:tc>
          <w:tcPr>
            <w:tcW w:w="1030" w:type="dxa"/>
            <w:vAlign w:val="center"/>
          </w:tcPr>
          <w:p w14:paraId="4706C1C4" w14:textId="6BBBCED6"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8</w:t>
            </w:r>
          </w:p>
        </w:tc>
        <w:tc>
          <w:tcPr>
            <w:tcW w:w="880" w:type="dxa"/>
            <w:vAlign w:val="center"/>
          </w:tcPr>
          <w:p w14:paraId="69445E5B" w14:textId="1EFAE998"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6.0</w:t>
            </w:r>
          </w:p>
        </w:tc>
        <w:tc>
          <w:tcPr>
            <w:tcW w:w="1030" w:type="dxa"/>
            <w:vAlign w:val="center"/>
          </w:tcPr>
          <w:p w14:paraId="7EE4C74F" w14:textId="1AE03DD1"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right w:val="nil"/>
            </w:tcBorders>
            <w:vAlign w:val="center"/>
          </w:tcPr>
          <w:p w14:paraId="29BF2460" w14:textId="06CC0536" w:rsidR="00E20E12" w:rsidRPr="00D05524" w:rsidRDefault="00E20E12" w:rsidP="00E20E12">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D91107" w:rsidRPr="00D05524" w14:paraId="001EA9D0" w14:textId="77777777" w:rsidTr="00B215B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3E5A5CA3" w14:textId="77777777" w:rsidR="00E20E12" w:rsidRPr="00D05524" w:rsidRDefault="00E20E12" w:rsidP="00E20E12">
            <w:pPr>
              <w:spacing w:line="276" w:lineRule="auto"/>
              <w:contextualSpacing w:val="0"/>
              <w:rPr>
                <w:rFonts w:ascii="Times New Roman" w:eastAsia="Times New Roman" w:hAnsi="Times New Roman" w:cs="Times New Roman"/>
                <w:color w:val="000000"/>
                <w:sz w:val="20"/>
                <w:szCs w:val="20"/>
                <w:lang w:val="en-US"/>
              </w:rPr>
            </w:pPr>
          </w:p>
        </w:tc>
        <w:tc>
          <w:tcPr>
            <w:tcW w:w="2347" w:type="dxa"/>
            <w:tcBorders>
              <w:bottom w:val="single" w:sz="12" w:space="0" w:color="A6A6A6" w:themeColor="background1" w:themeShade="A6"/>
            </w:tcBorders>
            <w:noWrap/>
            <w:vAlign w:val="center"/>
          </w:tcPr>
          <w:p w14:paraId="2BA0B3CE" w14:textId="22FA7847" w:rsidR="00E20E12" w:rsidRPr="00D05524" w:rsidRDefault="00E20E12" w:rsidP="00E20E12">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S</w:t>
            </w:r>
          </w:p>
        </w:tc>
        <w:tc>
          <w:tcPr>
            <w:tcW w:w="1030" w:type="dxa"/>
            <w:tcBorders>
              <w:bottom w:val="single" w:sz="12" w:space="0" w:color="A6A6A6" w:themeColor="background1" w:themeShade="A6"/>
            </w:tcBorders>
            <w:noWrap/>
            <w:vAlign w:val="center"/>
          </w:tcPr>
          <w:p w14:paraId="4F1EB077" w14:textId="46251983"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1.4</w:t>
            </w:r>
          </w:p>
        </w:tc>
        <w:tc>
          <w:tcPr>
            <w:tcW w:w="780" w:type="dxa"/>
            <w:tcBorders>
              <w:bottom w:val="single" w:sz="12" w:space="0" w:color="A6A6A6" w:themeColor="background1" w:themeShade="A6"/>
            </w:tcBorders>
            <w:noWrap/>
            <w:vAlign w:val="center"/>
          </w:tcPr>
          <w:p w14:paraId="67649BC5" w14:textId="1850960D"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74.0</w:t>
            </w:r>
          </w:p>
        </w:tc>
        <w:tc>
          <w:tcPr>
            <w:tcW w:w="1033" w:type="dxa"/>
            <w:tcBorders>
              <w:bottom w:val="single" w:sz="12" w:space="0" w:color="A6A6A6" w:themeColor="background1" w:themeShade="A6"/>
            </w:tcBorders>
            <w:noWrap/>
            <w:vAlign w:val="center"/>
          </w:tcPr>
          <w:p w14:paraId="19B8CCE7" w14:textId="669933EE"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3.4</w:t>
            </w:r>
          </w:p>
        </w:tc>
        <w:tc>
          <w:tcPr>
            <w:tcW w:w="780" w:type="dxa"/>
            <w:tcBorders>
              <w:bottom w:val="single" w:sz="12" w:space="0" w:color="A6A6A6" w:themeColor="background1" w:themeShade="A6"/>
            </w:tcBorders>
            <w:noWrap/>
            <w:vAlign w:val="center"/>
          </w:tcPr>
          <w:p w14:paraId="619988D1" w14:textId="1E6A2F0B"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96.5</w:t>
            </w:r>
          </w:p>
        </w:tc>
        <w:tc>
          <w:tcPr>
            <w:tcW w:w="1030" w:type="dxa"/>
            <w:tcBorders>
              <w:bottom w:val="single" w:sz="12" w:space="0" w:color="A6A6A6" w:themeColor="background1" w:themeShade="A6"/>
            </w:tcBorders>
            <w:vAlign w:val="center"/>
          </w:tcPr>
          <w:p w14:paraId="5A229E07" w14:textId="6A9B7CF4"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0</w:t>
            </w:r>
          </w:p>
        </w:tc>
        <w:tc>
          <w:tcPr>
            <w:tcW w:w="820" w:type="dxa"/>
            <w:tcBorders>
              <w:bottom w:val="single" w:sz="12" w:space="0" w:color="A6A6A6" w:themeColor="background1" w:themeShade="A6"/>
            </w:tcBorders>
            <w:noWrap/>
            <w:vAlign w:val="center"/>
          </w:tcPr>
          <w:p w14:paraId="7D156627" w14:textId="6A15932D"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77.5</w:t>
            </w:r>
          </w:p>
        </w:tc>
        <w:tc>
          <w:tcPr>
            <w:tcW w:w="1030" w:type="dxa"/>
            <w:tcBorders>
              <w:bottom w:val="single" w:sz="12" w:space="0" w:color="A6A6A6" w:themeColor="background1" w:themeShade="A6"/>
            </w:tcBorders>
            <w:vAlign w:val="center"/>
          </w:tcPr>
          <w:p w14:paraId="38FCF0C9" w14:textId="58BC0CD3"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40" w:type="dxa"/>
            <w:tcBorders>
              <w:bottom w:val="single" w:sz="12" w:space="0" w:color="A6A6A6" w:themeColor="background1" w:themeShade="A6"/>
            </w:tcBorders>
            <w:vAlign w:val="center"/>
          </w:tcPr>
          <w:p w14:paraId="5AAE2A5B" w14:textId="4144CE93"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A6A6A6" w:themeColor="background1" w:themeShade="A6"/>
            </w:tcBorders>
            <w:vAlign w:val="center"/>
          </w:tcPr>
          <w:p w14:paraId="669BCF01" w14:textId="07B5A1AA"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80" w:type="dxa"/>
            <w:tcBorders>
              <w:bottom w:val="single" w:sz="12" w:space="0" w:color="A6A6A6" w:themeColor="background1" w:themeShade="A6"/>
            </w:tcBorders>
            <w:vAlign w:val="center"/>
          </w:tcPr>
          <w:p w14:paraId="0261536D" w14:textId="5E07BC71"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A6A6A6" w:themeColor="background1" w:themeShade="A6"/>
            </w:tcBorders>
            <w:vAlign w:val="center"/>
          </w:tcPr>
          <w:p w14:paraId="6ACA2BF3" w14:textId="69D5120A"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880" w:type="dxa"/>
            <w:tcBorders>
              <w:bottom w:val="single" w:sz="12" w:space="0" w:color="A6A6A6" w:themeColor="background1" w:themeShade="A6"/>
              <w:right w:val="nil"/>
            </w:tcBorders>
            <w:vAlign w:val="center"/>
          </w:tcPr>
          <w:p w14:paraId="690501B0" w14:textId="0C0E7DBD" w:rsidR="00E20E12" w:rsidRPr="00D05524" w:rsidRDefault="00E20E12" w:rsidP="00E20E12">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3C5C81" w:rsidRPr="00D05524" w14:paraId="5C314782" w14:textId="77777777" w:rsidTr="00BC6771">
        <w:trPr>
          <w:trHeight w:val="255"/>
        </w:trPr>
        <w:tc>
          <w:tcPr>
            <w:cnfStyle w:val="001000000000" w:firstRow="0" w:lastRow="0" w:firstColumn="1" w:lastColumn="0" w:oddVBand="0" w:evenVBand="0" w:oddHBand="0" w:evenHBand="0" w:firstRowFirstColumn="0" w:firstRowLastColumn="0" w:lastRowFirstColumn="0" w:lastRowLastColumn="0"/>
            <w:tcW w:w="1530" w:type="dxa"/>
            <w:vMerge w:val="restart"/>
            <w:tcBorders>
              <w:top w:val="single" w:sz="12" w:space="0" w:color="A6A6A6" w:themeColor="background1" w:themeShade="A6"/>
              <w:left w:val="nil"/>
              <w:bottom w:val="nil"/>
            </w:tcBorders>
            <w:shd w:val="clear" w:color="auto" w:fill="F2F2F2" w:themeFill="background1" w:themeFillShade="F2"/>
            <w:vAlign w:val="center"/>
          </w:tcPr>
          <w:p w14:paraId="3365411E" w14:textId="594EA50E"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r w:rsidRPr="00B474B7">
              <w:rPr>
                <w:rFonts w:ascii="Times New Roman" w:eastAsia="Times New Roman" w:hAnsi="Times New Roman" w:cs="Times New Roman"/>
                <w:color w:val="000000"/>
                <w:sz w:val="20"/>
                <w:szCs w:val="20"/>
                <w:lang w:val="en-US"/>
              </w:rPr>
              <w:t>H</w:t>
            </w:r>
            <w:r w:rsidR="00B36F31" w:rsidRPr="00B474B7">
              <w:rPr>
                <w:rFonts w:ascii="Times New Roman" w:eastAsia="Times New Roman" w:hAnsi="Times New Roman" w:cs="Times New Roman"/>
                <w:color w:val="000000"/>
                <w:sz w:val="20"/>
                <w:szCs w:val="20"/>
                <w:lang w:val="en-US"/>
              </w:rPr>
              <w:t>V-</w:t>
            </w:r>
            <w:r w:rsidRPr="00B474B7">
              <w:rPr>
                <w:rFonts w:ascii="Times New Roman" w:eastAsia="Times New Roman" w:hAnsi="Times New Roman" w:cs="Times New Roman"/>
                <w:color w:val="000000"/>
                <w:sz w:val="20"/>
                <w:szCs w:val="20"/>
                <w:lang w:val="en-US"/>
              </w:rPr>
              <w:t>PCV era</w:t>
            </w:r>
          </w:p>
        </w:tc>
        <w:tc>
          <w:tcPr>
            <w:tcW w:w="2347" w:type="dxa"/>
            <w:noWrap/>
            <w:vAlign w:val="center"/>
          </w:tcPr>
          <w:p w14:paraId="4E7FEA59" w14:textId="23A82D04" w:rsidR="003C5C81" w:rsidRPr="00D05524" w:rsidRDefault="003C5C81" w:rsidP="003C5C8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Australia</w:t>
            </w:r>
          </w:p>
        </w:tc>
        <w:tc>
          <w:tcPr>
            <w:tcW w:w="1030" w:type="dxa"/>
            <w:noWrap/>
            <w:vAlign w:val="center"/>
          </w:tcPr>
          <w:p w14:paraId="1C4E4761" w14:textId="05D3B884"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3.5</w:t>
            </w:r>
          </w:p>
        </w:tc>
        <w:tc>
          <w:tcPr>
            <w:tcW w:w="780" w:type="dxa"/>
            <w:noWrap/>
            <w:vAlign w:val="center"/>
          </w:tcPr>
          <w:p w14:paraId="02150F10" w14:textId="265A4D10"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06.0</w:t>
            </w:r>
          </w:p>
        </w:tc>
        <w:tc>
          <w:tcPr>
            <w:tcW w:w="1033" w:type="dxa"/>
            <w:noWrap/>
            <w:vAlign w:val="center"/>
          </w:tcPr>
          <w:p w14:paraId="7CEF7C7A" w14:textId="714B1F9F"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6</w:t>
            </w:r>
          </w:p>
        </w:tc>
        <w:tc>
          <w:tcPr>
            <w:tcW w:w="780" w:type="dxa"/>
            <w:noWrap/>
            <w:vAlign w:val="center"/>
          </w:tcPr>
          <w:p w14:paraId="0A873FD9" w14:textId="6A091B88"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70.0</w:t>
            </w:r>
          </w:p>
        </w:tc>
        <w:tc>
          <w:tcPr>
            <w:tcW w:w="1030" w:type="dxa"/>
            <w:vAlign w:val="center"/>
          </w:tcPr>
          <w:p w14:paraId="01A9250D" w14:textId="7A722B83"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1</w:t>
            </w:r>
          </w:p>
        </w:tc>
        <w:tc>
          <w:tcPr>
            <w:tcW w:w="820" w:type="dxa"/>
            <w:noWrap/>
            <w:vAlign w:val="center"/>
          </w:tcPr>
          <w:p w14:paraId="50FF268F" w14:textId="08FC2B24"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8.0</w:t>
            </w:r>
          </w:p>
        </w:tc>
        <w:tc>
          <w:tcPr>
            <w:tcW w:w="1030" w:type="dxa"/>
            <w:vAlign w:val="center"/>
          </w:tcPr>
          <w:p w14:paraId="677716B0" w14:textId="4D0FC2F1"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w:t>
            </w:r>
          </w:p>
        </w:tc>
        <w:tc>
          <w:tcPr>
            <w:tcW w:w="840" w:type="dxa"/>
            <w:vAlign w:val="center"/>
          </w:tcPr>
          <w:p w14:paraId="5EAE41F7" w14:textId="70B68099"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9.9</w:t>
            </w:r>
          </w:p>
        </w:tc>
        <w:tc>
          <w:tcPr>
            <w:tcW w:w="1030" w:type="dxa"/>
            <w:vAlign w:val="center"/>
          </w:tcPr>
          <w:p w14:paraId="5E258D60" w14:textId="247060C0"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w:t>
            </w:r>
          </w:p>
        </w:tc>
        <w:tc>
          <w:tcPr>
            <w:tcW w:w="880" w:type="dxa"/>
            <w:vAlign w:val="center"/>
          </w:tcPr>
          <w:p w14:paraId="61AD8440" w14:textId="063C6046"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8.0</w:t>
            </w:r>
          </w:p>
        </w:tc>
        <w:tc>
          <w:tcPr>
            <w:tcW w:w="1030" w:type="dxa"/>
            <w:vAlign w:val="center"/>
          </w:tcPr>
          <w:p w14:paraId="58B76610" w14:textId="55460B96"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c>
          <w:tcPr>
            <w:tcW w:w="880" w:type="dxa"/>
            <w:tcBorders>
              <w:right w:val="nil"/>
            </w:tcBorders>
            <w:vAlign w:val="center"/>
          </w:tcPr>
          <w:p w14:paraId="0ED35359" w14:textId="7B374F22"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5</w:t>
            </w:r>
          </w:p>
        </w:tc>
      </w:tr>
      <w:tr w:rsidR="00D91107" w:rsidRPr="00D05524" w14:paraId="33C7EEF8"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69913FAF"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04450747" w14:textId="556DF52C" w:rsidR="003C5C81" w:rsidRPr="00D05524" w:rsidRDefault="003C5C81" w:rsidP="003C5C8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Canada (Quebec)</w:t>
            </w:r>
          </w:p>
        </w:tc>
        <w:tc>
          <w:tcPr>
            <w:tcW w:w="1030" w:type="dxa"/>
            <w:noWrap/>
            <w:vAlign w:val="center"/>
          </w:tcPr>
          <w:p w14:paraId="6734D514" w14:textId="2A7861E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5</w:t>
            </w:r>
          </w:p>
        </w:tc>
        <w:tc>
          <w:tcPr>
            <w:tcW w:w="780" w:type="dxa"/>
            <w:noWrap/>
            <w:vAlign w:val="center"/>
          </w:tcPr>
          <w:p w14:paraId="70DF597F" w14:textId="6750748B"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9.0</w:t>
            </w:r>
          </w:p>
        </w:tc>
        <w:tc>
          <w:tcPr>
            <w:tcW w:w="1033" w:type="dxa"/>
            <w:noWrap/>
            <w:vAlign w:val="center"/>
          </w:tcPr>
          <w:p w14:paraId="4379594B" w14:textId="1493D6FC"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5</w:t>
            </w:r>
          </w:p>
        </w:tc>
        <w:tc>
          <w:tcPr>
            <w:tcW w:w="780" w:type="dxa"/>
            <w:noWrap/>
            <w:vAlign w:val="center"/>
          </w:tcPr>
          <w:p w14:paraId="21636B57" w14:textId="06AB36E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5</w:t>
            </w:r>
          </w:p>
        </w:tc>
        <w:tc>
          <w:tcPr>
            <w:tcW w:w="1030" w:type="dxa"/>
            <w:vAlign w:val="center"/>
          </w:tcPr>
          <w:p w14:paraId="7E199AF4" w14:textId="7165D59E"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9</w:t>
            </w:r>
          </w:p>
        </w:tc>
        <w:tc>
          <w:tcPr>
            <w:tcW w:w="820" w:type="dxa"/>
            <w:noWrap/>
            <w:vAlign w:val="center"/>
          </w:tcPr>
          <w:p w14:paraId="375A853E" w14:textId="6AC0F3D9"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8.0</w:t>
            </w:r>
          </w:p>
        </w:tc>
        <w:tc>
          <w:tcPr>
            <w:tcW w:w="1030" w:type="dxa"/>
            <w:vAlign w:val="center"/>
          </w:tcPr>
          <w:p w14:paraId="26B66614" w14:textId="0757C9F1"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4</w:t>
            </w:r>
          </w:p>
        </w:tc>
        <w:tc>
          <w:tcPr>
            <w:tcW w:w="840" w:type="dxa"/>
            <w:vAlign w:val="center"/>
          </w:tcPr>
          <w:p w14:paraId="3E76DCD7" w14:textId="4DEACA90"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5</w:t>
            </w:r>
          </w:p>
        </w:tc>
        <w:tc>
          <w:tcPr>
            <w:tcW w:w="1030" w:type="dxa"/>
            <w:vAlign w:val="center"/>
          </w:tcPr>
          <w:p w14:paraId="7102FA32" w14:textId="4369D000"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7</w:t>
            </w:r>
          </w:p>
        </w:tc>
        <w:tc>
          <w:tcPr>
            <w:tcW w:w="880" w:type="dxa"/>
            <w:vAlign w:val="center"/>
          </w:tcPr>
          <w:p w14:paraId="1A45450E" w14:textId="4D5D7A19"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w:t>
            </w:r>
          </w:p>
        </w:tc>
        <w:tc>
          <w:tcPr>
            <w:tcW w:w="1030" w:type="dxa"/>
            <w:vAlign w:val="center"/>
          </w:tcPr>
          <w:p w14:paraId="6E76EB59" w14:textId="1621F2B7"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c>
          <w:tcPr>
            <w:tcW w:w="880" w:type="dxa"/>
            <w:tcBorders>
              <w:right w:val="nil"/>
            </w:tcBorders>
            <w:vAlign w:val="center"/>
          </w:tcPr>
          <w:p w14:paraId="632F9730" w14:textId="3CEFC539"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r>
      <w:tr w:rsidR="003C5C81" w:rsidRPr="00D05524" w14:paraId="4C3E9711"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18277477"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3CABC0F0" w14:textId="08D08419" w:rsidR="003C5C81" w:rsidRPr="00D05524" w:rsidRDefault="003C5C81" w:rsidP="003C5C8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Denmark</w:t>
            </w:r>
          </w:p>
        </w:tc>
        <w:tc>
          <w:tcPr>
            <w:tcW w:w="1030" w:type="dxa"/>
            <w:noWrap/>
            <w:vAlign w:val="center"/>
          </w:tcPr>
          <w:p w14:paraId="24158A83" w14:textId="510C1B88"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8.4</w:t>
            </w:r>
          </w:p>
        </w:tc>
        <w:tc>
          <w:tcPr>
            <w:tcW w:w="780" w:type="dxa"/>
            <w:noWrap/>
            <w:vAlign w:val="center"/>
          </w:tcPr>
          <w:p w14:paraId="696F7677" w14:textId="58890AC5"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5.5</w:t>
            </w:r>
          </w:p>
        </w:tc>
        <w:tc>
          <w:tcPr>
            <w:tcW w:w="1033" w:type="dxa"/>
            <w:noWrap/>
            <w:vAlign w:val="center"/>
          </w:tcPr>
          <w:p w14:paraId="742099E1" w14:textId="1C6F03A8"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0.8</w:t>
            </w:r>
          </w:p>
        </w:tc>
        <w:tc>
          <w:tcPr>
            <w:tcW w:w="780" w:type="dxa"/>
            <w:noWrap/>
            <w:vAlign w:val="center"/>
          </w:tcPr>
          <w:p w14:paraId="21BC4719" w14:textId="69EC0092"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5</w:t>
            </w:r>
          </w:p>
        </w:tc>
        <w:tc>
          <w:tcPr>
            <w:tcW w:w="1030" w:type="dxa"/>
            <w:vAlign w:val="center"/>
          </w:tcPr>
          <w:p w14:paraId="4F005562" w14:textId="1DDED841"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6</w:t>
            </w:r>
          </w:p>
        </w:tc>
        <w:tc>
          <w:tcPr>
            <w:tcW w:w="820" w:type="dxa"/>
            <w:noWrap/>
            <w:vAlign w:val="center"/>
          </w:tcPr>
          <w:p w14:paraId="5AD87F7E" w14:textId="091AE8B8"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3.0</w:t>
            </w:r>
          </w:p>
        </w:tc>
        <w:tc>
          <w:tcPr>
            <w:tcW w:w="1030" w:type="dxa"/>
            <w:vAlign w:val="center"/>
          </w:tcPr>
          <w:p w14:paraId="3E9FFE62" w14:textId="685E89AC"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40" w:type="dxa"/>
            <w:vAlign w:val="center"/>
          </w:tcPr>
          <w:p w14:paraId="1AEEC7E0" w14:textId="0DD4797C"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vAlign w:val="center"/>
          </w:tcPr>
          <w:p w14:paraId="5576A0C9" w14:textId="2B45300A"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80" w:type="dxa"/>
            <w:vAlign w:val="center"/>
          </w:tcPr>
          <w:p w14:paraId="430312A4" w14:textId="1850A6A2"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vAlign w:val="center"/>
          </w:tcPr>
          <w:p w14:paraId="67EEEC53" w14:textId="691554C3"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80" w:type="dxa"/>
            <w:tcBorders>
              <w:right w:val="nil"/>
            </w:tcBorders>
            <w:vAlign w:val="center"/>
          </w:tcPr>
          <w:p w14:paraId="53ED28AF" w14:textId="76C1EDE6"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r>
      <w:tr w:rsidR="00D91107" w:rsidRPr="00D05524" w14:paraId="0E787AAC"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18364AAF"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75DBD770" w14:textId="663250E4" w:rsidR="003C5C81" w:rsidRPr="00D05524" w:rsidRDefault="003C5C81" w:rsidP="003C5C8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inland</w:t>
            </w:r>
          </w:p>
        </w:tc>
        <w:tc>
          <w:tcPr>
            <w:tcW w:w="1030" w:type="dxa"/>
            <w:noWrap/>
            <w:vAlign w:val="center"/>
          </w:tcPr>
          <w:p w14:paraId="0DE4E8EA" w14:textId="3E99BDFE"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8.4</w:t>
            </w:r>
          </w:p>
        </w:tc>
        <w:tc>
          <w:tcPr>
            <w:tcW w:w="780" w:type="dxa"/>
            <w:noWrap/>
            <w:vAlign w:val="center"/>
          </w:tcPr>
          <w:p w14:paraId="21C80AFD" w14:textId="2B1A809B"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5.0</w:t>
            </w:r>
          </w:p>
        </w:tc>
        <w:tc>
          <w:tcPr>
            <w:tcW w:w="1033" w:type="dxa"/>
            <w:noWrap/>
            <w:vAlign w:val="center"/>
          </w:tcPr>
          <w:p w14:paraId="125A454F" w14:textId="32C49127"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2</w:t>
            </w:r>
          </w:p>
        </w:tc>
        <w:tc>
          <w:tcPr>
            <w:tcW w:w="780" w:type="dxa"/>
            <w:noWrap/>
            <w:vAlign w:val="center"/>
          </w:tcPr>
          <w:p w14:paraId="2C21A06C" w14:textId="3A014CA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8.5</w:t>
            </w:r>
          </w:p>
        </w:tc>
        <w:tc>
          <w:tcPr>
            <w:tcW w:w="1030" w:type="dxa"/>
            <w:vAlign w:val="center"/>
          </w:tcPr>
          <w:p w14:paraId="211415F8" w14:textId="5EE66115"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2</w:t>
            </w:r>
          </w:p>
        </w:tc>
        <w:tc>
          <w:tcPr>
            <w:tcW w:w="820" w:type="dxa"/>
            <w:noWrap/>
            <w:vAlign w:val="center"/>
          </w:tcPr>
          <w:p w14:paraId="1A9B908E" w14:textId="4727483B"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5</w:t>
            </w:r>
          </w:p>
        </w:tc>
        <w:tc>
          <w:tcPr>
            <w:tcW w:w="1030" w:type="dxa"/>
            <w:vAlign w:val="center"/>
          </w:tcPr>
          <w:p w14:paraId="5D0559AC" w14:textId="490AE4F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5</w:t>
            </w:r>
          </w:p>
        </w:tc>
        <w:tc>
          <w:tcPr>
            <w:tcW w:w="840" w:type="dxa"/>
            <w:vAlign w:val="center"/>
          </w:tcPr>
          <w:p w14:paraId="314DFD44" w14:textId="41FE8FED"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5</w:t>
            </w:r>
          </w:p>
        </w:tc>
        <w:tc>
          <w:tcPr>
            <w:tcW w:w="1030" w:type="dxa"/>
            <w:vAlign w:val="center"/>
          </w:tcPr>
          <w:p w14:paraId="17F9F51E" w14:textId="5DE459C7"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w:t>
            </w:r>
          </w:p>
        </w:tc>
        <w:tc>
          <w:tcPr>
            <w:tcW w:w="880" w:type="dxa"/>
            <w:vAlign w:val="center"/>
          </w:tcPr>
          <w:p w14:paraId="6B3D4A73" w14:textId="1C55099A"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0</w:t>
            </w:r>
          </w:p>
        </w:tc>
        <w:tc>
          <w:tcPr>
            <w:tcW w:w="1030" w:type="dxa"/>
            <w:vAlign w:val="center"/>
          </w:tcPr>
          <w:p w14:paraId="295E13B7" w14:textId="055E186A"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2</w:t>
            </w:r>
          </w:p>
        </w:tc>
        <w:tc>
          <w:tcPr>
            <w:tcW w:w="880" w:type="dxa"/>
            <w:tcBorders>
              <w:right w:val="nil"/>
            </w:tcBorders>
            <w:vAlign w:val="center"/>
          </w:tcPr>
          <w:p w14:paraId="192729BA" w14:textId="4E211513"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5</w:t>
            </w:r>
          </w:p>
        </w:tc>
      </w:tr>
      <w:tr w:rsidR="003C5C81" w:rsidRPr="00D05524" w14:paraId="7F08BB52"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3F06D181"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03A02479" w14:textId="4EC3353B" w:rsidR="003C5C81" w:rsidRPr="00D05524" w:rsidRDefault="003C5C81" w:rsidP="003C5C8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rance</w:t>
            </w:r>
          </w:p>
        </w:tc>
        <w:tc>
          <w:tcPr>
            <w:tcW w:w="1030" w:type="dxa"/>
            <w:noWrap/>
            <w:vAlign w:val="center"/>
          </w:tcPr>
          <w:p w14:paraId="31A3EAEF" w14:textId="097B5CCD"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7.6</w:t>
            </w:r>
          </w:p>
        </w:tc>
        <w:tc>
          <w:tcPr>
            <w:tcW w:w="780" w:type="dxa"/>
            <w:noWrap/>
            <w:vAlign w:val="center"/>
          </w:tcPr>
          <w:p w14:paraId="78789668" w14:textId="5CA3E609"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27.0</w:t>
            </w:r>
          </w:p>
        </w:tc>
        <w:tc>
          <w:tcPr>
            <w:tcW w:w="1033" w:type="dxa"/>
            <w:noWrap/>
            <w:vAlign w:val="center"/>
          </w:tcPr>
          <w:p w14:paraId="452F0DD7" w14:textId="16BCBEA4"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w:t>
            </w:r>
          </w:p>
        </w:tc>
        <w:tc>
          <w:tcPr>
            <w:tcW w:w="780" w:type="dxa"/>
            <w:noWrap/>
            <w:vAlign w:val="center"/>
          </w:tcPr>
          <w:p w14:paraId="3932C6E6" w14:textId="61EA451C"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5.5</w:t>
            </w:r>
          </w:p>
        </w:tc>
        <w:tc>
          <w:tcPr>
            <w:tcW w:w="1030" w:type="dxa"/>
            <w:vAlign w:val="center"/>
          </w:tcPr>
          <w:p w14:paraId="6C053E91" w14:textId="736A3177"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1</w:t>
            </w:r>
          </w:p>
        </w:tc>
        <w:tc>
          <w:tcPr>
            <w:tcW w:w="820" w:type="dxa"/>
            <w:noWrap/>
            <w:vAlign w:val="center"/>
          </w:tcPr>
          <w:p w14:paraId="203E38CA" w14:textId="4BF88A75"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81.0</w:t>
            </w:r>
          </w:p>
        </w:tc>
        <w:tc>
          <w:tcPr>
            <w:tcW w:w="1030" w:type="dxa"/>
            <w:vAlign w:val="center"/>
          </w:tcPr>
          <w:p w14:paraId="0E155775" w14:textId="18E47775"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3</w:t>
            </w:r>
          </w:p>
        </w:tc>
        <w:tc>
          <w:tcPr>
            <w:tcW w:w="840" w:type="dxa"/>
            <w:vAlign w:val="center"/>
          </w:tcPr>
          <w:p w14:paraId="63C8CE36" w14:textId="0FC78BE3"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0</w:t>
            </w:r>
          </w:p>
        </w:tc>
        <w:tc>
          <w:tcPr>
            <w:tcW w:w="1030" w:type="dxa"/>
            <w:vAlign w:val="center"/>
          </w:tcPr>
          <w:p w14:paraId="299BDBFD" w14:textId="754E48C5"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1</w:t>
            </w:r>
          </w:p>
        </w:tc>
        <w:tc>
          <w:tcPr>
            <w:tcW w:w="880" w:type="dxa"/>
            <w:vAlign w:val="center"/>
          </w:tcPr>
          <w:p w14:paraId="5B5341BD" w14:textId="574AAE71"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0</w:t>
            </w:r>
          </w:p>
        </w:tc>
        <w:tc>
          <w:tcPr>
            <w:tcW w:w="1030" w:type="dxa"/>
            <w:vAlign w:val="center"/>
          </w:tcPr>
          <w:p w14:paraId="240DDEC8" w14:textId="67130F12"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c>
          <w:tcPr>
            <w:tcW w:w="880" w:type="dxa"/>
            <w:tcBorders>
              <w:right w:val="nil"/>
            </w:tcBorders>
            <w:vAlign w:val="center"/>
          </w:tcPr>
          <w:p w14:paraId="43286072" w14:textId="2ED22431"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r>
      <w:tr w:rsidR="00D91107" w:rsidRPr="00D05524" w14:paraId="56277231"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0D0724B0"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vAlign w:val="center"/>
          </w:tcPr>
          <w:p w14:paraId="66173CFE" w14:textId="5D66694D" w:rsidR="003C5C81" w:rsidRPr="00D05524" w:rsidRDefault="003C5C81" w:rsidP="003C5C8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Israel</w:t>
            </w:r>
          </w:p>
        </w:tc>
        <w:tc>
          <w:tcPr>
            <w:tcW w:w="1030" w:type="dxa"/>
            <w:noWrap/>
            <w:vAlign w:val="center"/>
          </w:tcPr>
          <w:p w14:paraId="248BB9F0" w14:textId="1307FFC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8.8</w:t>
            </w:r>
          </w:p>
        </w:tc>
        <w:tc>
          <w:tcPr>
            <w:tcW w:w="780" w:type="dxa"/>
            <w:noWrap/>
            <w:vAlign w:val="center"/>
          </w:tcPr>
          <w:p w14:paraId="1F68E19D" w14:textId="34EBF79E"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5.0</w:t>
            </w:r>
          </w:p>
        </w:tc>
        <w:tc>
          <w:tcPr>
            <w:tcW w:w="1033" w:type="dxa"/>
            <w:noWrap/>
            <w:vAlign w:val="center"/>
          </w:tcPr>
          <w:p w14:paraId="15A40B12" w14:textId="5B873413"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0</w:t>
            </w:r>
          </w:p>
        </w:tc>
        <w:tc>
          <w:tcPr>
            <w:tcW w:w="780" w:type="dxa"/>
            <w:noWrap/>
            <w:vAlign w:val="center"/>
          </w:tcPr>
          <w:p w14:paraId="51496C82" w14:textId="6CE5A84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9.0</w:t>
            </w:r>
          </w:p>
        </w:tc>
        <w:tc>
          <w:tcPr>
            <w:tcW w:w="1030" w:type="dxa"/>
            <w:vAlign w:val="center"/>
          </w:tcPr>
          <w:p w14:paraId="08D48F32" w14:textId="41756A6F"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8</w:t>
            </w:r>
          </w:p>
        </w:tc>
        <w:tc>
          <w:tcPr>
            <w:tcW w:w="820" w:type="dxa"/>
            <w:noWrap/>
            <w:vAlign w:val="center"/>
          </w:tcPr>
          <w:p w14:paraId="5D862E14" w14:textId="5080F878"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6.0</w:t>
            </w:r>
          </w:p>
        </w:tc>
        <w:tc>
          <w:tcPr>
            <w:tcW w:w="1030" w:type="dxa"/>
            <w:vAlign w:val="center"/>
          </w:tcPr>
          <w:p w14:paraId="7FA2A8F4" w14:textId="7EC8ECC1"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6</w:t>
            </w:r>
          </w:p>
        </w:tc>
        <w:tc>
          <w:tcPr>
            <w:tcW w:w="840" w:type="dxa"/>
            <w:vAlign w:val="center"/>
          </w:tcPr>
          <w:p w14:paraId="1E3883DE" w14:textId="7D2FAE28"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2</w:t>
            </w:r>
          </w:p>
        </w:tc>
        <w:tc>
          <w:tcPr>
            <w:tcW w:w="1030" w:type="dxa"/>
            <w:vAlign w:val="center"/>
          </w:tcPr>
          <w:p w14:paraId="79278C6C" w14:textId="2939331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9</w:t>
            </w:r>
          </w:p>
        </w:tc>
        <w:tc>
          <w:tcPr>
            <w:tcW w:w="880" w:type="dxa"/>
            <w:vAlign w:val="center"/>
          </w:tcPr>
          <w:p w14:paraId="7D4314F3" w14:textId="1269A4E4"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4</w:t>
            </w:r>
          </w:p>
        </w:tc>
        <w:tc>
          <w:tcPr>
            <w:tcW w:w="1030" w:type="dxa"/>
            <w:vAlign w:val="center"/>
          </w:tcPr>
          <w:p w14:paraId="1187A917" w14:textId="79E786C2"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3</w:t>
            </w:r>
          </w:p>
        </w:tc>
        <w:tc>
          <w:tcPr>
            <w:tcW w:w="880" w:type="dxa"/>
            <w:tcBorders>
              <w:right w:val="nil"/>
            </w:tcBorders>
            <w:vAlign w:val="center"/>
          </w:tcPr>
          <w:p w14:paraId="1C6E7FBF" w14:textId="6549DB14"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5</w:t>
            </w:r>
          </w:p>
        </w:tc>
      </w:tr>
      <w:tr w:rsidR="003C5C81" w:rsidRPr="00D05524" w14:paraId="3406A1D3"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4254974B"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423CFBC0" w14:textId="35ADAB9C" w:rsidR="003C5C81" w:rsidRPr="00D05524" w:rsidRDefault="003C5C81" w:rsidP="003C5C8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ew Zealand</w:t>
            </w:r>
          </w:p>
        </w:tc>
        <w:tc>
          <w:tcPr>
            <w:tcW w:w="1030" w:type="dxa"/>
            <w:noWrap/>
            <w:vAlign w:val="center"/>
          </w:tcPr>
          <w:p w14:paraId="3892D6FB" w14:textId="4F9DA172"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3.8</w:t>
            </w:r>
          </w:p>
        </w:tc>
        <w:tc>
          <w:tcPr>
            <w:tcW w:w="780" w:type="dxa"/>
            <w:noWrap/>
            <w:vAlign w:val="center"/>
          </w:tcPr>
          <w:p w14:paraId="744E3A0A" w14:textId="6D4773BE"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2.5</w:t>
            </w:r>
          </w:p>
        </w:tc>
        <w:tc>
          <w:tcPr>
            <w:tcW w:w="1033" w:type="dxa"/>
            <w:noWrap/>
            <w:vAlign w:val="center"/>
          </w:tcPr>
          <w:p w14:paraId="7815902F" w14:textId="69303E5A"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7.1</w:t>
            </w:r>
          </w:p>
        </w:tc>
        <w:tc>
          <w:tcPr>
            <w:tcW w:w="780" w:type="dxa"/>
            <w:noWrap/>
            <w:vAlign w:val="center"/>
          </w:tcPr>
          <w:p w14:paraId="6E495355" w14:textId="7AD4E61F"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2.0</w:t>
            </w:r>
          </w:p>
        </w:tc>
        <w:tc>
          <w:tcPr>
            <w:tcW w:w="1030" w:type="dxa"/>
            <w:vAlign w:val="center"/>
          </w:tcPr>
          <w:p w14:paraId="0E0ED240" w14:textId="548D34E3"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5</w:t>
            </w:r>
          </w:p>
        </w:tc>
        <w:tc>
          <w:tcPr>
            <w:tcW w:w="820" w:type="dxa"/>
            <w:noWrap/>
            <w:vAlign w:val="center"/>
          </w:tcPr>
          <w:p w14:paraId="69A4AA27" w14:textId="4832CB98"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7.0</w:t>
            </w:r>
          </w:p>
        </w:tc>
        <w:tc>
          <w:tcPr>
            <w:tcW w:w="1030" w:type="dxa"/>
            <w:vAlign w:val="center"/>
          </w:tcPr>
          <w:p w14:paraId="6D209041" w14:textId="5FB96BF8"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4</w:t>
            </w:r>
          </w:p>
        </w:tc>
        <w:tc>
          <w:tcPr>
            <w:tcW w:w="840" w:type="dxa"/>
            <w:vAlign w:val="center"/>
          </w:tcPr>
          <w:p w14:paraId="154AF1A5" w14:textId="676FFC8E"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5</w:t>
            </w:r>
          </w:p>
        </w:tc>
        <w:tc>
          <w:tcPr>
            <w:tcW w:w="1030" w:type="dxa"/>
            <w:vAlign w:val="center"/>
          </w:tcPr>
          <w:p w14:paraId="77250D4C" w14:textId="4E38D044"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8</w:t>
            </w:r>
          </w:p>
        </w:tc>
        <w:tc>
          <w:tcPr>
            <w:tcW w:w="880" w:type="dxa"/>
            <w:vAlign w:val="center"/>
          </w:tcPr>
          <w:p w14:paraId="637C0BF3" w14:textId="749AA421"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5</w:t>
            </w:r>
          </w:p>
        </w:tc>
        <w:tc>
          <w:tcPr>
            <w:tcW w:w="1030" w:type="dxa"/>
            <w:vAlign w:val="center"/>
          </w:tcPr>
          <w:p w14:paraId="28E3667C" w14:textId="6B97879D"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6</w:t>
            </w:r>
          </w:p>
        </w:tc>
        <w:tc>
          <w:tcPr>
            <w:tcW w:w="880" w:type="dxa"/>
            <w:tcBorders>
              <w:right w:val="nil"/>
            </w:tcBorders>
            <w:vAlign w:val="center"/>
          </w:tcPr>
          <w:p w14:paraId="36DF6A88" w14:textId="3C6CD17E"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w:t>
            </w:r>
          </w:p>
        </w:tc>
      </w:tr>
      <w:tr w:rsidR="00D91107" w:rsidRPr="00D05524" w14:paraId="463C868E" w14:textId="77777777" w:rsidTr="00B215B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7D7ADAE3"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vAlign w:val="center"/>
          </w:tcPr>
          <w:p w14:paraId="6D2C425B" w14:textId="62CDCE54" w:rsidR="003C5C81" w:rsidRPr="00D05524" w:rsidRDefault="003C5C81" w:rsidP="003C5C8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The Netherlands</w:t>
            </w:r>
          </w:p>
        </w:tc>
        <w:tc>
          <w:tcPr>
            <w:tcW w:w="1030" w:type="dxa"/>
            <w:noWrap/>
            <w:vAlign w:val="center"/>
          </w:tcPr>
          <w:p w14:paraId="55FA7BB1" w14:textId="52252E58"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9</w:t>
            </w:r>
          </w:p>
        </w:tc>
        <w:tc>
          <w:tcPr>
            <w:tcW w:w="780" w:type="dxa"/>
            <w:noWrap/>
            <w:vAlign w:val="center"/>
          </w:tcPr>
          <w:p w14:paraId="05681F07" w14:textId="776FB89D"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1.0</w:t>
            </w:r>
          </w:p>
        </w:tc>
        <w:tc>
          <w:tcPr>
            <w:tcW w:w="1033" w:type="dxa"/>
            <w:noWrap/>
            <w:vAlign w:val="center"/>
          </w:tcPr>
          <w:p w14:paraId="067B0E56" w14:textId="140A464A"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4</w:t>
            </w:r>
          </w:p>
        </w:tc>
        <w:tc>
          <w:tcPr>
            <w:tcW w:w="780" w:type="dxa"/>
            <w:noWrap/>
            <w:vAlign w:val="center"/>
          </w:tcPr>
          <w:p w14:paraId="39E1B4F6" w14:textId="6937440C"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0.0</w:t>
            </w:r>
          </w:p>
        </w:tc>
        <w:tc>
          <w:tcPr>
            <w:tcW w:w="1030" w:type="dxa"/>
            <w:vAlign w:val="center"/>
          </w:tcPr>
          <w:p w14:paraId="22E8124B" w14:textId="083A5EEC"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5</w:t>
            </w:r>
          </w:p>
        </w:tc>
        <w:tc>
          <w:tcPr>
            <w:tcW w:w="820" w:type="dxa"/>
            <w:noWrap/>
            <w:vAlign w:val="center"/>
          </w:tcPr>
          <w:p w14:paraId="3C128151" w14:textId="4258400D"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0</w:t>
            </w:r>
          </w:p>
        </w:tc>
        <w:tc>
          <w:tcPr>
            <w:tcW w:w="1030" w:type="dxa"/>
            <w:vAlign w:val="center"/>
          </w:tcPr>
          <w:p w14:paraId="2CF7D180" w14:textId="4E9E1507"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w:t>
            </w:r>
          </w:p>
        </w:tc>
        <w:tc>
          <w:tcPr>
            <w:tcW w:w="840" w:type="dxa"/>
            <w:vAlign w:val="center"/>
          </w:tcPr>
          <w:p w14:paraId="3A2CE382" w14:textId="2199935F"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9.0</w:t>
            </w:r>
          </w:p>
        </w:tc>
        <w:tc>
          <w:tcPr>
            <w:tcW w:w="1030" w:type="dxa"/>
            <w:vAlign w:val="center"/>
          </w:tcPr>
          <w:p w14:paraId="6720BB0E" w14:textId="1BB77795"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5</w:t>
            </w:r>
          </w:p>
        </w:tc>
        <w:tc>
          <w:tcPr>
            <w:tcW w:w="880" w:type="dxa"/>
            <w:vAlign w:val="center"/>
          </w:tcPr>
          <w:p w14:paraId="6DB4F734" w14:textId="68736153"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0</w:t>
            </w:r>
          </w:p>
        </w:tc>
        <w:tc>
          <w:tcPr>
            <w:tcW w:w="1030" w:type="dxa"/>
            <w:vAlign w:val="center"/>
          </w:tcPr>
          <w:p w14:paraId="527C6E0A" w14:textId="2D6990F5"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c>
          <w:tcPr>
            <w:tcW w:w="880" w:type="dxa"/>
            <w:tcBorders>
              <w:right w:val="nil"/>
            </w:tcBorders>
            <w:vAlign w:val="center"/>
          </w:tcPr>
          <w:p w14:paraId="0A96620F" w14:textId="76241F33"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r>
      <w:tr w:rsidR="003C5C81" w:rsidRPr="00D05524" w14:paraId="07BEC4C6" w14:textId="77777777" w:rsidTr="00B215BD">
        <w:trPr>
          <w:trHeight w:val="255"/>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shd w:val="clear" w:color="auto" w:fill="F2F2F2" w:themeFill="background1" w:themeFillShade="F2"/>
            <w:vAlign w:val="center"/>
          </w:tcPr>
          <w:p w14:paraId="1B02DCC4"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noWrap/>
            <w:vAlign w:val="center"/>
          </w:tcPr>
          <w:p w14:paraId="57DC0340" w14:textId="2C47262F" w:rsidR="003C5C81" w:rsidRPr="00D05524" w:rsidRDefault="003C5C81" w:rsidP="003C5C81">
            <w:pPr>
              <w:spacing w:line="276" w:lineRule="auto"/>
              <w:contextualSpacing w:val="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bCs/>
                <w:color w:val="000000"/>
                <w:sz w:val="20"/>
                <w:szCs w:val="20"/>
                <w:lang w:val="en-US"/>
              </w:rPr>
              <w:t>UK (England and Wales)</w:t>
            </w:r>
          </w:p>
        </w:tc>
        <w:tc>
          <w:tcPr>
            <w:tcW w:w="1030" w:type="dxa"/>
            <w:noWrap/>
            <w:vAlign w:val="center"/>
          </w:tcPr>
          <w:p w14:paraId="2E7582FF" w14:textId="3E43A162"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7.3</w:t>
            </w:r>
          </w:p>
        </w:tc>
        <w:tc>
          <w:tcPr>
            <w:tcW w:w="780" w:type="dxa"/>
            <w:noWrap/>
            <w:vAlign w:val="center"/>
          </w:tcPr>
          <w:p w14:paraId="6D2F34D2" w14:textId="4392F7D4"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47.0</w:t>
            </w:r>
          </w:p>
        </w:tc>
        <w:tc>
          <w:tcPr>
            <w:tcW w:w="1033" w:type="dxa"/>
            <w:noWrap/>
            <w:vAlign w:val="center"/>
          </w:tcPr>
          <w:p w14:paraId="470A415E" w14:textId="783A67F0"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w:t>
            </w:r>
          </w:p>
        </w:tc>
        <w:tc>
          <w:tcPr>
            <w:tcW w:w="780" w:type="dxa"/>
            <w:noWrap/>
            <w:vAlign w:val="center"/>
          </w:tcPr>
          <w:p w14:paraId="6F7A8E55" w14:textId="73B25FEA"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7.0</w:t>
            </w:r>
          </w:p>
        </w:tc>
        <w:tc>
          <w:tcPr>
            <w:tcW w:w="1030" w:type="dxa"/>
            <w:vAlign w:val="center"/>
          </w:tcPr>
          <w:p w14:paraId="4BB35541" w14:textId="1D168C6C"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2</w:t>
            </w:r>
          </w:p>
        </w:tc>
        <w:tc>
          <w:tcPr>
            <w:tcW w:w="820" w:type="dxa"/>
            <w:noWrap/>
            <w:vAlign w:val="center"/>
          </w:tcPr>
          <w:p w14:paraId="39DA7A8D" w14:textId="0515BAD1"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10.0</w:t>
            </w:r>
          </w:p>
        </w:tc>
        <w:tc>
          <w:tcPr>
            <w:tcW w:w="1030" w:type="dxa"/>
            <w:vAlign w:val="center"/>
          </w:tcPr>
          <w:p w14:paraId="0D9C4832" w14:textId="2DACA484"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2</w:t>
            </w:r>
          </w:p>
        </w:tc>
        <w:tc>
          <w:tcPr>
            <w:tcW w:w="840" w:type="dxa"/>
            <w:vAlign w:val="center"/>
          </w:tcPr>
          <w:p w14:paraId="3F8A58E4" w14:textId="53302575"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0</w:t>
            </w:r>
          </w:p>
        </w:tc>
        <w:tc>
          <w:tcPr>
            <w:tcW w:w="1030" w:type="dxa"/>
            <w:vAlign w:val="center"/>
          </w:tcPr>
          <w:p w14:paraId="3980FB8B" w14:textId="7919DA9C"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2</w:t>
            </w:r>
          </w:p>
        </w:tc>
        <w:tc>
          <w:tcPr>
            <w:tcW w:w="880" w:type="dxa"/>
            <w:vAlign w:val="center"/>
          </w:tcPr>
          <w:p w14:paraId="243EDFBC" w14:textId="6FE47C18"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0</w:t>
            </w:r>
          </w:p>
        </w:tc>
        <w:tc>
          <w:tcPr>
            <w:tcW w:w="1030" w:type="dxa"/>
            <w:vAlign w:val="center"/>
          </w:tcPr>
          <w:p w14:paraId="1B19F9C7" w14:textId="2B799470"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c>
          <w:tcPr>
            <w:tcW w:w="880" w:type="dxa"/>
            <w:tcBorders>
              <w:right w:val="nil"/>
            </w:tcBorders>
            <w:vAlign w:val="center"/>
          </w:tcPr>
          <w:p w14:paraId="4E900FE6" w14:textId="43F1BF5D" w:rsidR="003C5C81" w:rsidRPr="00D05524" w:rsidRDefault="003C5C81" w:rsidP="003C5C81">
            <w:pPr>
              <w:spacing w:line="276"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0</w:t>
            </w:r>
          </w:p>
        </w:tc>
      </w:tr>
      <w:tr w:rsidR="00D91107" w:rsidRPr="00D05524" w14:paraId="493771DF" w14:textId="77777777" w:rsidTr="00B215BD">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30" w:type="dxa"/>
            <w:vMerge/>
            <w:tcBorders>
              <w:left w:val="nil"/>
              <w:bottom w:val="nil"/>
            </w:tcBorders>
            <w:vAlign w:val="center"/>
          </w:tcPr>
          <w:p w14:paraId="3C8F87B8" w14:textId="77777777" w:rsidR="003C5C81" w:rsidRPr="00D05524" w:rsidRDefault="003C5C81" w:rsidP="003C5C81">
            <w:pPr>
              <w:spacing w:line="276" w:lineRule="auto"/>
              <w:contextualSpacing w:val="0"/>
              <w:rPr>
                <w:rFonts w:ascii="Times New Roman" w:eastAsia="Times New Roman" w:hAnsi="Times New Roman" w:cs="Times New Roman"/>
                <w:color w:val="000000"/>
                <w:sz w:val="20"/>
                <w:szCs w:val="20"/>
                <w:lang w:val="en-US"/>
              </w:rPr>
            </w:pPr>
          </w:p>
        </w:tc>
        <w:tc>
          <w:tcPr>
            <w:tcW w:w="2347" w:type="dxa"/>
            <w:tcBorders>
              <w:bottom w:val="single" w:sz="12" w:space="0" w:color="000000"/>
            </w:tcBorders>
            <w:noWrap/>
            <w:vAlign w:val="center"/>
          </w:tcPr>
          <w:p w14:paraId="695662A0" w14:textId="1860823F" w:rsidR="003C5C81" w:rsidRPr="00D05524" w:rsidRDefault="003C5C81" w:rsidP="003C5C81">
            <w:pPr>
              <w:spacing w:line="276" w:lineRule="auto"/>
              <w:contextualSpacing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S</w:t>
            </w:r>
          </w:p>
        </w:tc>
        <w:tc>
          <w:tcPr>
            <w:tcW w:w="1030" w:type="dxa"/>
            <w:tcBorders>
              <w:bottom w:val="single" w:sz="12" w:space="0" w:color="000000"/>
            </w:tcBorders>
            <w:noWrap/>
            <w:vAlign w:val="center"/>
          </w:tcPr>
          <w:p w14:paraId="32128A96" w14:textId="0BBCD4C8"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9.5</w:t>
            </w:r>
          </w:p>
        </w:tc>
        <w:tc>
          <w:tcPr>
            <w:tcW w:w="780" w:type="dxa"/>
            <w:tcBorders>
              <w:bottom w:val="single" w:sz="12" w:space="0" w:color="000000"/>
            </w:tcBorders>
            <w:noWrap/>
            <w:vAlign w:val="center"/>
          </w:tcPr>
          <w:p w14:paraId="0C5B7D01" w14:textId="663BB201"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99.5</w:t>
            </w:r>
          </w:p>
        </w:tc>
        <w:tc>
          <w:tcPr>
            <w:tcW w:w="1033" w:type="dxa"/>
            <w:tcBorders>
              <w:bottom w:val="single" w:sz="12" w:space="0" w:color="000000"/>
            </w:tcBorders>
            <w:noWrap/>
            <w:vAlign w:val="center"/>
          </w:tcPr>
          <w:p w14:paraId="2CD7410B" w14:textId="1B28B6CB"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0</w:t>
            </w:r>
          </w:p>
        </w:tc>
        <w:tc>
          <w:tcPr>
            <w:tcW w:w="780" w:type="dxa"/>
            <w:tcBorders>
              <w:bottom w:val="single" w:sz="12" w:space="0" w:color="000000"/>
            </w:tcBorders>
            <w:noWrap/>
            <w:vAlign w:val="center"/>
          </w:tcPr>
          <w:p w14:paraId="58E706E1" w14:textId="03F948D7"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2.0</w:t>
            </w:r>
          </w:p>
        </w:tc>
        <w:tc>
          <w:tcPr>
            <w:tcW w:w="1030" w:type="dxa"/>
            <w:tcBorders>
              <w:bottom w:val="single" w:sz="12" w:space="0" w:color="000000"/>
            </w:tcBorders>
            <w:vAlign w:val="center"/>
          </w:tcPr>
          <w:p w14:paraId="31FFD54F" w14:textId="0D6C1156"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5</w:t>
            </w:r>
          </w:p>
        </w:tc>
        <w:tc>
          <w:tcPr>
            <w:tcW w:w="820" w:type="dxa"/>
            <w:tcBorders>
              <w:bottom w:val="single" w:sz="12" w:space="0" w:color="000000"/>
            </w:tcBorders>
            <w:noWrap/>
            <w:vAlign w:val="center"/>
          </w:tcPr>
          <w:p w14:paraId="3EA6FCEF" w14:textId="05E1D0AF"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58.0</w:t>
            </w:r>
          </w:p>
        </w:tc>
        <w:tc>
          <w:tcPr>
            <w:tcW w:w="1030" w:type="dxa"/>
            <w:tcBorders>
              <w:bottom w:val="single" w:sz="12" w:space="0" w:color="000000"/>
            </w:tcBorders>
            <w:vAlign w:val="center"/>
          </w:tcPr>
          <w:p w14:paraId="2742305F" w14:textId="430F8524"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40" w:type="dxa"/>
            <w:tcBorders>
              <w:bottom w:val="single" w:sz="12" w:space="0" w:color="000000"/>
            </w:tcBorders>
            <w:vAlign w:val="center"/>
          </w:tcPr>
          <w:p w14:paraId="3146744B" w14:textId="45739F6D"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000000"/>
            </w:tcBorders>
            <w:vAlign w:val="center"/>
          </w:tcPr>
          <w:p w14:paraId="76E83B88" w14:textId="7FB80145"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80" w:type="dxa"/>
            <w:tcBorders>
              <w:bottom w:val="single" w:sz="12" w:space="0" w:color="000000"/>
            </w:tcBorders>
            <w:vAlign w:val="center"/>
          </w:tcPr>
          <w:p w14:paraId="4640CBE3" w14:textId="5115AAC1"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000000"/>
            </w:tcBorders>
            <w:vAlign w:val="center"/>
          </w:tcPr>
          <w:p w14:paraId="3EDAAA7E" w14:textId="47447D2A"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880" w:type="dxa"/>
            <w:tcBorders>
              <w:bottom w:val="single" w:sz="12" w:space="0" w:color="000000"/>
              <w:right w:val="nil"/>
            </w:tcBorders>
            <w:vAlign w:val="center"/>
          </w:tcPr>
          <w:p w14:paraId="65CB743F" w14:textId="673C3B31" w:rsidR="003C5C81" w:rsidRPr="00D05524" w:rsidRDefault="003C5C81" w:rsidP="003C5C81">
            <w:pPr>
              <w:spacing w:line="276" w:lineRule="auto"/>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r>
    </w:tbl>
    <w:p w14:paraId="26BBB477" w14:textId="48D88180" w:rsidR="00D67B05" w:rsidRPr="00D05524" w:rsidRDefault="003C5C81" w:rsidP="00D67B05">
      <w:pPr>
        <w:tabs>
          <w:tab w:val="left" w:pos="-630"/>
        </w:tabs>
        <w:autoSpaceDE w:val="0"/>
        <w:autoSpaceDN w:val="0"/>
        <w:adjustRightInd w:val="0"/>
        <w:spacing w:after="240"/>
        <w:ind w:right="-450"/>
        <w:contextualSpacing w:val="0"/>
        <w:rPr>
          <w:rFonts w:ascii="Times New Roman" w:eastAsia="Calibri" w:hAnsi="Times New Roman" w:cs="Times New Roman"/>
          <w:szCs w:val="20"/>
          <w:lang w:val="en-US"/>
        </w:rPr>
      </w:pPr>
      <w:r w:rsidRPr="00485058">
        <w:rPr>
          <w:rFonts w:ascii="Times New Roman" w:eastAsia="Calibri" w:hAnsi="Times New Roman" w:cs="Times New Roman"/>
          <w:szCs w:val="20"/>
          <w:lang w:val="en-US"/>
        </w:rPr>
        <w:t>P</w:t>
      </w:r>
      <w:r w:rsidR="00D67B05" w:rsidRPr="00485058">
        <w:rPr>
          <w:rFonts w:ascii="Times New Roman" w:eastAsia="Calibri" w:hAnsi="Times New Roman" w:cs="Times New Roman"/>
          <w:szCs w:val="20"/>
          <w:lang w:val="en-US"/>
        </w:rPr>
        <w:t xml:space="preserve">CV, pneumococcal conjugate vaccine; PCV7, 7-valent PCV; </w:t>
      </w:r>
      <w:r w:rsidR="005851B0" w:rsidRPr="00485058">
        <w:rPr>
          <w:rFonts w:ascii="Times New Roman" w:eastAsia="Calibri" w:hAnsi="Times New Roman" w:cs="Times New Roman"/>
          <w:szCs w:val="20"/>
          <w:lang w:val="en-US"/>
        </w:rPr>
        <w:t xml:space="preserve">HV-PCV, higher-valent PCV (PHiD-CV, PCV13); overall </w:t>
      </w:r>
      <w:r w:rsidR="00D67B05" w:rsidRPr="00485058">
        <w:rPr>
          <w:rFonts w:ascii="Times New Roman" w:eastAsia="Calibri" w:hAnsi="Times New Roman" w:cs="Times New Roman"/>
          <w:szCs w:val="20"/>
          <w:lang w:val="en-US"/>
        </w:rPr>
        <w:t>IPD, invasive pneumococcal disease</w:t>
      </w:r>
      <w:r w:rsidR="005851B0" w:rsidRPr="00485058">
        <w:rPr>
          <w:rFonts w:ascii="Times New Roman" w:eastAsia="Calibri" w:hAnsi="Times New Roman" w:cs="Times New Roman"/>
          <w:szCs w:val="20"/>
          <w:lang w:val="en-US"/>
        </w:rPr>
        <w:t xml:space="preserve"> caused by any pneumococcal serotype</w:t>
      </w:r>
      <w:r w:rsidR="00D67B05" w:rsidRPr="00485058">
        <w:rPr>
          <w:rFonts w:ascii="Times New Roman" w:eastAsia="Calibri" w:hAnsi="Times New Roman" w:cs="Times New Roman"/>
          <w:szCs w:val="20"/>
          <w:lang w:val="en-US"/>
        </w:rPr>
        <w:t xml:space="preserve">; VT IPD, IPD caused by serotypes </w:t>
      </w:r>
      <w:r w:rsidR="008B11AD">
        <w:rPr>
          <w:rFonts w:ascii="Times New Roman" w:eastAsia="Calibri" w:hAnsi="Times New Roman" w:cs="Times New Roman"/>
          <w:szCs w:val="20"/>
          <w:lang w:val="en-US"/>
        </w:rPr>
        <w:t>included in</w:t>
      </w:r>
      <w:r w:rsidR="00D67B05" w:rsidRPr="00485058">
        <w:rPr>
          <w:rFonts w:ascii="Times New Roman" w:eastAsia="Calibri" w:hAnsi="Times New Roman" w:cs="Times New Roman"/>
          <w:szCs w:val="20"/>
          <w:lang w:val="en-US"/>
        </w:rPr>
        <w:t xml:space="preserve"> any of the three PCVs, i.e. serotypes 1, 3, 4, 5, 6A, 6B, 7F, 9V, 14, 18C, 19A, 19F, and 23F; NVT IPD, IPD caused by any other serotype; 3, 6A, 19A IPD, IPD caused by serotypes 3, 6A and 19A, respectively</w:t>
      </w:r>
      <w:r w:rsidR="0014700B">
        <w:rPr>
          <w:rFonts w:ascii="Times New Roman" w:eastAsia="Calibri" w:hAnsi="Times New Roman" w:cs="Times New Roman"/>
          <w:szCs w:val="20"/>
          <w:lang w:val="en-US"/>
        </w:rPr>
        <w:t xml:space="preserve"> </w:t>
      </w:r>
      <w:r w:rsidR="0014700B" w:rsidRPr="00730604">
        <w:rPr>
          <w:rFonts w:ascii="Times New Roman" w:hAnsi="Times New Roman" w:cs="Times New Roman"/>
          <w:lang w:val="en-US"/>
        </w:rPr>
        <w:t>(Note: for New Zealand 6A IPD refers to IP</w:t>
      </w:r>
      <w:r w:rsidR="0014700B">
        <w:rPr>
          <w:rFonts w:ascii="Times New Roman" w:hAnsi="Times New Roman" w:cs="Times New Roman"/>
          <w:lang w:val="en-US"/>
        </w:rPr>
        <w:t>D caused by serotypes 6A or 6C)</w:t>
      </w:r>
      <w:r w:rsidR="00D67B05" w:rsidRPr="00485058">
        <w:rPr>
          <w:rFonts w:ascii="Times New Roman" w:eastAsia="Calibri" w:hAnsi="Times New Roman" w:cs="Times New Roman"/>
          <w:szCs w:val="20"/>
          <w:lang w:val="en-US"/>
        </w:rPr>
        <w:t>;</w:t>
      </w:r>
      <w:r w:rsidR="00F46770" w:rsidRPr="00485058">
        <w:t xml:space="preserve"> </w:t>
      </w:r>
      <w:r w:rsidR="00D67B05" w:rsidRPr="00485058">
        <w:rPr>
          <w:rFonts w:ascii="Times New Roman" w:eastAsia="Calibri" w:hAnsi="Times New Roman" w:cs="Times New Roman"/>
          <w:szCs w:val="20"/>
          <w:lang w:val="en-US"/>
        </w:rPr>
        <w:t xml:space="preserve">--, not applicable (Finland did not introduce PCV7); NA, not available. Note: Cases indicate </w:t>
      </w:r>
      <w:r w:rsidR="003B30EF" w:rsidRPr="00485058">
        <w:rPr>
          <w:rFonts w:ascii="Times New Roman" w:eastAsia="Calibri" w:hAnsi="Times New Roman" w:cs="Times New Roman"/>
          <w:szCs w:val="20"/>
          <w:lang w:val="en-US"/>
        </w:rPr>
        <w:t xml:space="preserve">average </w:t>
      </w:r>
      <w:r w:rsidR="00D67B05" w:rsidRPr="00485058">
        <w:rPr>
          <w:rFonts w:ascii="Times New Roman" w:eastAsia="Calibri" w:hAnsi="Times New Roman" w:cs="Times New Roman"/>
          <w:szCs w:val="20"/>
          <w:lang w:val="en-US"/>
        </w:rPr>
        <w:t>number of cases over the</w:t>
      </w:r>
      <w:r w:rsidR="003B30EF" w:rsidRPr="00485058">
        <w:rPr>
          <w:rFonts w:ascii="Times New Roman" w:eastAsia="Calibri" w:hAnsi="Times New Roman" w:cs="Times New Roman"/>
          <w:szCs w:val="20"/>
          <w:lang w:val="en-US"/>
        </w:rPr>
        <w:t xml:space="preserve"> respective analysis periods</w:t>
      </w:r>
      <w:r w:rsidR="00D67B05" w:rsidRPr="00485058">
        <w:rPr>
          <w:rFonts w:ascii="Times New Roman" w:eastAsia="Calibri" w:hAnsi="Times New Roman" w:cs="Times New Roman"/>
          <w:szCs w:val="20"/>
          <w:lang w:val="en-US"/>
        </w:rPr>
        <w:t>.</w:t>
      </w:r>
    </w:p>
    <w:p w14:paraId="3ECEF0BE" w14:textId="77777777" w:rsidR="00B474B7" w:rsidRDefault="00B474B7">
      <w:pPr>
        <w:spacing w:after="200" w:line="276" w:lineRule="auto"/>
        <w:contextualSpacing w:val="0"/>
        <w:rPr>
          <w:rFonts w:ascii="Times New Roman" w:hAnsi="Times New Roman" w:cs="Times New Roman"/>
          <w:b/>
          <w:lang w:val="en-US"/>
        </w:rPr>
      </w:pPr>
    </w:p>
    <w:p w14:paraId="5CA3B4CA" w14:textId="77777777" w:rsidR="00B474B7" w:rsidRDefault="00B474B7">
      <w:pPr>
        <w:spacing w:after="200" w:line="276" w:lineRule="auto"/>
        <w:contextualSpacing w:val="0"/>
        <w:rPr>
          <w:rFonts w:ascii="Times New Roman" w:hAnsi="Times New Roman" w:cs="Times New Roman"/>
          <w:b/>
          <w:lang w:val="en-US"/>
        </w:rPr>
      </w:pPr>
    </w:p>
    <w:p w14:paraId="4D0C5446" w14:textId="77777777" w:rsidR="00B474B7" w:rsidRDefault="00B474B7">
      <w:pPr>
        <w:spacing w:after="200" w:line="276" w:lineRule="auto"/>
        <w:contextualSpacing w:val="0"/>
        <w:rPr>
          <w:rFonts w:ascii="Times New Roman" w:hAnsi="Times New Roman" w:cs="Times New Roman"/>
          <w:b/>
          <w:lang w:val="en-US"/>
        </w:rPr>
      </w:pPr>
    </w:p>
    <w:p w14:paraId="60479B46" w14:textId="77777777" w:rsidR="00B474B7" w:rsidRDefault="00B474B7">
      <w:pPr>
        <w:spacing w:after="200" w:line="276" w:lineRule="auto"/>
        <w:contextualSpacing w:val="0"/>
        <w:rPr>
          <w:rFonts w:ascii="Times New Roman" w:hAnsi="Times New Roman" w:cs="Times New Roman"/>
          <w:b/>
          <w:lang w:val="en-US"/>
        </w:rPr>
      </w:pPr>
    </w:p>
    <w:p w14:paraId="030E5A6B" w14:textId="77777777" w:rsidR="00B474B7" w:rsidRDefault="00B474B7">
      <w:pPr>
        <w:spacing w:after="200" w:line="276" w:lineRule="auto"/>
        <w:contextualSpacing w:val="0"/>
        <w:rPr>
          <w:rFonts w:ascii="Times New Roman" w:hAnsi="Times New Roman" w:cs="Times New Roman"/>
          <w:b/>
          <w:lang w:val="en-US"/>
        </w:rPr>
      </w:pPr>
    </w:p>
    <w:p w14:paraId="5711FF49" w14:textId="77777777" w:rsidR="00B474B7" w:rsidRDefault="00B474B7">
      <w:pPr>
        <w:spacing w:after="200" w:line="276" w:lineRule="auto"/>
        <w:contextualSpacing w:val="0"/>
        <w:rPr>
          <w:rFonts w:ascii="Times New Roman" w:hAnsi="Times New Roman" w:cs="Times New Roman"/>
          <w:b/>
          <w:lang w:val="en-US"/>
        </w:rPr>
      </w:pPr>
    </w:p>
    <w:p w14:paraId="523A5F4C" w14:textId="77777777" w:rsidR="00B474B7" w:rsidRDefault="00B474B7">
      <w:pPr>
        <w:spacing w:after="200" w:line="276" w:lineRule="auto"/>
        <w:contextualSpacing w:val="0"/>
        <w:rPr>
          <w:rFonts w:ascii="Times New Roman" w:hAnsi="Times New Roman" w:cs="Times New Roman"/>
          <w:b/>
          <w:lang w:val="en-US"/>
        </w:rPr>
      </w:pPr>
    </w:p>
    <w:p w14:paraId="18145CF3" w14:textId="77777777" w:rsidR="00B474B7" w:rsidRDefault="00B474B7">
      <w:pPr>
        <w:spacing w:after="200" w:line="276" w:lineRule="auto"/>
        <w:contextualSpacing w:val="0"/>
        <w:rPr>
          <w:rFonts w:ascii="Times New Roman" w:hAnsi="Times New Roman" w:cs="Times New Roman"/>
          <w:b/>
          <w:lang w:val="en-US"/>
        </w:rPr>
      </w:pPr>
    </w:p>
    <w:p w14:paraId="283EA0CA" w14:textId="77777777" w:rsidR="00B474B7" w:rsidRDefault="00B474B7">
      <w:pPr>
        <w:spacing w:after="200" w:line="276" w:lineRule="auto"/>
        <w:contextualSpacing w:val="0"/>
        <w:rPr>
          <w:rFonts w:ascii="Times New Roman" w:hAnsi="Times New Roman" w:cs="Times New Roman"/>
          <w:b/>
          <w:lang w:val="en-US"/>
        </w:rPr>
      </w:pPr>
    </w:p>
    <w:p w14:paraId="7F5F2DB3" w14:textId="77777777" w:rsidR="00B474B7" w:rsidRDefault="00B474B7">
      <w:pPr>
        <w:spacing w:after="200" w:line="276" w:lineRule="auto"/>
        <w:contextualSpacing w:val="0"/>
        <w:rPr>
          <w:rFonts w:ascii="Times New Roman" w:hAnsi="Times New Roman" w:cs="Times New Roman"/>
          <w:b/>
          <w:lang w:val="en-US"/>
        </w:rPr>
      </w:pPr>
    </w:p>
    <w:p w14:paraId="2185B4EE" w14:textId="77777777" w:rsidR="00B474B7" w:rsidRDefault="00B474B7">
      <w:pPr>
        <w:spacing w:after="200" w:line="276" w:lineRule="auto"/>
        <w:contextualSpacing w:val="0"/>
        <w:rPr>
          <w:rFonts w:ascii="Times New Roman" w:hAnsi="Times New Roman" w:cs="Times New Roman"/>
          <w:b/>
          <w:lang w:val="en-US"/>
        </w:rPr>
      </w:pPr>
    </w:p>
    <w:p w14:paraId="74196997" w14:textId="77777777" w:rsidR="00B474B7" w:rsidRDefault="00B474B7">
      <w:pPr>
        <w:spacing w:after="200" w:line="276" w:lineRule="auto"/>
        <w:contextualSpacing w:val="0"/>
        <w:rPr>
          <w:rFonts w:ascii="Times New Roman" w:hAnsi="Times New Roman" w:cs="Times New Roman"/>
          <w:b/>
          <w:lang w:val="en-US"/>
        </w:rPr>
      </w:pPr>
    </w:p>
    <w:p w14:paraId="099B713B" w14:textId="77777777" w:rsidR="00B474B7" w:rsidRDefault="00B474B7">
      <w:pPr>
        <w:spacing w:after="200" w:line="276" w:lineRule="auto"/>
        <w:contextualSpacing w:val="0"/>
        <w:rPr>
          <w:rFonts w:ascii="Times New Roman" w:hAnsi="Times New Roman" w:cs="Times New Roman"/>
          <w:b/>
          <w:lang w:val="en-US"/>
        </w:rPr>
      </w:pPr>
    </w:p>
    <w:p w14:paraId="5AA6023C" w14:textId="3A6A1560" w:rsidR="00C503F1" w:rsidRPr="00D05524" w:rsidRDefault="005436C2">
      <w:pPr>
        <w:spacing w:after="200" w:line="276" w:lineRule="auto"/>
        <w:contextualSpacing w:val="0"/>
        <w:rPr>
          <w:rFonts w:ascii="Times New Roman" w:hAnsi="Times New Roman" w:cs="Times New Roman"/>
          <w:lang w:val="en-US"/>
        </w:rPr>
      </w:pPr>
      <w:r w:rsidRPr="00D05524">
        <w:rPr>
          <w:rFonts w:ascii="Times New Roman" w:hAnsi="Times New Roman" w:cs="Times New Roman"/>
          <w:b/>
          <w:lang w:val="en-US"/>
        </w:rPr>
        <w:t xml:space="preserve">Supplemental </w:t>
      </w:r>
      <w:r w:rsidR="00C503F1" w:rsidRPr="00D05524">
        <w:rPr>
          <w:rFonts w:ascii="Times New Roman" w:hAnsi="Times New Roman" w:cs="Times New Roman"/>
          <w:b/>
          <w:lang w:val="en-US"/>
        </w:rPr>
        <w:t xml:space="preserve">Table 3. Invasive pneumococcal disease distribution across analyzed countries by </w:t>
      </w:r>
      <w:r w:rsidR="00516713" w:rsidRPr="00D05524">
        <w:rPr>
          <w:rFonts w:ascii="Times New Roman" w:hAnsi="Times New Roman" w:cs="Times New Roman"/>
          <w:b/>
          <w:lang w:val="en-US"/>
        </w:rPr>
        <w:t xml:space="preserve">PCV </w:t>
      </w:r>
      <w:r w:rsidR="00C503F1" w:rsidRPr="00D05524">
        <w:rPr>
          <w:rFonts w:ascii="Times New Roman" w:hAnsi="Times New Roman" w:cs="Times New Roman"/>
          <w:b/>
          <w:lang w:val="en-US"/>
        </w:rPr>
        <w:t xml:space="preserve">era </w:t>
      </w:r>
      <w:r w:rsidR="005262FD">
        <w:rPr>
          <w:rFonts w:ascii="Times New Roman" w:hAnsi="Times New Roman" w:cs="Times New Roman"/>
          <w:b/>
          <w:lang w:val="en-US"/>
        </w:rPr>
        <w:t>for adults ≥65 years old</w:t>
      </w:r>
      <w:r w:rsidR="00D05524" w:rsidRPr="00D05524">
        <w:rPr>
          <w:rFonts w:ascii="Times New Roman" w:hAnsi="Times New Roman" w:cs="Times New Roman"/>
          <w:b/>
          <w:lang w:val="en-US"/>
        </w:rPr>
        <w:t xml:space="preserve"> </w:t>
      </w:r>
    </w:p>
    <w:tbl>
      <w:tblPr>
        <w:tblW w:w="15884" w:type="dxa"/>
        <w:tblInd w:w="-810" w:type="dxa"/>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blBorders>
        <w:tblCellMar>
          <w:left w:w="115" w:type="dxa"/>
          <w:right w:w="115" w:type="dxa"/>
        </w:tblCellMar>
        <w:tblLook w:val="04A0" w:firstRow="1" w:lastRow="0" w:firstColumn="1" w:lastColumn="0" w:noHBand="0" w:noVBand="1"/>
      </w:tblPr>
      <w:tblGrid>
        <w:gridCol w:w="1530"/>
        <w:gridCol w:w="2373"/>
        <w:gridCol w:w="1141"/>
        <w:gridCol w:w="960"/>
        <w:gridCol w:w="1110"/>
        <w:gridCol w:w="810"/>
        <w:gridCol w:w="1030"/>
        <w:gridCol w:w="960"/>
        <w:gridCol w:w="1030"/>
        <w:gridCol w:w="960"/>
        <w:gridCol w:w="1030"/>
        <w:gridCol w:w="960"/>
        <w:gridCol w:w="1030"/>
        <w:gridCol w:w="960"/>
      </w:tblGrid>
      <w:tr w:rsidR="0063769E" w:rsidRPr="00D05524" w14:paraId="4F33589E" w14:textId="77777777" w:rsidTr="00303B92">
        <w:trPr>
          <w:trHeight w:val="300"/>
        </w:trPr>
        <w:tc>
          <w:tcPr>
            <w:tcW w:w="1530" w:type="dxa"/>
            <w:vMerge w:val="restart"/>
            <w:tcBorders>
              <w:top w:val="single" w:sz="12" w:space="0" w:color="000000"/>
              <w:left w:val="nil"/>
            </w:tcBorders>
            <w:shd w:val="clear" w:color="auto" w:fill="DBE5F1" w:themeFill="accent1" w:themeFillTint="33"/>
            <w:vAlign w:val="center"/>
          </w:tcPr>
          <w:p w14:paraId="1B493839" w14:textId="77777777" w:rsidR="0063769E" w:rsidRPr="00D05524" w:rsidRDefault="0063769E" w:rsidP="00303B92">
            <w:pPr>
              <w:spacing w:line="276" w:lineRule="auto"/>
              <w:rPr>
                <w:rFonts w:ascii="Times New Roman" w:eastAsia="Times New Roman" w:hAnsi="Times New Roman" w:cs="Times New Roman"/>
                <w:sz w:val="20"/>
                <w:szCs w:val="20"/>
                <w:lang w:val="en-US"/>
              </w:rPr>
            </w:pPr>
          </w:p>
        </w:tc>
        <w:tc>
          <w:tcPr>
            <w:tcW w:w="2373" w:type="dxa"/>
            <w:vMerge w:val="restart"/>
            <w:tcBorders>
              <w:top w:val="single" w:sz="12" w:space="0" w:color="000000"/>
            </w:tcBorders>
            <w:shd w:val="clear" w:color="auto" w:fill="DBE5F1" w:themeFill="accent1" w:themeFillTint="33"/>
            <w:noWrap/>
            <w:vAlign w:val="center"/>
            <w:hideMark/>
          </w:tcPr>
          <w:p w14:paraId="62FE9595" w14:textId="77777777" w:rsidR="0063769E" w:rsidRPr="00D05524" w:rsidRDefault="0063769E" w:rsidP="00303B92">
            <w:pPr>
              <w:spacing w:line="276" w:lineRule="auto"/>
              <w:contextualSpacing w:val="0"/>
              <w:rPr>
                <w:rFonts w:ascii="Times New Roman" w:eastAsia="Times New Roman" w:hAnsi="Times New Roman" w:cs="Times New Roman"/>
                <w:b/>
                <w:sz w:val="20"/>
                <w:szCs w:val="20"/>
                <w:lang w:val="en-US"/>
              </w:rPr>
            </w:pPr>
            <w:r w:rsidRPr="00D05524">
              <w:rPr>
                <w:rFonts w:ascii="Times New Roman" w:eastAsia="Times New Roman" w:hAnsi="Times New Roman" w:cs="Times New Roman"/>
                <w:b/>
                <w:sz w:val="20"/>
                <w:szCs w:val="20"/>
                <w:lang w:val="en-US"/>
              </w:rPr>
              <w:t>Country (region)</w:t>
            </w:r>
          </w:p>
        </w:tc>
        <w:tc>
          <w:tcPr>
            <w:tcW w:w="2101" w:type="dxa"/>
            <w:gridSpan w:val="2"/>
            <w:tcBorders>
              <w:top w:val="single" w:sz="12" w:space="0" w:color="000000"/>
            </w:tcBorders>
            <w:shd w:val="clear" w:color="auto" w:fill="DBE5F1" w:themeFill="accent1" w:themeFillTint="33"/>
            <w:noWrap/>
            <w:vAlign w:val="center"/>
            <w:hideMark/>
          </w:tcPr>
          <w:p w14:paraId="5BBD5BC8" w14:textId="77777777" w:rsidR="0063769E" w:rsidRPr="00D05524" w:rsidRDefault="0063769E" w:rsidP="00303B92">
            <w:pPr>
              <w:spacing w:line="276" w:lineRule="auto"/>
              <w:contextualSpacing w:val="0"/>
              <w:jc w:val="center"/>
              <w:rPr>
                <w:rFonts w:ascii="Times New Roman" w:eastAsia="Times New Roman" w:hAnsi="Times New Roman" w:cs="Times New Roman"/>
                <w:b/>
                <w:bCs/>
                <w:color w:val="000000"/>
                <w:sz w:val="20"/>
                <w:szCs w:val="20"/>
                <w:lang w:val="en-US"/>
              </w:rPr>
            </w:pPr>
            <w:r w:rsidRPr="00D05524">
              <w:rPr>
                <w:rFonts w:ascii="Times New Roman" w:eastAsia="Times New Roman" w:hAnsi="Times New Roman" w:cs="Times New Roman"/>
                <w:b/>
                <w:bCs/>
                <w:color w:val="000000"/>
                <w:sz w:val="20"/>
                <w:szCs w:val="20"/>
                <w:lang w:val="en-US"/>
              </w:rPr>
              <w:t>Overall IPD</w:t>
            </w:r>
          </w:p>
        </w:tc>
        <w:tc>
          <w:tcPr>
            <w:tcW w:w="1920" w:type="dxa"/>
            <w:gridSpan w:val="2"/>
            <w:tcBorders>
              <w:top w:val="single" w:sz="12" w:space="0" w:color="000000"/>
            </w:tcBorders>
            <w:shd w:val="clear" w:color="auto" w:fill="DBE5F1" w:themeFill="accent1" w:themeFillTint="33"/>
            <w:noWrap/>
            <w:vAlign w:val="center"/>
            <w:hideMark/>
          </w:tcPr>
          <w:p w14:paraId="0A76DBA8" w14:textId="77777777" w:rsidR="0063769E" w:rsidRPr="00D05524" w:rsidRDefault="0063769E" w:rsidP="00303B92">
            <w:pPr>
              <w:spacing w:line="276" w:lineRule="auto"/>
              <w:contextualSpacing w:val="0"/>
              <w:jc w:val="center"/>
              <w:rPr>
                <w:rFonts w:ascii="Times New Roman" w:eastAsia="Times New Roman" w:hAnsi="Times New Roman" w:cs="Times New Roman"/>
                <w:b/>
                <w:bCs/>
                <w:color w:val="000000"/>
                <w:sz w:val="20"/>
                <w:szCs w:val="20"/>
                <w:lang w:val="en-US"/>
              </w:rPr>
            </w:pPr>
            <w:r w:rsidRPr="00D05524">
              <w:rPr>
                <w:rFonts w:ascii="Times New Roman" w:eastAsia="Times New Roman" w:hAnsi="Times New Roman" w:cs="Times New Roman"/>
                <w:b/>
                <w:bCs/>
                <w:color w:val="000000"/>
                <w:sz w:val="20"/>
                <w:szCs w:val="20"/>
                <w:lang w:val="en-US"/>
              </w:rPr>
              <w:t>VT IPD</w:t>
            </w:r>
          </w:p>
        </w:tc>
        <w:tc>
          <w:tcPr>
            <w:tcW w:w="1990" w:type="dxa"/>
            <w:gridSpan w:val="2"/>
            <w:tcBorders>
              <w:top w:val="single" w:sz="12" w:space="0" w:color="000000"/>
            </w:tcBorders>
            <w:shd w:val="clear" w:color="auto" w:fill="DBE5F1" w:themeFill="accent1" w:themeFillTint="33"/>
            <w:noWrap/>
            <w:vAlign w:val="center"/>
            <w:hideMark/>
          </w:tcPr>
          <w:p w14:paraId="0CD560E6" w14:textId="77777777" w:rsidR="0063769E" w:rsidRPr="00D05524" w:rsidRDefault="0063769E" w:rsidP="00303B92">
            <w:pPr>
              <w:spacing w:line="276" w:lineRule="auto"/>
              <w:contextualSpacing w:val="0"/>
              <w:jc w:val="center"/>
              <w:rPr>
                <w:rFonts w:ascii="Times New Roman" w:eastAsia="Times New Roman" w:hAnsi="Times New Roman" w:cs="Times New Roman"/>
                <w:b/>
                <w:bCs/>
                <w:color w:val="000000"/>
                <w:sz w:val="20"/>
                <w:szCs w:val="20"/>
                <w:lang w:val="en-US"/>
              </w:rPr>
            </w:pPr>
            <w:r w:rsidRPr="00D05524">
              <w:rPr>
                <w:rFonts w:ascii="Times New Roman" w:eastAsia="Times New Roman" w:hAnsi="Times New Roman" w:cs="Times New Roman"/>
                <w:b/>
                <w:bCs/>
                <w:color w:val="000000"/>
                <w:sz w:val="20"/>
                <w:szCs w:val="20"/>
                <w:lang w:val="en-US"/>
              </w:rPr>
              <w:t>NVT IPD</w:t>
            </w:r>
          </w:p>
        </w:tc>
        <w:tc>
          <w:tcPr>
            <w:tcW w:w="1990" w:type="dxa"/>
            <w:gridSpan w:val="2"/>
            <w:tcBorders>
              <w:top w:val="single" w:sz="12" w:space="0" w:color="000000"/>
            </w:tcBorders>
            <w:shd w:val="clear" w:color="auto" w:fill="DBE5F1" w:themeFill="accent1" w:themeFillTint="33"/>
            <w:noWrap/>
            <w:vAlign w:val="center"/>
            <w:hideMark/>
          </w:tcPr>
          <w:p w14:paraId="70F3191D" w14:textId="77777777" w:rsidR="0063769E" w:rsidRPr="00D05524" w:rsidRDefault="0063769E" w:rsidP="00303B92">
            <w:pPr>
              <w:spacing w:line="276" w:lineRule="auto"/>
              <w:contextualSpacing w:val="0"/>
              <w:jc w:val="center"/>
              <w:rPr>
                <w:rFonts w:ascii="Times New Roman" w:eastAsia="Times New Roman" w:hAnsi="Times New Roman" w:cs="Times New Roman"/>
                <w:b/>
                <w:bCs/>
                <w:color w:val="000000"/>
                <w:sz w:val="20"/>
                <w:szCs w:val="20"/>
                <w:lang w:val="en-US"/>
              </w:rPr>
            </w:pPr>
            <w:r w:rsidRPr="00D05524">
              <w:rPr>
                <w:rFonts w:ascii="Times New Roman" w:eastAsia="Times New Roman" w:hAnsi="Times New Roman" w:cs="Times New Roman"/>
                <w:b/>
                <w:bCs/>
                <w:color w:val="000000"/>
                <w:sz w:val="20"/>
                <w:szCs w:val="20"/>
                <w:lang w:val="en-US"/>
              </w:rPr>
              <w:t>19A IPD</w:t>
            </w:r>
          </w:p>
        </w:tc>
        <w:tc>
          <w:tcPr>
            <w:tcW w:w="1990" w:type="dxa"/>
            <w:gridSpan w:val="2"/>
            <w:tcBorders>
              <w:top w:val="single" w:sz="12" w:space="0" w:color="000000"/>
            </w:tcBorders>
            <w:shd w:val="clear" w:color="auto" w:fill="DBE5F1" w:themeFill="accent1" w:themeFillTint="33"/>
            <w:noWrap/>
            <w:vAlign w:val="center"/>
            <w:hideMark/>
          </w:tcPr>
          <w:p w14:paraId="39176B44" w14:textId="77777777" w:rsidR="0063769E" w:rsidRPr="00D05524" w:rsidRDefault="0063769E" w:rsidP="00303B92">
            <w:pPr>
              <w:spacing w:line="276" w:lineRule="auto"/>
              <w:contextualSpacing w:val="0"/>
              <w:jc w:val="center"/>
              <w:rPr>
                <w:rFonts w:ascii="Times New Roman" w:eastAsia="Times New Roman" w:hAnsi="Times New Roman" w:cs="Times New Roman"/>
                <w:b/>
                <w:bCs/>
                <w:color w:val="000000"/>
                <w:sz w:val="20"/>
                <w:szCs w:val="20"/>
                <w:lang w:val="en-US"/>
              </w:rPr>
            </w:pPr>
            <w:r w:rsidRPr="00D05524">
              <w:rPr>
                <w:rFonts w:ascii="Times New Roman" w:eastAsia="Times New Roman" w:hAnsi="Times New Roman" w:cs="Times New Roman"/>
                <w:b/>
                <w:bCs/>
                <w:color w:val="000000"/>
                <w:sz w:val="20"/>
                <w:szCs w:val="20"/>
                <w:lang w:val="en-US"/>
              </w:rPr>
              <w:t>3 IPD</w:t>
            </w:r>
          </w:p>
        </w:tc>
        <w:tc>
          <w:tcPr>
            <w:tcW w:w="1990" w:type="dxa"/>
            <w:gridSpan w:val="2"/>
            <w:tcBorders>
              <w:top w:val="single" w:sz="12" w:space="0" w:color="000000"/>
              <w:bottom w:val="nil"/>
              <w:right w:val="nil"/>
            </w:tcBorders>
            <w:shd w:val="clear" w:color="auto" w:fill="DBE5F1" w:themeFill="accent1" w:themeFillTint="33"/>
            <w:noWrap/>
            <w:vAlign w:val="center"/>
            <w:hideMark/>
          </w:tcPr>
          <w:p w14:paraId="527AE1C0" w14:textId="77777777" w:rsidR="0063769E" w:rsidRPr="00D05524" w:rsidRDefault="0063769E" w:rsidP="00303B92">
            <w:pPr>
              <w:spacing w:line="276" w:lineRule="auto"/>
              <w:contextualSpacing w:val="0"/>
              <w:jc w:val="center"/>
              <w:rPr>
                <w:rFonts w:ascii="Times New Roman" w:eastAsia="Times New Roman" w:hAnsi="Times New Roman" w:cs="Times New Roman"/>
                <w:b/>
                <w:bCs/>
                <w:color w:val="000000"/>
                <w:sz w:val="20"/>
                <w:szCs w:val="20"/>
                <w:lang w:val="en-US"/>
              </w:rPr>
            </w:pPr>
            <w:r w:rsidRPr="00D05524">
              <w:rPr>
                <w:rFonts w:ascii="Times New Roman" w:eastAsia="Times New Roman" w:hAnsi="Times New Roman" w:cs="Times New Roman"/>
                <w:b/>
                <w:bCs/>
                <w:color w:val="000000"/>
                <w:sz w:val="20"/>
                <w:szCs w:val="20"/>
                <w:lang w:val="en-US"/>
              </w:rPr>
              <w:t>6A IPD</w:t>
            </w:r>
          </w:p>
        </w:tc>
      </w:tr>
      <w:tr w:rsidR="0063769E" w:rsidRPr="00D05524" w14:paraId="181C3D78" w14:textId="77777777" w:rsidTr="00303B92">
        <w:trPr>
          <w:trHeight w:val="359"/>
        </w:trPr>
        <w:tc>
          <w:tcPr>
            <w:tcW w:w="1530" w:type="dxa"/>
            <w:vMerge/>
            <w:tcBorders>
              <w:left w:val="nil"/>
              <w:bottom w:val="nil"/>
            </w:tcBorders>
            <w:shd w:val="clear" w:color="auto" w:fill="DBE5F1" w:themeFill="accent1" w:themeFillTint="33"/>
            <w:vAlign w:val="center"/>
          </w:tcPr>
          <w:p w14:paraId="7FDB8561" w14:textId="77777777" w:rsidR="0063769E" w:rsidRPr="00D05524" w:rsidRDefault="0063769E" w:rsidP="00303B92">
            <w:pPr>
              <w:spacing w:line="276" w:lineRule="auto"/>
              <w:contextualSpacing w:val="0"/>
              <w:rPr>
                <w:rFonts w:ascii="Times New Roman" w:eastAsia="Times New Roman" w:hAnsi="Times New Roman" w:cs="Times New Roman"/>
                <w:b/>
                <w:color w:val="000000"/>
                <w:sz w:val="20"/>
                <w:szCs w:val="20"/>
                <w:lang w:val="en-US"/>
              </w:rPr>
            </w:pPr>
          </w:p>
        </w:tc>
        <w:tc>
          <w:tcPr>
            <w:tcW w:w="2373" w:type="dxa"/>
            <w:vMerge/>
            <w:shd w:val="clear" w:color="auto" w:fill="DBE5F1" w:themeFill="accent1" w:themeFillTint="33"/>
            <w:noWrap/>
            <w:vAlign w:val="center"/>
            <w:hideMark/>
          </w:tcPr>
          <w:p w14:paraId="2398CE3B" w14:textId="77777777" w:rsidR="0063769E" w:rsidRPr="00D05524" w:rsidRDefault="0063769E" w:rsidP="00303B92">
            <w:pPr>
              <w:spacing w:line="276" w:lineRule="auto"/>
              <w:contextualSpacing w:val="0"/>
              <w:jc w:val="center"/>
              <w:rPr>
                <w:rFonts w:ascii="Times New Roman" w:eastAsia="Times New Roman" w:hAnsi="Times New Roman" w:cs="Times New Roman"/>
                <w:color w:val="000000"/>
                <w:sz w:val="20"/>
                <w:szCs w:val="20"/>
                <w:lang w:val="en-US"/>
              </w:rPr>
            </w:pPr>
          </w:p>
        </w:tc>
        <w:tc>
          <w:tcPr>
            <w:tcW w:w="1141" w:type="dxa"/>
            <w:shd w:val="clear" w:color="auto" w:fill="DBE5F1" w:themeFill="accent1" w:themeFillTint="33"/>
            <w:noWrap/>
            <w:vAlign w:val="center"/>
            <w:hideMark/>
          </w:tcPr>
          <w:p w14:paraId="382C67CE"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960" w:type="dxa"/>
            <w:shd w:val="clear" w:color="auto" w:fill="DBE5F1" w:themeFill="accent1" w:themeFillTint="33"/>
            <w:noWrap/>
            <w:vAlign w:val="center"/>
            <w:hideMark/>
          </w:tcPr>
          <w:p w14:paraId="1A97106C"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110" w:type="dxa"/>
            <w:shd w:val="clear" w:color="auto" w:fill="DBE5F1" w:themeFill="accent1" w:themeFillTint="33"/>
            <w:noWrap/>
            <w:vAlign w:val="center"/>
            <w:hideMark/>
          </w:tcPr>
          <w:p w14:paraId="305DB6C2"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810" w:type="dxa"/>
            <w:shd w:val="clear" w:color="auto" w:fill="DBE5F1" w:themeFill="accent1" w:themeFillTint="33"/>
            <w:noWrap/>
            <w:vAlign w:val="center"/>
            <w:hideMark/>
          </w:tcPr>
          <w:p w14:paraId="1638FACF"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shd w:val="clear" w:color="auto" w:fill="DBE5F1" w:themeFill="accent1" w:themeFillTint="33"/>
            <w:noWrap/>
            <w:vAlign w:val="center"/>
            <w:hideMark/>
          </w:tcPr>
          <w:p w14:paraId="22FA91DF"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960" w:type="dxa"/>
            <w:shd w:val="clear" w:color="auto" w:fill="DBE5F1" w:themeFill="accent1" w:themeFillTint="33"/>
            <w:noWrap/>
            <w:vAlign w:val="center"/>
            <w:hideMark/>
          </w:tcPr>
          <w:p w14:paraId="01BAD41C"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shd w:val="clear" w:color="auto" w:fill="DBE5F1" w:themeFill="accent1" w:themeFillTint="33"/>
            <w:noWrap/>
            <w:vAlign w:val="center"/>
            <w:hideMark/>
          </w:tcPr>
          <w:p w14:paraId="7767DD35"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960" w:type="dxa"/>
            <w:shd w:val="clear" w:color="auto" w:fill="DBE5F1" w:themeFill="accent1" w:themeFillTint="33"/>
            <w:noWrap/>
            <w:vAlign w:val="center"/>
            <w:hideMark/>
          </w:tcPr>
          <w:p w14:paraId="669E2C72"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shd w:val="clear" w:color="auto" w:fill="DBE5F1" w:themeFill="accent1" w:themeFillTint="33"/>
            <w:noWrap/>
            <w:vAlign w:val="center"/>
            <w:hideMark/>
          </w:tcPr>
          <w:p w14:paraId="5D1BFB70"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960" w:type="dxa"/>
            <w:shd w:val="clear" w:color="auto" w:fill="DBE5F1" w:themeFill="accent1" w:themeFillTint="33"/>
            <w:noWrap/>
            <w:vAlign w:val="center"/>
            <w:hideMark/>
          </w:tcPr>
          <w:p w14:paraId="1589D25B"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c>
          <w:tcPr>
            <w:tcW w:w="1030" w:type="dxa"/>
            <w:shd w:val="clear" w:color="auto" w:fill="DBE5F1" w:themeFill="accent1" w:themeFillTint="33"/>
            <w:noWrap/>
            <w:vAlign w:val="center"/>
            <w:hideMark/>
          </w:tcPr>
          <w:p w14:paraId="6357984A"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incidence</w:t>
            </w:r>
          </w:p>
        </w:tc>
        <w:tc>
          <w:tcPr>
            <w:tcW w:w="960" w:type="dxa"/>
            <w:tcBorders>
              <w:top w:val="nil"/>
              <w:bottom w:val="single" w:sz="18" w:space="0" w:color="31849B" w:themeColor="accent5" w:themeShade="BF"/>
              <w:right w:val="nil"/>
            </w:tcBorders>
            <w:shd w:val="clear" w:color="auto" w:fill="DBE5F1" w:themeFill="accent1" w:themeFillTint="33"/>
            <w:noWrap/>
            <w:vAlign w:val="center"/>
            <w:hideMark/>
          </w:tcPr>
          <w:p w14:paraId="327A47AB" w14:textId="77777777" w:rsidR="0063769E" w:rsidRPr="00D05524" w:rsidRDefault="0063769E" w:rsidP="00303B92">
            <w:pPr>
              <w:spacing w:line="276" w:lineRule="auto"/>
              <w:contextualSpacing w:val="0"/>
              <w:jc w:val="center"/>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cases</w:t>
            </w:r>
          </w:p>
        </w:tc>
      </w:tr>
      <w:tr w:rsidR="0082399F" w:rsidRPr="00D05524" w14:paraId="5CFDDB22" w14:textId="77777777" w:rsidTr="00FF3B1E">
        <w:trPr>
          <w:trHeight w:val="274"/>
        </w:trPr>
        <w:tc>
          <w:tcPr>
            <w:tcW w:w="1530" w:type="dxa"/>
            <w:vMerge w:val="restart"/>
            <w:tcBorders>
              <w:top w:val="single" w:sz="18" w:space="0" w:color="31849B" w:themeColor="accent5" w:themeShade="BF"/>
              <w:left w:val="nil"/>
              <w:bottom w:val="nil"/>
            </w:tcBorders>
            <w:shd w:val="clear" w:color="auto" w:fill="F2F2F2" w:themeFill="background1" w:themeFillShade="F2"/>
            <w:vAlign w:val="center"/>
          </w:tcPr>
          <w:p w14:paraId="0E6EEFFA" w14:textId="77777777" w:rsidR="0082399F" w:rsidRPr="00D05524" w:rsidRDefault="0082399F" w:rsidP="0082399F">
            <w:pPr>
              <w:spacing w:line="276" w:lineRule="auto"/>
              <w:contextualSpacing w:val="0"/>
              <w:rPr>
                <w:rFonts w:ascii="Times New Roman" w:eastAsia="Times New Roman" w:hAnsi="Times New Roman" w:cs="Times New Roman"/>
                <w:b/>
                <w:color w:val="000000"/>
                <w:sz w:val="20"/>
                <w:szCs w:val="20"/>
                <w:lang w:val="en-US"/>
              </w:rPr>
            </w:pPr>
            <w:r w:rsidRPr="00D05524">
              <w:rPr>
                <w:rFonts w:ascii="Times New Roman" w:eastAsia="Calibri" w:hAnsi="Times New Roman" w:cs="Times New Roman"/>
                <w:b/>
                <w:sz w:val="20"/>
                <w:szCs w:val="20"/>
                <w:lang w:val="en-US"/>
              </w:rPr>
              <w:t>Pre-PCV era</w:t>
            </w:r>
          </w:p>
        </w:tc>
        <w:tc>
          <w:tcPr>
            <w:tcW w:w="2373" w:type="dxa"/>
            <w:tcBorders>
              <w:top w:val="single" w:sz="18" w:space="0" w:color="31849B" w:themeColor="accent5" w:themeShade="BF"/>
            </w:tcBorders>
            <w:shd w:val="clear" w:color="auto" w:fill="auto"/>
            <w:vAlign w:val="center"/>
          </w:tcPr>
          <w:p w14:paraId="50F8F2F5" w14:textId="781AA447" w:rsidR="0082399F" w:rsidRPr="00D05524" w:rsidRDefault="0082399F" w:rsidP="0082399F">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Denmark</w:t>
            </w:r>
          </w:p>
        </w:tc>
        <w:tc>
          <w:tcPr>
            <w:tcW w:w="1141" w:type="dxa"/>
            <w:tcBorders>
              <w:top w:val="single" w:sz="18" w:space="0" w:color="31849B" w:themeColor="accent5" w:themeShade="BF"/>
            </w:tcBorders>
            <w:shd w:val="clear" w:color="auto" w:fill="auto"/>
            <w:noWrap/>
            <w:vAlign w:val="center"/>
          </w:tcPr>
          <w:p w14:paraId="798D7020" w14:textId="311D408A"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64.9</w:t>
            </w:r>
          </w:p>
        </w:tc>
        <w:tc>
          <w:tcPr>
            <w:tcW w:w="960" w:type="dxa"/>
            <w:tcBorders>
              <w:top w:val="single" w:sz="18" w:space="0" w:color="31849B" w:themeColor="accent5" w:themeShade="BF"/>
            </w:tcBorders>
            <w:shd w:val="clear" w:color="auto" w:fill="auto"/>
            <w:noWrap/>
            <w:vAlign w:val="center"/>
          </w:tcPr>
          <w:p w14:paraId="421374A2" w14:textId="4A41B4A4"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522.9</w:t>
            </w:r>
          </w:p>
        </w:tc>
        <w:tc>
          <w:tcPr>
            <w:tcW w:w="1110" w:type="dxa"/>
            <w:tcBorders>
              <w:top w:val="single" w:sz="18" w:space="0" w:color="31849B" w:themeColor="accent5" w:themeShade="BF"/>
            </w:tcBorders>
            <w:shd w:val="clear" w:color="auto" w:fill="auto"/>
            <w:noWrap/>
            <w:vAlign w:val="center"/>
          </w:tcPr>
          <w:p w14:paraId="7F6E522D" w14:textId="55BBCE7E"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5.5</w:t>
            </w:r>
          </w:p>
        </w:tc>
        <w:tc>
          <w:tcPr>
            <w:tcW w:w="810" w:type="dxa"/>
            <w:tcBorders>
              <w:top w:val="single" w:sz="18" w:space="0" w:color="31849B" w:themeColor="accent5" w:themeShade="BF"/>
            </w:tcBorders>
            <w:shd w:val="clear" w:color="auto" w:fill="auto"/>
            <w:noWrap/>
            <w:vAlign w:val="center"/>
          </w:tcPr>
          <w:p w14:paraId="465374B2" w14:textId="20EDAC97"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67.0</w:t>
            </w:r>
          </w:p>
        </w:tc>
        <w:tc>
          <w:tcPr>
            <w:tcW w:w="1030" w:type="dxa"/>
            <w:tcBorders>
              <w:top w:val="single" w:sz="18" w:space="0" w:color="31849B" w:themeColor="accent5" w:themeShade="BF"/>
            </w:tcBorders>
            <w:shd w:val="clear" w:color="auto" w:fill="auto"/>
            <w:noWrap/>
            <w:vAlign w:val="center"/>
          </w:tcPr>
          <w:p w14:paraId="0AB09D52" w14:textId="5902D726"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9.4</w:t>
            </w:r>
          </w:p>
        </w:tc>
        <w:tc>
          <w:tcPr>
            <w:tcW w:w="960" w:type="dxa"/>
            <w:tcBorders>
              <w:top w:val="single" w:sz="18" w:space="0" w:color="31849B" w:themeColor="accent5" w:themeShade="BF"/>
            </w:tcBorders>
            <w:shd w:val="clear" w:color="auto" w:fill="auto"/>
            <w:noWrap/>
            <w:vAlign w:val="center"/>
          </w:tcPr>
          <w:p w14:paraId="348FFF4C" w14:textId="5D04B2C8"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55.9</w:t>
            </w:r>
          </w:p>
        </w:tc>
        <w:tc>
          <w:tcPr>
            <w:tcW w:w="1030" w:type="dxa"/>
            <w:tcBorders>
              <w:top w:val="single" w:sz="18" w:space="0" w:color="31849B" w:themeColor="accent5" w:themeShade="BF"/>
            </w:tcBorders>
            <w:shd w:val="clear" w:color="auto" w:fill="auto"/>
            <w:noWrap/>
            <w:vAlign w:val="center"/>
          </w:tcPr>
          <w:p w14:paraId="1341DC68" w14:textId="184B84AA"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960" w:type="dxa"/>
            <w:tcBorders>
              <w:top w:val="single" w:sz="18" w:space="0" w:color="31849B" w:themeColor="accent5" w:themeShade="BF"/>
            </w:tcBorders>
            <w:shd w:val="clear" w:color="auto" w:fill="auto"/>
            <w:noWrap/>
            <w:vAlign w:val="center"/>
          </w:tcPr>
          <w:p w14:paraId="60B1346E" w14:textId="242D37B7"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1030" w:type="dxa"/>
            <w:tcBorders>
              <w:top w:val="single" w:sz="18" w:space="0" w:color="31849B" w:themeColor="accent5" w:themeShade="BF"/>
            </w:tcBorders>
            <w:shd w:val="clear" w:color="auto" w:fill="auto"/>
            <w:noWrap/>
            <w:vAlign w:val="center"/>
          </w:tcPr>
          <w:p w14:paraId="09355813" w14:textId="75BF25AB"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960" w:type="dxa"/>
            <w:tcBorders>
              <w:top w:val="single" w:sz="18" w:space="0" w:color="31849B" w:themeColor="accent5" w:themeShade="BF"/>
            </w:tcBorders>
            <w:shd w:val="clear" w:color="auto" w:fill="auto"/>
            <w:noWrap/>
            <w:vAlign w:val="center"/>
          </w:tcPr>
          <w:p w14:paraId="5E808AE5" w14:textId="4115082F"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NA</w:t>
            </w:r>
          </w:p>
        </w:tc>
        <w:tc>
          <w:tcPr>
            <w:tcW w:w="1030" w:type="dxa"/>
            <w:tcBorders>
              <w:top w:val="single" w:sz="18" w:space="0" w:color="31849B" w:themeColor="accent5" w:themeShade="BF"/>
            </w:tcBorders>
            <w:shd w:val="clear" w:color="auto" w:fill="auto"/>
            <w:noWrap/>
          </w:tcPr>
          <w:p w14:paraId="045D63AA" w14:textId="5EE7BEAD"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top w:val="single" w:sz="18" w:space="0" w:color="31849B" w:themeColor="accent5" w:themeShade="BF"/>
              <w:right w:val="nil"/>
            </w:tcBorders>
            <w:shd w:val="clear" w:color="auto" w:fill="auto"/>
            <w:noWrap/>
          </w:tcPr>
          <w:p w14:paraId="0DC51686" w14:textId="7B8AD740"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r>
      <w:tr w:rsidR="0082399F" w:rsidRPr="00D05524" w14:paraId="7D39C29B" w14:textId="77777777" w:rsidTr="00FF3B1E">
        <w:trPr>
          <w:trHeight w:val="274"/>
        </w:trPr>
        <w:tc>
          <w:tcPr>
            <w:tcW w:w="1530" w:type="dxa"/>
            <w:vMerge/>
            <w:tcBorders>
              <w:left w:val="nil"/>
              <w:bottom w:val="nil"/>
            </w:tcBorders>
            <w:shd w:val="clear" w:color="auto" w:fill="F2F2F2" w:themeFill="background1" w:themeFillShade="F2"/>
          </w:tcPr>
          <w:p w14:paraId="11CC99FF" w14:textId="77777777" w:rsidR="0082399F" w:rsidRPr="00D05524" w:rsidRDefault="0082399F" w:rsidP="0082399F">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713C7BAA" w14:textId="6D194794" w:rsidR="0082399F" w:rsidRPr="00D05524" w:rsidRDefault="0082399F" w:rsidP="0082399F">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inland</w:t>
            </w:r>
          </w:p>
        </w:tc>
        <w:tc>
          <w:tcPr>
            <w:tcW w:w="1141" w:type="dxa"/>
            <w:shd w:val="clear" w:color="auto" w:fill="F2F2F2" w:themeFill="background1" w:themeFillShade="F2"/>
            <w:vAlign w:val="center"/>
          </w:tcPr>
          <w:p w14:paraId="38611328" w14:textId="43219177"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3</w:t>
            </w:r>
          </w:p>
        </w:tc>
        <w:tc>
          <w:tcPr>
            <w:tcW w:w="960" w:type="dxa"/>
            <w:shd w:val="clear" w:color="auto" w:fill="F2F2F2" w:themeFill="background1" w:themeFillShade="F2"/>
            <w:vAlign w:val="center"/>
          </w:tcPr>
          <w:p w14:paraId="7F28BCAB" w14:textId="79D66821"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70.8</w:t>
            </w:r>
          </w:p>
        </w:tc>
        <w:tc>
          <w:tcPr>
            <w:tcW w:w="1110" w:type="dxa"/>
            <w:shd w:val="clear" w:color="auto" w:fill="F2F2F2" w:themeFill="background1" w:themeFillShade="F2"/>
            <w:noWrap/>
            <w:vAlign w:val="center"/>
          </w:tcPr>
          <w:p w14:paraId="58DAF5D7" w14:textId="3165BB64"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3.8</w:t>
            </w:r>
          </w:p>
        </w:tc>
        <w:tc>
          <w:tcPr>
            <w:tcW w:w="810" w:type="dxa"/>
            <w:shd w:val="clear" w:color="auto" w:fill="F2F2F2" w:themeFill="background1" w:themeFillShade="F2"/>
            <w:noWrap/>
            <w:vAlign w:val="center"/>
          </w:tcPr>
          <w:p w14:paraId="63160D8C" w14:textId="26D2B97B"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05.4</w:t>
            </w:r>
          </w:p>
        </w:tc>
        <w:tc>
          <w:tcPr>
            <w:tcW w:w="1030" w:type="dxa"/>
            <w:shd w:val="clear" w:color="auto" w:fill="F2F2F2" w:themeFill="background1" w:themeFillShade="F2"/>
            <w:vAlign w:val="center"/>
          </w:tcPr>
          <w:p w14:paraId="6012A8E5" w14:textId="7D226877"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6</w:t>
            </w:r>
          </w:p>
        </w:tc>
        <w:tc>
          <w:tcPr>
            <w:tcW w:w="960" w:type="dxa"/>
            <w:shd w:val="clear" w:color="auto" w:fill="F2F2F2" w:themeFill="background1" w:themeFillShade="F2"/>
            <w:noWrap/>
            <w:vAlign w:val="center"/>
          </w:tcPr>
          <w:p w14:paraId="46E64EC1" w14:textId="2C0E93B2"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5.4</w:t>
            </w:r>
          </w:p>
        </w:tc>
        <w:tc>
          <w:tcPr>
            <w:tcW w:w="1030" w:type="dxa"/>
            <w:shd w:val="clear" w:color="auto" w:fill="F2F2F2" w:themeFill="background1" w:themeFillShade="F2"/>
            <w:noWrap/>
            <w:vAlign w:val="center"/>
          </w:tcPr>
          <w:p w14:paraId="0C681BBB" w14:textId="4644CDE2"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2</w:t>
            </w:r>
          </w:p>
        </w:tc>
        <w:tc>
          <w:tcPr>
            <w:tcW w:w="960" w:type="dxa"/>
            <w:shd w:val="clear" w:color="auto" w:fill="F2F2F2" w:themeFill="background1" w:themeFillShade="F2"/>
            <w:noWrap/>
            <w:vAlign w:val="center"/>
          </w:tcPr>
          <w:p w14:paraId="10FC91B4" w14:textId="589B361C"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0.6</w:t>
            </w:r>
          </w:p>
        </w:tc>
        <w:tc>
          <w:tcPr>
            <w:tcW w:w="1030" w:type="dxa"/>
            <w:shd w:val="clear" w:color="auto" w:fill="F2F2F2" w:themeFill="background1" w:themeFillShade="F2"/>
            <w:noWrap/>
            <w:vAlign w:val="center"/>
          </w:tcPr>
          <w:p w14:paraId="446E65C8" w14:textId="5577B64C"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2.2</w:t>
            </w:r>
          </w:p>
        </w:tc>
        <w:tc>
          <w:tcPr>
            <w:tcW w:w="960" w:type="dxa"/>
            <w:shd w:val="clear" w:color="auto" w:fill="F2F2F2" w:themeFill="background1" w:themeFillShade="F2"/>
            <w:noWrap/>
            <w:vAlign w:val="center"/>
          </w:tcPr>
          <w:p w14:paraId="5A4376C2" w14:textId="6C99718D"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9.2</w:t>
            </w:r>
          </w:p>
        </w:tc>
        <w:tc>
          <w:tcPr>
            <w:tcW w:w="1030" w:type="dxa"/>
            <w:shd w:val="clear" w:color="auto" w:fill="F2F2F2" w:themeFill="background1" w:themeFillShade="F2"/>
            <w:noWrap/>
          </w:tcPr>
          <w:p w14:paraId="692FC6CB" w14:textId="55A6164C"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F2F2F2" w:themeFill="background1" w:themeFillShade="F2"/>
            <w:noWrap/>
          </w:tcPr>
          <w:p w14:paraId="68EA3D2C" w14:textId="519C1D34"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r>
      <w:tr w:rsidR="0082399F" w:rsidRPr="00D05524" w14:paraId="550B20FC" w14:textId="77777777" w:rsidTr="00FF3B1E">
        <w:trPr>
          <w:trHeight w:val="274"/>
        </w:trPr>
        <w:tc>
          <w:tcPr>
            <w:tcW w:w="1530" w:type="dxa"/>
            <w:vMerge/>
            <w:tcBorders>
              <w:left w:val="nil"/>
              <w:bottom w:val="nil"/>
            </w:tcBorders>
            <w:shd w:val="clear" w:color="auto" w:fill="F2F2F2" w:themeFill="background1" w:themeFillShade="F2"/>
          </w:tcPr>
          <w:p w14:paraId="2BEBBDA7" w14:textId="77777777" w:rsidR="0082399F" w:rsidRPr="00D05524" w:rsidRDefault="0082399F" w:rsidP="0082399F">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0DD78790" w14:textId="42332B8B" w:rsidR="0082399F" w:rsidRPr="00D05524" w:rsidRDefault="0082399F" w:rsidP="0082399F">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rance</w:t>
            </w:r>
          </w:p>
        </w:tc>
        <w:tc>
          <w:tcPr>
            <w:tcW w:w="1141" w:type="dxa"/>
            <w:shd w:val="clear" w:color="auto" w:fill="auto"/>
            <w:vAlign w:val="center"/>
          </w:tcPr>
          <w:p w14:paraId="20785543" w14:textId="70A35831"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7.7</w:t>
            </w:r>
          </w:p>
        </w:tc>
        <w:tc>
          <w:tcPr>
            <w:tcW w:w="960" w:type="dxa"/>
            <w:shd w:val="clear" w:color="auto" w:fill="auto"/>
            <w:vAlign w:val="center"/>
          </w:tcPr>
          <w:p w14:paraId="436BBCC9" w14:textId="457B4DAE"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00.0</w:t>
            </w:r>
          </w:p>
        </w:tc>
        <w:tc>
          <w:tcPr>
            <w:tcW w:w="1110" w:type="dxa"/>
            <w:shd w:val="clear" w:color="auto" w:fill="auto"/>
            <w:noWrap/>
            <w:vAlign w:val="center"/>
          </w:tcPr>
          <w:p w14:paraId="173655DF" w14:textId="265FEC0C"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1.5</w:t>
            </w:r>
          </w:p>
        </w:tc>
        <w:tc>
          <w:tcPr>
            <w:tcW w:w="810" w:type="dxa"/>
            <w:shd w:val="clear" w:color="auto" w:fill="auto"/>
            <w:noWrap/>
            <w:vAlign w:val="center"/>
          </w:tcPr>
          <w:p w14:paraId="1A89003D" w14:textId="48EF480C"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52.0</w:t>
            </w:r>
          </w:p>
        </w:tc>
        <w:tc>
          <w:tcPr>
            <w:tcW w:w="1030" w:type="dxa"/>
            <w:shd w:val="clear" w:color="auto" w:fill="auto"/>
            <w:vAlign w:val="center"/>
          </w:tcPr>
          <w:p w14:paraId="14DAEECB" w14:textId="1EABDD56"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2</w:t>
            </w:r>
          </w:p>
        </w:tc>
        <w:tc>
          <w:tcPr>
            <w:tcW w:w="960" w:type="dxa"/>
            <w:shd w:val="clear" w:color="auto" w:fill="auto"/>
            <w:noWrap/>
            <w:vAlign w:val="center"/>
          </w:tcPr>
          <w:p w14:paraId="2E0791ED" w14:textId="4256F213"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48.0</w:t>
            </w:r>
          </w:p>
        </w:tc>
        <w:tc>
          <w:tcPr>
            <w:tcW w:w="1030" w:type="dxa"/>
            <w:shd w:val="clear" w:color="auto" w:fill="auto"/>
            <w:vAlign w:val="center"/>
          </w:tcPr>
          <w:p w14:paraId="73760311" w14:textId="1C91A7D5"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8</w:t>
            </w:r>
          </w:p>
        </w:tc>
        <w:tc>
          <w:tcPr>
            <w:tcW w:w="960" w:type="dxa"/>
            <w:shd w:val="clear" w:color="auto" w:fill="auto"/>
            <w:vAlign w:val="center"/>
          </w:tcPr>
          <w:p w14:paraId="11609871" w14:textId="1AE0638F"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02.2</w:t>
            </w:r>
          </w:p>
        </w:tc>
        <w:tc>
          <w:tcPr>
            <w:tcW w:w="1030" w:type="dxa"/>
            <w:shd w:val="clear" w:color="auto" w:fill="auto"/>
            <w:vAlign w:val="center"/>
          </w:tcPr>
          <w:p w14:paraId="41C4E4DE" w14:textId="2D581BE0"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5</w:t>
            </w:r>
          </w:p>
        </w:tc>
        <w:tc>
          <w:tcPr>
            <w:tcW w:w="960" w:type="dxa"/>
            <w:shd w:val="clear" w:color="auto" w:fill="auto"/>
            <w:vAlign w:val="center"/>
          </w:tcPr>
          <w:p w14:paraId="398CECDE" w14:textId="28321953"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181.0</w:t>
            </w:r>
          </w:p>
        </w:tc>
        <w:tc>
          <w:tcPr>
            <w:tcW w:w="1030" w:type="dxa"/>
            <w:shd w:val="clear" w:color="auto" w:fill="auto"/>
          </w:tcPr>
          <w:p w14:paraId="6E67E0C7" w14:textId="25023A6E"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auto"/>
          </w:tcPr>
          <w:p w14:paraId="22273439" w14:textId="7D7665FA" w:rsidR="0082399F" w:rsidRPr="00D05524" w:rsidRDefault="0082399F" w:rsidP="0082399F">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82399F" w:rsidRPr="00D05524" w14:paraId="78B72EE5" w14:textId="77777777" w:rsidTr="00FF3B1E">
        <w:trPr>
          <w:trHeight w:val="274"/>
        </w:trPr>
        <w:tc>
          <w:tcPr>
            <w:tcW w:w="1530" w:type="dxa"/>
            <w:vMerge/>
            <w:tcBorders>
              <w:left w:val="nil"/>
              <w:bottom w:val="nil"/>
            </w:tcBorders>
            <w:shd w:val="clear" w:color="auto" w:fill="F2F2F2" w:themeFill="background1" w:themeFillShade="F2"/>
          </w:tcPr>
          <w:p w14:paraId="26FD38D1" w14:textId="77777777" w:rsidR="0082399F" w:rsidRPr="00D05524" w:rsidRDefault="0082399F" w:rsidP="0082399F">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5B797886" w14:textId="4C4FEDE4" w:rsidR="0082399F" w:rsidRPr="00D05524" w:rsidRDefault="0082399F" w:rsidP="0082399F">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ew Zealand</w:t>
            </w:r>
          </w:p>
        </w:tc>
        <w:tc>
          <w:tcPr>
            <w:tcW w:w="1141" w:type="dxa"/>
            <w:shd w:val="clear" w:color="auto" w:fill="F2F2F2" w:themeFill="background1" w:themeFillShade="F2"/>
            <w:noWrap/>
            <w:vAlign w:val="center"/>
          </w:tcPr>
          <w:p w14:paraId="5E119B46" w14:textId="7A7ACFAD"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4.2</w:t>
            </w:r>
          </w:p>
        </w:tc>
        <w:tc>
          <w:tcPr>
            <w:tcW w:w="960" w:type="dxa"/>
            <w:shd w:val="clear" w:color="auto" w:fill="F2F2F2" w:themeFill="background1" w:themeFillShade="F2"/>
            <w:noWrap/>
            <w:vAlign w:val="center"/>
          </w:tcPr>
          <w:p w14:paraId="647EAA2A" w14:textId="547E24B2"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77.5</w:t>
            </w:r>
          </w:p>
        </w:tc>
        <w:tc>
          <w:tcPr>
            <w:tcW w:w="1110" w:type="dxa"/>
            <w:shd w:val="clear" w:color="auto" w:fill="F2F2F2" w:themeFill="background1" w:themeFillShade="F2"/>
            <w:noWrap/>
            <w:vAlign w:val="center"/>
          </w:tcPr>
          <w:p w14:paraId="6A52F003" w14:textId="06529C74"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7.9</w:t>
            </w:r>
          </w:p>
        </w:tc>
        <w:tc>
          <w:tcPr>
            <w:tcW w:w="810" w:type="dxa"/>
            <w:shd w:val="clear" w:color="auto" w:fill="F2F2F2" w:themeFill="background1" w:themeFillShade="F2"/>
            <w:noWrap/>
            <w:vAlign w:val="center"/>
          </w:tcPr>
          <w:p w14:paraId="0ACE8C5E" w14:textId="2A48D52D"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45.0</w:t>
            </w:r>
          </w:p>
        </w:tc>
        <w:tc>
          <w:tcPr>
            <w:tcW w:w="1030" w:type="dxa"/>
            <w:shd w:val="clear" w:color="auto" w:fill="F2F2F2" w:themeFill="background1" w:themeFillShade="F2"/>
            <w:noWrap/>
            <w:vAlign w:val="center"/>
          </w:tcPr>
          <w:p w14:paraId="30EBAD7E" w14:textId="4726DA51"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3</w:t>
            </w:r>
          </w:p>
        </w:tc>
        <w:tc>
          <w:tcPr>
            <w:tcW w:w="960" w:type="dxa"/>
            <w:shd w:val="clear" w:color="auto" w:fill="F2F2F2" w:themeFill="background1" w:themeFillShade="F2"/>
            <w:noWrap/>
            <w:vAlign w:val="center"/>
          </w:tcPr>
          <w:p w14:paraId="5C6B8F37" w14:textId="38922D64"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2.5</w:t>
            </w:r>
          </w:p>
        </w:tc>
        <w:tc>
          <w:tcPr>
            <w:tcW w:w="1030" w:type="dxa"/>
            <w:shd w:val="clear" w:color="auto" w:fill="F2F2F2" w:themeFill="background1" w:themeFillShade="F2"/>
            <w:noWrap/>
            <w:vAlign w:val="center"/>
          </w:tcPr>
          <w:p w14:paraId="25622605" w14:textId="5AE4389B"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w:t>
            </w:r>
          </w:p>
        </w:tc>
        <w:tc>
          <w:tcPr>
            <w:tcW w:w="960" w:type="dxa"/>
            <w:shd w:val="clear" w:color="auto" w:fill="F2F2F2" w:themeFill="background1" w:themeFillShade="F2"/>
            <w:noWrap/>
            <w:vAlign w:val="center"/>
          </w:tcPr>
          <w:p w14:paraId="41595D04" w14:textId="005C8601"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8.0</w:t>
            </w:r>
          </w:p>
        </w:tc>
        <w:tc>
          <w:tcPr>
            <w:tcW w:w="1030" w:type="dxa"/>
            <w:shd w:val="clear" w:color="auto" w:fill="F2F2F2" w:themeFill="background1" w:themeFillShade="F2"/>
            <w:noWrap/>
            <w:vAlign w:val="center"/>
          </w:tcPr>
          <w:p w14:paraId="1C523C12" w14:textId="788D72DB"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4</w:t>
            </w:r>
          </w:p>
        </w:tc>
        <w:tc>
          <w:tcPr>
            <w:tcW w:w="960" w:type="dxa"/>
            <w:shd w:val="clear" w:color="auto" w:fill="F2F2F2" w:themeFill="background1" w:themeFillShade="F2"/>
            <w:noWrap/>
            <w:vAlign w:val="center"/>
          </w:tcPr>
          <w:p w14:paraId="19D73B4F" w14:textId="657C38FD"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2.5</w:t>
            </w:r>
          </w:p>
        </w:tc>
        <w:tc>
          <w:tcPr>
            <w:tcW w:w="1030" w:type="dxa"/>
            <w:shd w:val="clear" w:color="auto" w:fill="F2F2F2" w:themeFill="background1" w:themeFillShade="F2"/>
            <w:noWrap/>
          </w:tcPr>
          <w:p w14:paraId="710B0516" w14:textId="69A32CAE"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F2F2F2" w:themeFill="background1" w:themeFillShade="F2"/>
            <w:noWrap/>
          </w:tcPr>
          <w:p w14:paraId="4ECF1075" w14:textId="28A13A8D" w:rsidR="0082399F" w:rsidRPr="00D05524" w:rsidRDefault="0082399F" w:rsidP="0082399F">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A</w:t>
            </w:r>
          </w:p>
        </w:tc>
      </w:tr>
      <w:tr w:rsidR="00A35207" w:rsidRPr="00D05524" w14:paraId="2FE26D6E" w14:textId="77777777" w:rsidTr="00FF3B1E">
        <w:trPr>
          <w:trHeight w:val="274"/>
        </w:trPr>
        <w:tc>
          <w:tcPr>
            <w:tcW w:w="1530" w:type="dxa"/>
            <w:vMerge/>
            <w:tcBorders>
              <w:left w:val="nil"/>
              <w:bottom w:val="nil"/>
            </w:tcBorders>
            <w:shd w:val="clear" w:color="auto" w:fill="F2F2F2" w:themeFill="background1" w:themeFillShade="F2"/>
          </w:tcPr>
          <w:p w14:paraId="268EF197" w14:textId="77777777"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54D704FF" w14:textId="2AECE852"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orway</w:t>
            </w:r>
          </w:p>
        </w:tc>
        <w:tc>
          <w:tcPr>
            <w:tcW w:w="1141" w:type="dxa"/>
            <w:shd w:val="clear" w:color="auto" w:fill="auto"/>
            <w:vAlign w:val="center"/>
          </w:tcPr>
          <w:p w14:paraId="57E78DFE" w14:textId="13E97DC2"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5.3</w:t>
            </w:r>
          </w:p>
        </w:tc>
        <w:tc>
          <w:tcPr>
            <w:tcW w:w="960" w:type="dxa"/>
            <w:shd w:val="clear" w:color="auto" w:fill="auto"/>
            <w:vAlign w:val="center"/>
          </w:tcPr>
          <w:p w14:paraId="693F1D91" w14:textId="7F8A3A6A"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09.0</w:t>
            </w:r>
          </w:p>
        </w:tc>
        <w:tc>
          <w:tcPr>
            <w:tcW w:w="1110" w:type="dxa"/>
            <w:shd w:val="clear" w:color="auto" w:fill="auto"/>
            <w:noWrap/>
            <w:vAlign w:val="center"/>
          </w:tcPr>
          <w:p w14:paraId="355E2AC7" w14:textId="74EFE486"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0.1</w:t>
            </w:r>
          </w:p>
        </w:tc>
        <w:tc>
          <w:tcPr>
            <w:tcW w:w="810" w:type="dxa"/>
            <w:shd w:val="clear" w:color="auto" w:fill="auto"/>
            <w:noWrap/>
            <w:vAlign w:val="center"/>
          </w:tcPr>
          <w:p w14:paraId="789BEBBB" w14:textId="321ED7CD"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06.0</w:t>
            </w:r>
          </w:p>
        </w:tc>
        <w:tc>
          <w:tcPr>
            <w:tcW w:w="1030" w:type="dxa"/>
            <w:shd w:val="clear" w:color="auto" w:fill="auto"/>
            <w:vAlign w:val="center"/>
          </w:tcPr>
          <w:p w14:paraId="10AF642A" w14:textId="64499555"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5.3</w:t>
            </w:r>
          </w:p>
        </w:tc>
        <w:tc>
          <w:tcPr>
            <w:tcW w:w="960" w:type="dxa"/>
            <w:shd w:val="clear" w:color="auto" w:fill="auto"/>
            <w:noWrap/>
            <w:vAlign w:val="center"/>
          </w:tcPr>
          <w:p w14:paraId="33A26338" w14:textId="75F2D11E"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3.0</w:t>
            </w:r>
          </w:p>
        </w:tc>
        <w:tc>
          <w:tcPr>
            <w:tcW w:w="1030" w:type="dxa"/>
            <w:shd w:val="clear" w:color="auto" w:fill="auto"/>
            <w:vAlign w:val="center"/>
          </w:tcPr>
          <w:p w14:paraId="77C52B84" w14:textId="7F4D53AC"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auto"/>
            <w:vAlign w:val="center"/>
          </w:tcPr>
          <w:p w14:paraId="62234E6D" w14:textId="548FDD5A"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auto"/>
            <w:vAlign w:val="center"/>
          </w:tcPr>
          <w:p w14:paraId="7F84A5F4" w14:textId="2E2BA6E1"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auto"/>
            <w:vAlign w:val="center"/>
          </w:tcPr>
          <w:p w14:paraId="1EDF733C" w14:textId="5BADCFC4"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auto"/>
          </w:tcPr>
          <w:p w14:paraId="7D54865B" w14:textId="36087DBA"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auto"/>
          </w:tcPr>
          <w:p w14:paraId="2EB34ECA" w14:textId="6624C02A"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A35207" w:rsidRPr="00D05524" w14:paraId="07748C3E" w14:textId="77777777" w:rsidTr="00FF3B1E">
        <w:trPr>
          <w:trHeight w:val="274"/>
        </w:trPr>
        <w:tc>
          <w:tcPr>
            <w:tcW w:w="1530" w:type="dxa"/>
            <w:vMerge/>
            <w:tcBorders>
              <w:left w:val="nil"/>
              <w:bottom w:val="nil"/>
            </w:tcBorders>
            <w:shd w:val="clear" w:color="auto" w:fill="F2F2F2" w:themeFill="background1" w:themeFillShade="F2"/>
          </w:tcPr>
          <w:p w14:paraId="1C8CEAD5" w14:textId="77777777"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6519A6FF" w14:textId="74B45CA5"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The Netherlands</w:t>
            </w:r>
          </w:p>
        </w:tc>
        <w:tc>
          <w:tcPr>
            <w:tcW w:w="1141" w:type="dxa"/>
            <w:shd w:val="clear" w:color="auto" w:fill="F2F2F2" w:themeFill="background1" w:themeFillShade="F2"/>
            <w:vAlign w:val="center"/>
          </w:tcPr>
          <w:p w14:paraId="242878A1" w14:textId="6B001148"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3.8</w:t>
            </w:r>
          </w:p>
        </w:tc>
        <w:tc>
          <w:tcPr>
            <w:tcW w:w="960" w:type="dxa"/>
            <w:shd w:val="clear" w:color="auto" w:fill="F2F2F2" w:themeFill="background1" w:themeFillShade="F2"/>
            <w:vAlign w:val="center"/>
          </w:tcPr>
          <w:p w14:paraId="3FA872DC" w14:textId="7CA3DE67"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68.5</w:t>
            </w:r>
          </w:p>
        </w:tc>
        <w:tc>
          <w:tcPr>
            <w:tcW w:w="1110" w:type="dxa"/>
            <w:shd w:val="clear" w:color="auto" w:fill="F2F2F2" w:themeFill="background1" w:themeFillShade="F2"/>
            <w:noWrap/>
            <w:vAlign w:val="center"/>
          </w:tcPr>
          <w:p w14:paraId="3C4B2881" w14:textId="3598214F"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8.4</w:t>
            </w:r>
          </w:p>
        </w:tc>
        <w:tc>
          <w:tcPr>
            <w:tcW w:w="810" w:type="dxa"/>
            <w:shd w:val="clear" w:color="auto" w:fill="F2F2F2" w:themeFill="background1" w:themeFillShade="F2"/>
            <w:noWrap/>
            <w:vAlign w:val="center"/>
          </w:tcPr>
          <w:p w14:paraId="2A5DBAC0" w14:textId="2842B256"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79.0</w:t>
            </w:r>
          </w:p>
        </w:tc>
        <w:tc>
          <w:tcPr>
            <w:tcW w:w="1030" w:type="dxa"/>
            <w:shd w:val="clear" w:color="auto" w:fill="F2F2F2" w:themeFill="background1" w:themeFillShade="F2"/>
            <w:vAlign w:val="center"/>
          </w:tcPr>
          <w:p w14:paraId="68D22214" w14:textId="21C05088"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5.5</w:t>
            </w:r>
          </w:p>
        </w:tc>
        <w:tc>
          <w:tcPr>
            <w:tcW w:w="960" w:type="dxa"/>
            <w:shd w:val="clear" w:color="auto" w:fill="F2F2F2" w:themeFill="background1" w:themeFillShade="F2"/>
            <w:noWrap/>
            <w:vAlign w:val="center"/>
          </w:tcPr>
          <w:p w14:paraId="60723A4C" w14:textId="69DE293A"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9.0</w:t>
            </w:r>
          </w:p>
        </w:tc>
        <w:tc>
          <w:tcPr>
            <w:tcW w:w="1030" w:type="dxa"/>
            <w:shd w:val="clear" w:color="auto" w:fill="F2F2F2" w:themeFill="background1" w:themeFillShade="F2"/>
            <w:vAlign w:val="center"/>
          </w:tcPr>
          <w:p w14:paraId="19335811" w14:textId="0AE07C47"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4</w:t>
            </w:r>
          </w:p>
        </w:tc>
        <w:tc>
          <w:tcPr>
            <w:tcW w:w="960" w:type="dxa"/>
            <w:shd w:val="clear" w:color="auto" w:fill="F2F2F2" w:themeFill="background1" w:themeFillShade="F2"/>
            <w:vAlign w:val="center"/>
          </w:tcPr>
          <w:p w14:paraId="61C65193" w14:textId="610C59FA"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4.0</w:t>
            </w:r>
          </w:p>
        </w:tc>
        <w:tc>
          <w:tcPr>
            <w:tcW w:w="1030" w:type="dxa"/>
            <w:shd w:val="clear" w:color="auto" w:fill="F2F2F2" w:themeFill="background1" w:themeFillShade="F2"/>
            <w:vAlign w:val="center"/>
          </w:tcPr>
          <w:p w14:paraId="10346699" w14:textId="31E4AFC7"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7</w:t>
            </w:r>
          </w:p>
        </w:tc>
        <w:tc>
          <w:tcPr>
            <w:tcW w:w="960" w:type="dxa"/>
            <w:shd w:val="clear" w:color="auto" w:fill="F2F2F2" w:themeFill="background1" w:themeFillShade="F2"/>
            <w:vAlign w:val="center"/>
          </w:tcPr>
          <w:p w14:paraId="4550A82A" w14:textId="2D38249C"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1.0</w:t>
            </w:r>
          </w:p>
        </w:tc>
        <w:tc>
          <w:tcPr>
            <w:tcW w:w="1030" w:type="dxa"/>
            <w:shd w:val="clear" w:color="auto" w:fill="F2F2F2" w:themeFill="background1" w:themeFillShade="F2"/>
          </w:tcPr>
          <w:p w14:paraId="42503005" w14:textId="5DE13ACE"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F2F2F2" w:themeFill="background1" w:themeFillShade="F2"/>
          </w:tcPr>
          <w:p w14:paraId="194F04B6" w14:textId="00E1E254"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A35207" w:rsidRPr="00D05524" w14:paraId="04B148D1" w14:textId="77777777" w:rsidTr="00FF3B1E">
        <w:trPr>
          <w:trHeight w:val="274"/>
        </w:trPr>
        <w:tc>
          <w:tcPr>
            <w:tcW w:w="1530" w:type="dxa"/>
            <w:vMerge/>
            <w:tcBorders>
              <w:left w:val="nil"/>
              <w:bottom w:val="nil"/>
            </w:tcBorders>
            <w:shd w:val="clear" w:color="auto" w:fill="F2F2F2" w:themeFill="background1" w:themeFillShade="F2"/>
          </w:tcPr>
          <w:p w14:paraId="1D34DD00" w14:textId="77777777"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100EFE81" w14:textId="44421E14"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K (England and Wales)</w:t>
            </w:r>
          </w:p>
        </w:tc>
        <w:tc>
          <w:tcPr>
            <w:tcW w:w="1141" w:type="dxa"/>
            <w:shd w:val="clear" w:color="auto" w:fill="auto"/>
            <w:vAlign w:val="center"/>
          </w:tcPr>
          <w:p w14:paraId="2A464281" w14:textId="6E26FC42"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34.8</w:t>
            </w:r>
          </w:p>
        </w:tc>
        <w:tc>
          <w:tcPr>
            <w:tcW w:w="960" w:type="dxa"/>
            <w:shd w:val="clear" w:color="auto" w:fill="auto"/>
            <w:vAlign w:val="center"/>
          </w:tcPr>
          <w:p w14:paraId="647205B5" w14:textId="68A858B9"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3125.0</w:t>
            </w:r>
          </w:p>
        </w:tc>
        <w:tc>
          <w:tcPr>
            <w:tcW w:w="1110" w:type="dxa"/>
            <w:shd w:val="clear" w:color="auto" w:fill="auto"/>
            <w:noWrap/>
            <w:vAlign w:val="center"/>
          </w:tcPr>
          <w:p w14:paraId="0551EF76" w14:textId="1D60AF04"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5.3</w:t>
            </w:r>
          </w:p>
        </w:tc>
        <w:tc>
          <w:tcPr>
            <w:tcW w:w="810" w:type="dxa"/>
            <w:shd w:val="clear" w:color="auto" w:fill="auto"/>
            <w:noWrap/>
            <w:vAlign w:val="center"/>
          </w:tcPr>
          <w:p w14:paraId="335C3B43" w14:textId="2126DEF5"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273.0</w:t>
            </w:r>
          </w:p>
        </w:tc>
        <w:tc>
          <w:tcPr>
            <w:tcW w:w="1030" w:type="dxa"/>
            <w:shd w:val="clear" w:color="auto" w:fill="auto"/>
            <w:vAlign w:val="center"/>
          </w:tcPr>
          <w:p w14:paraId="745A586C" w14:textId="6B4420D0"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9.5</w:t>
            </w:r>
          </w:p>
        </w:tc>
        <w:tc>
          <w:tcPr>
            <w:tcW w:w="960" w:type="dxa"/>
            <w:shd w:val="clear" w:color="auto" w:fill="auto"/>
            <w:noWrap/>
            <w:vAlign w:val="center"/>
          </w:tcPr>
          <w:p w14:paraId="48FF1454" w14:textId="2FABB42A"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852.0</w:t>
            </w:r>
          </w:p>
        </w:tc>
        <w:tc>
          <w:tcPr>
            <w:tcW w:w="1030" w:type="dxa"/>
            <w:shd w:val="clear" w:color="auto" w:fill="auto"/>
            <w:vAlign w:val="center"/>
          </w:tcPr>
          <w:p w14:paraId="7CBBC656" w14:textId="692B789C"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1.2</w:t>
            </w:r>
          </w:p>
        </w:tc>
        <w:tc>
          <w:tcPr>
            <w:tcW w:w="960" w:type="dxa"/>
            <w:shd w:val="clear" w:color="auto" w:fill="auto"/>
            <w:vAlign w:val="center"/>
          </w:tcPr>
          <w:p w14:paraId="4AB4B9B1" w14:textId="43BEF235"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111.0</w:t>
            </w:r>
          </w:p>
        </w:tc>
        <w:tc>
          <w:tcPr>
            <w:tcW w:w="1030" w:type="dxa"/>
            <w:shd w:val="clear" w:color="auto" w:fill="auto"/>
            <w:vAlign w:val="center"/>
          </w:tcPr>
          <w:p w14:paraId="12449D3C" w14:textId="0F5EA68F"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5</w:t>
            </w:r>
          </w:p>
        </w:tc>
        <w:tc>
          <w:tcPr>
            <w:tcW w:w="960" w:type="dxa"/>
            <w:shd w:val="clear" w:color="auto" w:fill="auto"/>
            <w:vAlign w:val="center"/>
          </w:tcPr>
          <w:p w14:paraId="6D50C9C8" w14:textId="3D28847B"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24.0</w:t>
            </w:r>
          </w:p>
        </w:tc>
        <w:tc>
          <w:tcPr>
            <w:tcW w:w="1030" w:type="dxa"/>
            <w:shd w:val="clear" w:color="auto" w:fill="auto"/>
          </w:tcPr>
          <w:p w14:paraId="4F59E655" w14:textId="566F35EE"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auto"/>
          </w:tcPr>
          <w:p w14:paraId="46E61B47" w14:textId="1A3D7F1C"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A35207" w:rsidRPr="00D05524" w14:paraId="59EFBEEA" w14:textId="77777777" w:rsidTr="00FF3B1E">
        <w:trPr>
          <w:trHeight w:val="274"/>
        </w:trPr>
        <w:tc>
          <w:tcPr>
            <w:tcW w:w="1530" w:type="dxa"/>
            <w:vMerge/>
            <w:tcBorders>
              <w:left w:val="nil"/>
              <w:bottom w:val="nil"/>
            </w:tcBorders>
          </w:tcPr>
          <w:p w14:paraId="20431B1F" w14:textId="77777777"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497439A5" w14:textId="44C45CE4" w:rsidR="00A35207" w:rsidRPr="00D05524" w:rsidRDefault="00A35207" w:rsidP="00A35207">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S</w:t>
            </w:r>
          </w:p>
        </w:tc>
        <w:tc>
          <w:tcPr>
            <w:tcW w:w="1141" w:type="dxa"/>
            <w:shd w:val="clear" w:color="auto" w:fill="F2F2F2" w:themeFill="background1" w:themeFillShade="F2"/>
            <w:vAlign w:val="center"/>
          </w:tcPr>
          <w:p w14:paraId="0AD4506D" w14:textId="44883A14"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61.0</w:t>
            </w:r>
          </w:p>
        </w:tc>
        <w:tc>
          <w:tcPr>
            <w:tcW w:w="960" w:type="dxa"/>
            <w:shd w:val="clear" w:color="auto" w:fill="F2F2F2" w:themeFill="background1" w:themeFillShade="F2"/>
            <w:vAlign w:val="center"/>
          </w:tcPr>
          <w:p w14:paraId="0E1E2524" w14:textId="3928E87C"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51.5</w:t>
            </w:r>
          </w:p>
        </w:tc>
        <w:tc>
          <w:tcPr>
            <w:tcW w:w="1110" w:type="dxa"/>
            <w:shd w:val="clear" w:color="auto" w:fill="F2F2F2" w:themeFill="background1" w:themeFillShade="F2"/>
            <w:noWrap/>
            <w:vAlign w:val="center"/>
          </w:tcPr>
          <w:p w14:paraId="35838AC1" w14:textId="716BA101"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5.0</w:t>
            </w:r>
          </w:p>
        </w:tc>
        <w:tc>
          <w:tcPr>
            <w:tcW w:w="810" w:type="dxa"/>
            <w:shd w:val="clear" w:color="auto" w:fill="F2F2F2" w:themeFill="background1" w:themeFillShade="F2"/>
            <w:noWrap/>
            <w:vAlign w:val="center"/>
          </w:tcPr>
          <w:p w14:paraId="126EDC31" w14:textId="490C99E6" w:rsidR="00A35207" w:rsidRPr="00D05524" w:rsidRDefault="00A35207" w:rsidP="00A35207">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923.5</w:t>
            </w:r>
          </w:p>
        </w:tc>
        <w:tc>
          <w:tcPr>
            <w:tcW w:w="1030" w:type="dxa"/>
            <w:shd w:val="clear" w:color="auto" w:fill="F2F2F2" w:themeFill="background1" w:themeFillShade="F2"/>
            <w:vAlign w:val="center"/>
          </w:tcPr>
          <w:p w14:paraId="4202019E" w14:textId="0378F42F"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6.0</w:t>
            </w:r>
          </w:p>
        </w:tc>
        <w:tc>
          <w:tcPr>
            <w:tcW w:w="960" w:type="dxa"/>
            <w:shd w:val="clear" w:color="auto" w:fill="F2F2F2" w:themeFill="background1" w:themeFillShade="F2"/>
            <w:noWrap/>
            <w:vAlign w:val="center"/>
          </w:tcPr>
          <w:p w14:paraId="6204DE9E" w14:textId="523C6A91"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28.0</w:t>
            </w:r>
          </w:p>
        </w:tc>
        <w:tc>
          <w:tcPr>
            <w:tcW w:w="1030" w:type="dxa"/>
            <w:shd w:val="clear" w:color="auto" w:fill="F2F2F2" w:themeFill="background1" w:themeFillShade="F2"/>
            <w:vAlign w:val="center"/>
          </w:tcPr>
          <w:p w14:paraId="6FDD3387" w14:textId="72D11F0E"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F2F2F2" w:themeFill="background1" w:themeFillShade="F2"/>
            <w:vAlign w:val="center"/>
          </w:tcPr>
          <w:p w14:paraId="140EC3F9" w14:textId="5BA148E1"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F2F2F2" w:themeFill="background1" w:themeFillShade="F2"/>
            <w:vAlign w:val="center"/>
          </w:tcPr>
          <w:p w14:paraId="1580D9BD" w14:textId="5575D60D"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F2F2F2" w:themeFill="background1" w:themeFillShade="F2"/>
            <w:vAlign w:val="center"/>
          </w:tcPr>
          <w:p w14:paraId="0B2DD692" w14:textId="24A1834C"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F2F2F2" w:themeFill="background1" w:themeFillShade="F2"/>
          </w:tcPr>
          <w:p w14:paraId="788D4746" w14:textId="6336B487"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bottom w:val="single" w:sz="12" w:space="0" w:color="A6A6A6" w:themeColor="background1" w:themeShade="A6"/>
              <w:right w:val="nil"/>
            </w:tcBorders>
            <w:shd w:val="clear" w:color="auto" w:fill="F2F2F2" w:themeFill="background1" w:themeFillShade="F2"/>
          </w:tcPr>
          <w:p w14:paraId="5EF43706" w14:textId="3015860D" w:rsidR="00A35207" w:rsidRPr="00D05524" w:rsidRDefault="00A35207" w:rsidP="00A35207">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985FC1" w:rsidRPr="00D05524" w14:paraId="41A1EAF5" w14:textId="77777777" w:rsidTr="00FF3B1E">
        <w:trPr>
          <w:trHeight w:val="274"/>
        </w:trPr>
        <w:tc>
          <w:tcPr>
            <w:tcW w:w="1530" w:type="dxa"/>
            <w:vMerge w:val="restart"/>
            <w:tcBorders>
              <w:top w:val="single" w:sz="12" w:space="0" w:color="A6A6A6" w:themeColor="background1" w:themeShade="A6"/>
              <w:left w:val="nil"/>
              <w:bottom w:val="nil"/>
            </w:tcBorders>
            <w:vAlign w:val="center"/>
          </w:tcPr>
          <w:p w14:paraId="5D7BF9C3" w14:textId="0F6851C4" w:rsidR="00985FC1" w:rsidRPr="00D05524" w:rsidRDefault="00985FC1" w:rsidP="00985FC1">
            <w:pPr>
              <w:spacing w:line="276" w:lineRule="auto"/>
              <w:contextualSpacing w:val="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PCV7 era</w:t>
            </w:r>
          </w:p>
        </w:tc>
        <w:tc>
          <w:tcPr>
            <w:tcW w:w="2373" w:type="dxa"/>
            <w:tcBorders>
              <w:top w:val="single" w:sz="12" w:space="0" w:color="A6A6A6" w:themeColor="background1" w:themeShade="A6"/>
            </w:tcBorders>
            <w:shd w:val="clear" w:color="auto" w:fill="auto"/>
            <w:vAlign w:val="center"/>
          </w:tcPr>
          <w:p w14:paraId="7829971C" w14:textId="00D4ECAB" w:rsidR="00985FC1" w:rsidRPr="00D05524" w:rsidRDefault="00985FC1" w:rsidP="00985FC1">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Denmark</w:t>
            </w:r>
          </w:p>
        </w:tc>
        <w:tc>
          <w:tcPr>
            <w:tcW w:w="1141" w:type="dxa"/>
            <w:tcBorders>
              <w:top w:val="single" w:sz="12" w:space="0" w:color="A6A6A6" w:themeColor="background1" w:themeShade="A6"/>
            </w:tcBorders>
            <w:shd w:val="clear" w:color="auto" w:fill="auto"/>
            <w:vAlign w:val="center"/>
          </w:tcPr>
          <w:p w14:paraId="6E97153D" w14:textId="03881585"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8.5</w:t>
            </w:r>
          </w:p>
        </w:tc>
        <w:tc>
          <w:tcPr>
            <w:tcW w:w="960" w:type="dxa"/>
            <w:tcBorders>
              <w:top w:val="single" w:sz="12" w:space="0" w:color="A6A6A6" w:themeColor="background1" w:themeShade="A6"/>
            </w:tcBorders>
            <w:shd w:val="clear" w:color="auto" w:fill="auto"/>
            <w:vAlign w:val="center"/>
          </w:tcPr>
          <w:p w14:paraId="3516BFF8" w14:textId="16AE480B"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19.7</w:t>
            </w:r>
          </w:p>
        </w:tc>
        <w:tc>
          <w:tcPr>
            <w:tcW w:w="1110" w:type="dxa"/>
            <w:tcBorders>
              <w:top w:val="single" w:sz="12" w:space="0" w:color="A6A6A6" w:themeColor="background1" w:themeShade="A6"/>
            </w:tcBorders>
            <w:shd w:val="clear" w:color="auto" w:fill="auto"/>
            <w:noWrap/>
            <w:vAlign w:val="center"/>
          </w:tcPr>
          <w:p w14:paraId="44CF5BD8" w14:textId="370E79DD"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2.4</w:t>
            </w:r>
          </w:p>
        </w:tc>
        <w:tc>
          <w:tcPr>
            <w:tcW w:w="810" w:type="dxa"/>
            <w:tcBorders>
              <w:top w:val="single" w:sz="12" w:space="0" w:color="A6A6A6" w:themeColor="background1" w:themeShade="A6"/>
            </w:tcBorders>
            <w:shd w:val="clear" w:color="auto" w:fill="auto"/>
            <w:noWrap/>
            <w:vAlign w:val="center"/>
          </w:tcPr>
          <w:p w14:paraId="620343A2" w14:textId="4165DFC5"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87.8</w:t>
            </w:r>
          </w:p>
        </w:tc>
        <w:tc>
          <w:tcPr>
            <w:tcW w:w="1030" w:type="dxa"/>
            <w:tcBorders>
              <w:top w:val="single" w:sz="12" w:space="0" w:color="A6A6A6" w:themeColor="background1" w:themeShade="A6"/>
            </w:tcBorders>
            <w:shd w:val="clear" w:color="auto" w:fill="auto"/>
            <w:vAlign w:val="center"/>
          </w:tcPr>
          <w:p w14:paraId="324699B6" w14:textId="7C46555D"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6.1</w:t>
            </w:r>
          </w:p>
        </w:tc>
        <w:tc>
          <w:tcPr>
            <w:tcW w:w="960" w:type="dxa"/>
            <w:tcBorders>
              <w:top w:val="single" w:sz="12" w:space="0" w:color="A6A6A6" w:themeColor="background1" w:themeShade="A6"/>
            </w:tcBorders>
            <w:shd w:val="clear" w:color="auto" w:fill="auto"/>
            <w:noWrap/>
            <w:vAlign w:val="center"/>
          </w:tcPr>
          <w:p w14:paraId="59839842" w14:textId="3145D7F5"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31.9</w:t>
            </w:r>
          </w:p>
        </w:tc>
        <w:tc>
          <w:tcPr>
            <w:tcW w:w="1030" w:type="dxa"/>
            <w:tcBorders>
              <w:top w:val="single" w:sz="12" w:space="0" w:color="A6A6A6" w:themeColor="background1" w:themeShade="A6"/>
            </w:tcBorders>
            <w:shd w:val="clear" w:color="auto" w:fill="auto"/>
            <w:vAlign w:val="center"/>
          </w:tcPr>
          <w:p w14:paraId="2874FE36" w14:textId="5F7A9F8E"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top w:val="single" w:sz="12" w:space="0" w:color="A6A6A6" w:themeColor="background1" w:themeShade="A6"/>
            </w:tcBorders>
            <w:shd w:val="clear" w:color="auto" w:fill="auto"/>
            <w:vAlign w:val="center"/>
          </w:tcPr>
          <w:p w14:paraId="2B49161D" w14:textId="7E47E459"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top w:val="single" w:sz="12" w:space="0" w:color="A6A6A6" w:themeColor="background1" w:themeShade="A6"/>
            </w:tcBorders>
            <w:shd w:val="clear" w:color="auto" w:fill="auto"/>
            <w:vAlign w:val="center"/>
          </w:tcPr>
          <w:p w14:paraId="2DE22EBA" w14:textId="27101B67"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top w:val="single" w:sz="12" w:space="0" w:color="A6A6A6" w:themeColor="background1" w:themeShade="A6"/>
            </w:tcBorders>
            <w:shd w:val="clear" w:color="auto" w:fill="auto"/>
            <w:vAlign w:val="center"/>
          </w:tcPr>
          <w:p w14:paraId="59276764" w14:textId="2FF7F5A4"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top w:val="single" w:sz="12" w:space="0" w:color="A6A6A6" w:themeColor="background1" w:themeShade="A6"/>
            </w:tcBorders>
            <w:shd w:val="clear" w:color="auto" w:fill="auto"/>
          </w:tcPr>
          <w:p w14:paraId="57B64EA7" w14:textId="56976965"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top w:val="single" w:sz="12" w:space="0" w:color="A6A6A6" w:themeColor="background1" w:themeShade="A6"/>
              <w:right w:val="nil"/>
            </w:tcBorders>
            <w:shd w:val="clear" w:color="auto" w:fill="auto"/>
          </w:tcPr>
          <w:p w14:paraId="07F44905" w14:textId="09B33936"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985FC1" w:rsidRPr="00D05524" w14:paraId="5A3EEA4F" w14:textId="77777777" w:rsidTr="00FF3B1E">
        <w:trPr>
          <w:trHeight w:val="274"/>
        </w:trPr>
        <w:tc>
          <w:tcPr>
            <w:tcW w:w="1530" w:type="dxa"/>
            <w:vMerge/>
            <w:tcBorders>
              <w:left w:val="nil"/>
              <w:bottom w:val="nil"/>
            </w:tcBorders>
          </w:tcPr>
          <w:p w14:paraId="7BBF7DEF" w14:textId="77777777" w:rsidR="00985FC1" w:rsidRPr="00D05524" w:rsidRDefault="00985FC1" w:rsidP="00985FC1">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7C4F3E38" w14:textId="506A1B3E" w:rsidR="00985FC1" w:rsidRPr="00D05524" w:rsidRDefault="00985FC1" w:rsidP="00985FC1">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inland</w:t>
            </w:r>
          </w:p>
        </w:tc>
        <w:tc>
          <w:tcPr>
            <w:tcW w:w="1141" w:type="dxa"/>
            <w:shd w:val="clear" w:color="auto" w:fill="F2F2F2" w:themeFill="background1" w:themeFillShade="F2"/>
            <w:vAlign w:val="center"/>
          </w:tcPr>
          <w:p w14:paraId="0712E90D" w14:textId="4D5F66F8"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w:t>
            </w:r>
          </w:p>
        </w:tc>
        <w:tc>
          <w:tcPr>
            <w:tcW w:w="960" w:type="dxa"/>
            <w:shd w:val="clear" w:color="auto" w:fill="F2F2F2" w:themeFill="background1" w:themeFillShade="F2"/>
            <w:vAlign w:val="center"/>
          </w:tcPr>
          <w:p w14:paraId="7B835130" w14:textId="5FFE15C1"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w:t>
            </w:r>
          </w:p>
        </w:tc>
        <w:tc>
          <w:tcPr>
            <w:tcW w:w="1110" w:type="dxa"/>
            <w:shd w:val="clear" w:color="auto" w:fill="F2F2F2" w:themeFill="background1" w:themeFillShade="F2"/>
            <w:noWrap/>
            <w:vAlign w:val="center"/>
          </w:tcPr>
          <w:p w14:paraId="77CEAADA" w14:textId="319568E7"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w:t>
            </w:r>
          </w:p>
        </w:tc>
        <w:tc>
          <w:tcPr>
            <w:tcW w:w="810" w:type="dxa"/>
            <w:shd w:val="clear" w:color="auto" w:fill="F2F2F2" w:themeFill="background1" w:themeFillShade="F2"/>
            <w:noWrap/>
            <w:vAlign w:val="center"/>
          </w:tcPr>
          <w:p w14:paraId="4E7D5652" w14:textId="4BE62CF3"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w:t>
            </w:r>
          </w:p>
        </w:tc>
        <w:tc>
          <w:tcPr>
            <w:tcW w:w="1030" w:type="dxa"/>
            <w:shd w:val="clear" w:color="auto" w:fill="F2F2F2" w:themeFill="background1" w:themeFillShade="F2"/>
            <w:vAlign w:val="center"/>
          </w:tcPr>
          <w:p w14:paraId="39655BA2" w14:textId="5857479C"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w:t>
            </w:r>
          </w:p>
        </w:tc>
        <w:tc>
          <w:tcPr>
            <w:tcW w:w="960" w:type="dxa"/>
            <w:shd w:val="clear" w:color="auto" w:fill="F2F2F2" w:themeFill="background1" w:themeFillShade="F2"/>
            <w:noWrap/>
            <w:vAlign w:val="center"/>
          </w:tcPr>
          <w:p w14:paraId="00793983" w14:textId="276303A4"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w:t>
            </w:r>
          </w:p>
        </w:tc>
        <w:tc>
          <w:tcPr>
            <w:tcW w:w="1030" w:type="dxa"/>
            <w:shd w:val="clear" w:color="auto" w:fill="F2F2F2" w:themeFill="background1" w:themeFillShade="F2"/>
            <w:noWrap/>
            <w:vAlign w:val="center"/>
          </w:tcPr>
          <w:p w14:paraId="459FFA08" w14:textId="1C8F677F"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w:t>
            </w:r>
          </w:p>
        </w:tc>
        <w:tc>
          <w:tcPr>
            <w:tcW w:w="960" w:type="dxa"/>
            <w:shd w:val="clear" w:color="auto" w:fill="F2F2F2" w:themeFill="background1" w:themeFillShade="F2"/>
            <w:noWrap/>
            <w:vAlign w:val="center"/>
          </w:tcPr>
          <w:p w14:paraId="2547DB87" w14:textId="44824076"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w:t>
            </w:r>
          </w:p>
        </w:tc>
        <w:tc>
          <w:tcPr>
            <w:tcW w:w="1030" w:type="dxa"/>
            <w:shd w:val="clear" w:color="auto" w:fill="F2F2F2" w:themeFill="background1" w:themeFillShade="F2"/>
            <w:noWrap/>
            <w:vAlign w:val="center"/>
          </w:tcPr>
          <w:p w14:paraId="50BD8815" w14:textId="53EFDA17"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w:t>
            </w:r>
          </w:p>
        </w:tc>
        <w:tc>
          <w:tcPr>
            <w:tcW w:w="960" w:type="dxa"/>
            <w:shd w:val="clear" w:color="auto" w:fill="F2F2F2" w:themeFill="background1" w:themeFillShade="F2"/>
            <w:noWrap/>
            <w:vAlign w:val="center"/>
          </w:tcPr>
          <w:p w14:paraId="121A76C2" w14:textId="338E7B6C"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w:t>
            </w:r>
          </w:p>
        </w:tc>
        <w:tc>
          <w:tcPr>
            <w:tcW w:w="1030" w:type="dxa"/>
            <w:shd w:val="clear" w:color="auto" w:fill="F2F2F2" w:themeFill="background1" w:themeFillShade="F2"/>
            <w:noWrap/>
          </w:tcPr>
          <w:p w14:paraId="1C4A9DE3" w14:textId="0EF26D34" w:rsidR="00985FC1" w:rsidRPr="00D05524" w:rsidRDefault="00900CA6" w:rsidP="00985FC1">
            <w:pPr>
              <w:spacing w:line="276" w:lineRule="auto"/>
              <w:contextualSpacing w:val="0"/>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p>
        </w:tc>
        <w:tc>
          <w:tcPr>
            <w:tcW w:w="960" w:type="dxa"/>
            <w:tcBorders>
              <w:right w:val="nil"/>
            </w:tcBorders>
            <w:shd w:val="clear" w:color="auto" w:fill="F2F2F2" w:themeFill="background1" w:themeFillShade="F2"/>
            <w:noWrap/>
          </w:tcPr>
          <w:p w14:paraId="7597C3C9" w14:textId="0B6211AD" w:rsidR="00985FC1" w:rsidRPr="00D05524" w:rsidRDefault="00900CA6" w:rsidP="00985FC1">
            <w:pPr>
              <w:spacing w:line="276" w:lineRule="auto"/>
              <w:contextualSpacing w:val="0"/>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p>
        </w:tc>
      </w:tr>
      <w:tr w:rsidR="00985FC1" w:rsidRPr="00D05524" w14:paraId="11597B9E" w14:textId="77777777" w:rsidTr="00FF3B1E">
        <w:trPr>
          <w:trHeight w:val="274"/>
        </w:trPr>
        <w:tc>
          <w:tcPr>
            <w:tcW w:w="1530" w:type="dxa"/>
            <w:vMerge/>
            <w:tcBorders>
              <w:left w:val="nil"/>
              <w:bottom w:val="nil"/>
            </w:tcBorders>
          </w:tcPr>
          <w:p w14:paraId="3AAFAEF1" w14:textId="77777777" w:rsidR="00985FC1" w:rsidRPr="00D05524" w:rsidRDefault="00985FC1" w:rsidP="00985FC1">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00D73004" w14:textId="05DF1B82" w:rsidR="00985FC1" w:rsidRPr="00D05524" w:rsidRDefault="00985FC1" w:rsidP="00985FC1">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rance</w:t>
            </w:r>
          </w:p>
        </w:tc>
        <w:tc>
          <w:tcPr>
            <w:tcW w:w="1141" w:type="dxa"/>
            <w:shd w:val="clear" w:color="auto" w:fill="auto"/>
            <w:vAlign w:val="center"/>
          </w:tcPr>
          <w:p w14:paraId="5A59C279" w14:textId="10F88C27"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1</w:t>
            </w:r>
          </w:p>
        </w:tc>
        <w:tc>
          <w:tcPr>
            <w:tcW w:w="960" w:type="dxa"/>
            <w:shd w:val="clear" w:color="auto" w:fill="auto"/>
            <w:vAlign w:val="center"/>
          </w:tcPr>
          <w:p w14:paraId="40867E90" w14:textId="2A257C7A"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529.0</w:t>
            </w:r>
          </w:p>
        </w:tc>
        <w:tc>
          <w:tcPr>
            <w:tcW w:w="1110" w:type="dxa"/>
            <w:shd w:val="clear" w:color="auto" w:fill="auto"/>
            <w:noWrap/>
            <w:vAlign w:val="center"/>
          </w:tcPr>
          <w:p w14:paraId="02B2411E" w14:textId="7B2512A8"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9.1</w:t>
            </w:r>
          </w:p>
        </w:tc>
        <w:tc>
          <w:tcPr>
            <w:tcW w:w="810" w:type="dxa"/>
            <w:shd w:val="clear" w:color="auto" w:fill="auto"/>
            <w:noWrap/>
            <w:vAlign w:val="center"/>
          </w:tcPr>
          <w:p w14:paraId="0B78D778" w14:textId="5849BC07"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553.0</w:t>
            </w:r>
          </w:p>
        </w:tc>
        <w:tc>
          <w:tcPr>
            <w:tcW w:w="1030" w:type="dxa"/>
            <w:shd w:val="clear" w:color="auto" w:fill="auto"/>
            <w:vAlign w:val="center"/>
          </w:tcPr>
          <w:p w14:paraId="35EED995" w14:textId="1FBF4245"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0</w:t>
            </w:r>
          </w:p>
        </w:tc>
        <w:tc>
          <w:tcPr>
            <w:tcW w:w="960" w:type="dxa"/>
            <w:shd w:val="clear" w:color="auto" w:fill="auto"/>
            <w:noWrap/>
            <w:vAlign w:val="center"/>
          </w:tcPr>
          <w:p w14:paraId="271E0270" w14:textId="075E0FDC"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976.0</w:t>
            </w:r>
          </w:p>
        </w:tc>
        <w:tc>
          <w:tcPr>
            <w:tcW w:w="1030" w:type="dxa"/>
            <w:shd w:val="clear" w:color="auto" w:fill="auto"/>
            <w:vAlign w:val="center"/>
          </w:tcPr>
          <w:p w14:paraId="45503AA9" w14:textId="3E9326A4"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4.5</w:t>
            </w:r>
          </w:p>
        </w:tc>
        <w:tc>
          <w:tcPr>
            <w:tcW w:w="960" w:type="dxa"/>
            <w:shd w:val="clear" w:color="auto" w:fill="auto"/>
            <w:vAlign w:val="center"/>
          </w:tcPr>
          <w:p w14:paraId="31E7332C" w14:textId="2E3E3281"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366.0</w:t>
            </w:r>
          </w:p>
        </w:tc>
        <w:tc>
          <w:tcPr>
            <w:tcW w:w="1030" w:type="dxa"/>
            <w:shd w:val="clear" w:color="auto" w:fill="auto"/>
            <w:vAlign w:val="center"/>
          </w:tcPr>
          <w:p w14:paraId="0DA2E74B" w14:textId="232438EF"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3.4</w:t>
            </w:r>
          </w:p>
        </w:tc>
        <w:tc>
          <w:tcPr>
            <w:tcW w:w="960" w:type="dxa"/>
            <w:shd w:val="clear" w:color="auto" w:fill="auto"/>
            <w:vAlign w:val="center"/>
          </w:tcPr>
          <w:p w14:paraId="3D8FE696" w14:textId="3FA8F9E6"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76.0</w:t>
            </w:r>
          </w:p>
        </w:tc>
        <w:tc>
          <w:tcPr>
            <w:tcW w:w="1030" w:type="dxa"/>
            <w:shd w:val="clear" w:color="auto" w:fill="auto"/>
          </w:tcPr>
          <w:p w14:paraId="548DE720" w14:textId="5087B48F"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auto"/>
          </w:tcPr>
          <w:p w14:paraId="62E8A046" w14:textId="77795C84"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985FC1" w:rsidRPr="00D05524" w14:paraId="133DB1AC" w14:textId="77777777" w:rsidTr="00FF3B1E">
        <w:trPr>
          <w:trHeight w:val="274"/>
        </w:trPr>
        <w:tc>
          <w:tcPr>
            <w:tcW w:w="1530" w:type="dxa"/>
            <w:vMerge/>
            <w:tcBorders>
              <w:left w:val="nil"/>
              <w:bottom w:val="nil"/>
            </w:tcBorders>
          </w:tcPr>
          <w:p w14:paraId="30E81C3D" w14:textId="77777777" w:rsidR="00985FC1" w:rsidRPr="00D05524" w:rsidRDefault="00985FC1" w:rsidP="00985FC1">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539020B5" w14:textId="38D8CE21" w:rsidR="00985FC1" w:rsidRPr="00D05524" w:rsidRDefault="00985FC1" w:rsidP="00985FC1">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ew Zealand</w:t>
            </w:r>
          </w:p>
        </w:tc>
        <w:tc>
          <w:tcPr>
            <w:tcW w:w="1141" w:type="dxa"/>
            <w:shd w:val="clear" w:color="auto" w:fill="F2F2F2" w:themeFill="background1" w:themeFillShade="F2"/>
            <w:vAlign w:val="center"/>
          </w:tcPr>
          <w:p w14:paraId="5B43A3B5" w14:textId="4E3333CC"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9.8</w:t>
            </w:r>
          </w:p>
        </w:tc>
        <w:tc>
          <w:tcPr>
            <w:tcW w:w="960" w:type="dxa"/>
            <w:shd w:val="clear" w:color="auto" w:fill="F2F2F2" w:themeFill="background1" w:themeFillShade="F2"/>
            <w:vAlign w:val="center"/>
          </w:tcPr>
          <w:p w14:paraId="4CEC3C6E" w14:textId="1D56F9B2"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27.0</w:t>
            </w:r>
          </w:p>
        </w:tc>
        <w:tc>
          <w:tcPr>
            <w:tcW w:w="1110" w:type="dxa"/>
            <w:shd w:val="clear" w:color="auto" w:fill="F2F2F2" w:themeFill="background1" w:themeFillShade="F2"/>
            <w:noWrap/>
            <w:vAlign w:val="center"/>
          </w:tcPr>
          <w:p w14:paraId="1DD73476" w14:textId="2CB5DA50"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2.2</w:t>
            </w:r>
          </w:p>
        </w:tc>
        <w:tc>
          <w:tcPr>
            <w:tcW w:w="810" w:type="dxa"/>
            <w:shd w:val="clear" w:color="auto" w:fill="F2F2F2" w:themeFill="background1" w:themeFillShade="F2"/>
            <w:noWrap/>
            <w:vAlign w:val="center"/>
          </w:tcPr>
          <w:p w14:paraId="640446F1" w14:textId="5784EED3" w:rsidR="00985FC1" w:rsidRPr="00D05524" w:rsidRDefault="00985FC1" w:rsidP="00985FC1">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33.0</w:t>
            </w:r>
          </w:p>
        </w:tc>
        <w:tc>
          <w:tcPr>
            <w:tcW w:w="1030" w:type="dxa"/>
            <w:shd w:val="clear" w:color="auto" w:fill="F2F2F2" w:themeFill="background1" w:themeFillShade="F2"/>
            <w:vAlign w:val="center"/>
          </w:tcPr>
          <w:p w14:paraId="13226E9C" w14:textId="21CB0499"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1</w:t>
            </w:r>
          </w:p>
        </w:tc>
        <w:tc>
          <w:tcPr>
            <w:tcW w:w="960" w:type="dxa"/>
            <w:shd w:val="clear" w:color="auto" w:fill="F2F2F2" w:themeFill="background1" w:themeFillShade="F2"/>
            <w:noWrap/>
            <w:vAlign w:val="center"/>
          </w:tcPr>
          <w:p w14:paraId="2AFA0F18" w14:textId="047C234C"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6.0</w:t>
            </w:r>
          </w:p>
        </w:tc>
        <w:tc>
          <w:tcPr>
            <w:tcW w:w="1030" w:type="dxa"/>
            <w:shd w:val="clear" w:color="auto" w:fill="F2F2F2" w:themeFill="background1" w:themeFillShade="F2"/>
            <w:vAlign w:val="center"/>
          </w:tcPr>
          <w:p w14:paraId="5621DCF1" w14:textId="2962D98D"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0</w:t>
            </w:r>
          </w:p>
        </w:tc>
        <w:tc>
          <w:tcPr>
            <w:tcW w:w="960" w:type="dxa"/>
            <w:shd w:val="clear" w:color="auto" w:fill="F2F2F2" w:themeFill="background1" w:themeFillShade="F2"/>
            <w:vAlign w:val="center"/>
          </w:tcPr>
          <w:p w14:paraId="6C25DF7E" w14:textId="5040BFE0"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3.0</w:t>
            </w:r>
          </w:p>
        </w:tc>
        <w:tc>
          <w:tcPr>
            <w:tcW w:w="1030" w:type="dxa"/>
            <w:shd w:val="clear" w:color="auto" w:fill="F2F2F2" w:themeFill="background1" w:themeFillShade="F2"/>
            <w:vAlign w:val="center"/>
          </w:tcPr>
          <w:p w14:paraId="03FBCBBB" w14:textId="5F0DE36B"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1</w:t>
            </w:r>
          </w:p>
        </w:tc>
        <w:tc>
          <w:tcPr>
            <w:tcW w:w="960" w:type="dxa"/>
            <w:shd w:val="clear" w:color="auto" w:fill="F2F2F2" w:themeFill="background1" w:themeFillShade="F2"/>
            <w:vAlign w:val="center"/>
          </w:tcPr>
          <w:p w14:paraId="6DC36839" w14:textId="32DA610E"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0</w:t>
            </w:r>
          </w:p>
        </w:tc>
        <w:tc>
          <w:tcPr>
            <w:tcW w:w="1030" w:type="dxa"/>
            <w:shd w:val="clear" w:color="auto" w:fill="F2F2F2" w:themeFill="background1" w:themeFillShade="F2"/>
          </w:tcPr>
          <w:p w14:paraId="7C8241BF" w14:textId="7ECA201D"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F2F2F2" w:themeFill="background1" w:themeFillShade="F2"/>
          </w:tcPr>
          <w:p w14:paraId="2C214415" w14:textId="63C933E5" w:rsidR="00985FC1" w:rsidRPr="00D05524" w:rsidRDefault="00985FC1" w:rsidP="00985FC1">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F85B2E" w:rsidRPr="00D05524" w14:paraId="30C156F9" w14:textId="77777777" w:rsidTr="00FF3B1E">
        <w:trPr>
          <w:trHeight w:val="274"/>
        </w:trPr>
        <w:tc>
          <w:tcPr>
            <w:tcW w:w="1530" w:type="dxa"/>
            <w:vMerge/>
            <w:tcBorders>
              <w:left w:val="nil"/>
              <w:bottom w:val="nil"/>
            </w:tcBorders>
          </w:tcPr>
          <w:p w14:paraId="40D5D75F" w14:textId="77777777" w:rsidR="00F85B2E" w:rsidRPr="00D05524" w:rsidRDefault="00F85B2E" w:rsidP="00F85B2E">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66B420B7" w14:textId="5E780443" w:rsidR="00F85B2E" w:rsidRPr="00D05524" w:rsidRDefault="00F85B2E" w:rsidP="00F85B2E">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orway</w:t>
            </w:r>
          </w:p>
        </w:tc>
        <w:tc>
          <w:tcPr>
            <w:tcW w:w="1141" w:type="dxa"/>
            <w:shd w:val="clear" w:color="auto" w:fill="auto"/>
            <w:vAlign w:val="center"/>
          </w:tcPr>
          <w:p w14:paraId="2757F814" w14:textId="1398F238"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8.3</w:t>
            </w:r>
          </w:p>
        </w:tc>
        <w:tc>
          <w:tcPr>
            <w:tcW w:w="960" w:type="dxa"/>
            <w:shd w:val="clear" w:color="auto" w:fill="auto"/>
            <w:vAlign w:val="center"/>
          </w:tcPr>
          <w:p w14:paraId="74D4EACF" w14:textId="6D90FAD9"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16.0</w:t>
            </w:r>
          </w:p>
        </w:tc>
        <w:tc>
          <w:tcPr>
            <w:tcW w:w="1110" w:type="dxa"/>
            <w:shd w:val="clear" w:color="auto" w:fill="auto"/>
            <w:noWrap/>
            <w:vAlign w:val="center"/>
          </w:tcPr>
          <w:p w14:paraId="2740F558" w14:textId="6DF452FC" w:rsidR="00F85B2E" w:rsidRPr="00D05524" w:rsidRDefault="00F85B2E" w:rsidP="00F85B2E">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2.6</w:t>
            </w:r>
          </w:p>
        </w:tc>
        <w:tc>
          <w:tcPr>
            <w:tcW w:w="810" w:type="dxa"/>
            <w:shd w:val="clear" w:color="auto" w:fill="auto"/>
            <w:noWrap/>
            <w:vAlign w:val="center"/>
          </w:tcPr>
          <w:p w14:paraId="02110B69" w14:textId="51208D00" w:rsidR="00F85B2E" w:rsidRPr="00D05524" w:rsidRDefault="00F85B2E" w:rsidP="00F85B2E">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32.5</w:t>
            </w:r>
          </w:p>
        </w:tc>
        <w:tc>
          <w:tcPr>
            <w:tcW w:w="1030" w:type="dxa"/>
            <w:shd w:val="clear" w:color="auto" w:fill="auto"/>
            <w:vAlign w:val="center"/>
          </w:tcPr>
          <w:p w14:paraId="62EF77D6" w14:textId="68CE11CA"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5.7</w:t>
            </w:r>
          </w:p>
        </w:tc>
        <w:tc>
          <w:tcPr>
            <w:tcW w:w="960" w:type="dxa"/>
            <w:shd w:val="clear" w:color="auto" w:fill="auto"/>
            <w:noWrap/>
            <w:vAlign w:val="center"/>
          </w:tcPr>
          <w:p w14:paraId="17D52B88" w14:textId="448D5597"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83.5</w:t>
            </w:r>
          </w:p>
        </w:tc>
        <w:tc>
          <w:tcPr>
            <w:tcW w:w="1030" w:type="dxa"/>
            <w:shd w:val="clear" w:color="auto" w:fill="auto"/>
            <w:vAlign w:val="center"/>
          </w:tcPr>
          <w:p w14:paraId="67F3C244" w14:textId="7D194836"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auto"/>
            <w:vAlign w:val="center"/>
          </w:tcPr>
          <w:p w14:paraId="0D709DF2" w14:textId="4DF42EF6"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auto"/>
            <w:vAlign w:val="center"/>
          </w:tcPr>
          <w:p w14:paraId="34680E54" w14:textId="2BBA6A36"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auto"/>
            <w:vAlign w:val="center"/>
          </w:tcPr>
          <w:p w14:paraId="16FA75F3" w14:textId="2989611A"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auto"/>
          </w:tcPr>
          <w:p w14:paraId="218B9F0E" w14:textId="165EE0DD"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auto"/>
          </w:tcPr>
          <w:p w14:paraId="0461A346" w14:textId="0C84D1F9"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F85B2E" w:rsidRPr="00D05524" w14:paraId="5D6D0B0A" w14:textId="77777777" w:rsidTr="00FF3B1E">
        <w:trPr>
          <w:trHeight w:val="274"/>
        </w:trPr>
        <w:tc>
          <w:tcPr>
            <w:tcW w:w="1530" w:type="dxa"/>
            <w:vMerge/>
            <w:tcBorders>
              <w:left w:val="nil"/>
              <w:bottom w:val="nil"/>
            </w:tcBorders>
          </w:tcPr>
          <w:p w14:paraId="04325E2F" w14:textId="77777777" w:rsidR="00F85B2E" w:rsidRPr="00D05524" w:rsidRDefault="00F85B2E" w:rsidP="00F85B2E">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1B53EEBE" w14:textId="4DDA3FF9" w:rsidR="00F85B2E" w:rsidRPr="00D05524" w:rsidRDefault="00F85B2E" w:rsidP="00F85B2E">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The Netherlands</w:t>
            </w:r>
          </w:p>
        </w:tc>
        <w:tc>
          <w:tcPr>
            <w:tcW w:w="1141" w:type="dxa"/>
            <w:shd w:val="clear" w:color="auto" w:fill="F2F2F2" w:themeFill="background1" w:themeFillShade="F2"/>
            <w:vAlign w:val="center"/>
          </w:tcPr>
          <w:p w14:paraId="7DFAB54D" w14:textId="482CECD8"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9.4</w:t>
            </w:r>
          </w:p>
        </w:tc>
        <w:tc>
          <w:tcPr>
            <w:tcW w:w="960" w:type="dxa"/>
            <w:shd w:val="clear" w:color="auto" w:fill="F2F2F2" w:themeFill="background1" w:themeFillShade="F2"/>
            <w:vAlign w:val="center"/>
          </w:tcPr>
          <w:p w14:paraId="160A59B7" w14:textId="7E870251"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6.5</w:t>
            </w:r>
          </w:p>
        </w:tc>
        <w:tc>
          <w:tcPr>
            <w:tcW w:w="1110" w:type="dxa"/>
            <w:shd w:val="clear" w:color="auto" w:fill="F2F2F2" w:themeFill="background1" w:themeFillShade="F2"/>
            <w:noWrap/>
            <w:vAlign w:val="center"/>
          </w:tcPr>
          <w:p w14:paraId="26207602" w14:textId="1C70D431" w:rsidR="00F85B2E" w:rsidRPr="00D05524" w:rsidRDefault="00F85B2E" w:rsidP="00F85B2E">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7.4</w:t>
            </w:r>
          </w:p>
        </w:tc>
        <w:tc>
          <w:tcPr>
            <w:tcW w:w="810" w:type="dxa"/>
            <w:shd w:val="clear" w:color="auto" w:fill="F2F2F2" w:themeFill="background1" w:themeFillShade="F2"/>
            <w:noWrap/>
            <w:vAlign w:val="center"/>
          </w:tcPr>
          <w:p w14:paraId="465BEADD" w14:textId="2F890B88" w:rsidR="00F85B2E" w:rsidRPr="00D05524" w:rsidRDefault="00F85B2E" w:rsidP="00F85B2E">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75.0</w:t>
            </w:r>
          </w:p>
        </w:tc>
        <w:tc>
          <w:tcPr>
            <w:tcW w:w="1030" w:type="dxa"/>
            <w:shd w:val="clear" w:color="auto" w:fill="F2F2F2" w:themeFill="background1" w:themeFillShade="F2"/>
            <w:vAlign w:val="center"/>
          </w:tcPr>
          <w:p w14:paraId="4F4E0CB5" w14:textId="378C2EEF"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2.0</w:t>
            </w:r>
          </w:p>
        </w:tc>
        <w:tc>
          <w:tcPr>
            <w:tcW w:w="960" w:type="dxa"/>
            <w:shd w:val="clear" w:color="auto" w:fill="F2F2F2" w:themeFill="background1" w:themeFillShade="F2"/>
            <w:noWrap/>
            <w:vAlign w:val="center"/>
          </w:tcPr>
          <w:p w14:paraId="004A4F3A" w14:textId="17F14817"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41.5</w:t>
            </w:r>
          </w:p>
        </w:tc>
        <w:tc>
          <w:tcPr>
            <w:tcW w:w="1030" w:type="dxa"/>
            <w:shd w:val="clear" w:color="auto" w:fill="F2F2F2" w:themeFill="background1" w:themeFillShade="F2"/>
            <w:vAlign w:val="center"/>
          </w:tcPr>
          <w:p w14:paraId="3DCE24E2" w14:textId="1E6755DA"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7</w:t>
            </w:r>
          </w:p>
        </w:tc>
        <w:tc>
          <w:tcPr>
            <w:tcW w:w="960" w:type="dxa"/>
            <w:shd w:val="clear" w:color="auto" w:fill="F2F2F2" w:themeFill="background1" w:themeFillShade="F2"/>
            <w:vAlign w:val="center"/>
          </w:tcPr>
          <w:p w14:paraId="2869D084" w14:textId="7D554836"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0.0</w:t>
            </w:r>
          </w:p>
        </w:tc>
        <w:tc>
          <w:tcPr>
            <w:tcW w:w="1030" w:type="dxa"/>
            <w:shd w:val="clear" w:color="auto" w:fill="F2F2F2" w:themeFill="background1" w:themeFillShade="F2"/>
            <w:vAlign w:val="center"/>
          </w:tcPr>
          <w:p w14:paraId="7E7114B7" w14:textId="4BC02C6A"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6</w:t>
            </w:r>
          </w:p>
        </w:tc>
        <w:tc>
          <w:tcPr>
            <w:tcW w:w="960" w:type="dxa"/>
            <w:shd w:val="clear" w:color="auto" w:fill="F2F2F2" w:themeFill="background1" w:themeFillShade="F2"/>
            <w:vAlign w:val="center"/>
          </w:tcPr>
          <w:p w14:paraId="5334BC98" w14:textId="2674AE75"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2.5</w:t>
            </w:r>
          </w:p>
        </w:tc>
        <w:tc>
          <w:tcPr>
            <w:tcW w:w="1030" w:type="dxa"/>
            <w:shd w:val="clear" w:color="auto" w:fill="F2F2F2" w:themeFill="background1" w:themeFillShade="F2"/>
          </w:tcPr>
          <w:p w14:paraId="293406D6" w14:textId="65559113"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F2F2F2" w:themeFill="background1" w:themeFillShade="F2"/>
          </w:tcPr>
          <w:p w14:paraId="4BF6FDA2" w14:textId="47BA36EF" w:rsidR="00F85B2E" w:rsidRPr="00D05524" w:rsidRDefault="00F85B2E" w:rsidP="00F85B2E">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AB209B" w:rsidRPr="00D05524" w14:paraId="21FC6826" w14:textId="77777777" w:rsidTr="00FF3B1E">
        <w:trPr>
          <w:trHeight w:val="274"/>
        </w:trPr>
        <w:tc>
          <w:tcPr>
            <w:tcW w:w="1530" w:type="dxa"/>
            <w:vMerge/>
            <w:tcBorders>
              <w:left w:val="nil"/>
              <w:bottom w:val="nil"/>
            </w:tcBorders>
          </w:tcPr>
          <w:p w14:paraId="3B4D5AA5" w14:textId="77777777" w:rsidR="00AB209B" w:rsidRPr="00D05524" w:rsidRDefault="00AB209B" w:rsidP="00AB209B">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219B47E1" w14:textId="7C2951EB" w:rsidR="00AB209B" w:rsidRPr="00D05524" w:rsidRDefault="00AB209B" w:rsidP="00AB209B">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K (England and Wales)</w:t>
            </w:r>
          </w:p>
        </w:tc>
        <w:tc>
          <w:tcPr>
            <w:tcW w:w="1141" w:type="dxa"/>
            <w:shd w:val="clear" w:color="auto" w:fill="auto"/>
            <w:vAlign w:val="center"/>
          </w:tcPr>
          <w:p w14:paraId="5D2157B5" w14:textId="290308A2"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7.6</w:t>
            </w:r>
          </w:p>
        </w:tc>
        <w:tc>
          <w:tcPr>
            <w:tcW w:w="960" w:type="dxa"/>
            <w:shd w:val="clear" w:color="auto" w:fill="auto"/>
            <w:vAlign w:val="center"/>
          </w:tcPr>
          <w:p w14:paraId="632E93D8" w14:textId="746F0278"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468.0</w:t>
            </w:r>
          </w:p>
        </w:tc>
        <w:tc>
          <w:tcPr>
            <w:tcW w:w="1110" w:type="dxa"/>
            <w:shd w:val="clear" w:color="auto" w:fill="auto"/>
            <w:noWrap/>
            <w:vAlign w:val="center"/>
          </w:tcPr>
          <w:p w14:paraId="0CEA9E30" w14:textId="61BEAAB4" w:rsidR="00AB209B" w:rsidRPr="00D05524" w:rsidRDefault="00AB209B" w:rsidP="00AB209B">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4.9</w:t>
            </w:r>
          </w:p>
        </w:tc>
        <w:tc>
          <w:tcPr>
            <w:tcW w:w="810" w:type="dxa"/>
            <w:shd w:val="clear" w:color="auto" w:fill="auto"/>
            <w:noWrap/>
            <w:vAlign w:val="center"/>
          </w:tcPr>
          <w:p w14:paraId="1FC34D50" w14:textId="6AA7B7FE" w:rsidR="00AB209B" w:rsidRPr="00D05524" w:rsidRDefault="00AB209B" w:rsidP="00AB209B">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334.0</w:t>
            </w:r>
          </w:p>
        </w:tc>
        <w:tc>
          <w:tcPr>
            <w:tcW w:w="1030" w:type="dxa"/>
            <w:shd w:val="clear" w:color="auto" w:fill="auto"/>
            <w:vAlign w:val="center"/>
          </w:tcPr>
          <w:p w14:paraId="2279C08B" w14:textId="3F4A8E19"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7</w:t>
            </w:r>
          </w:p>
        </w:tc>
        <w:tc>
          <w:tcPr>
            <w:tcW w:w="960" w:type="dxa"/>
            <w:shd w:val="clear" w:color="auto" w:fill="auto"/>
            <w:noWrap/>
            <w:vAlign w:val="center"/>
          </w:tcPr>
          <w:p w14:paraId="33DC5D1A" w14:textId="2A3A3478"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134.0</w:t>
            </w:r>
          </w:p>
        </w:tc>
        <w:tc>
          <w:tcPr>
            <w:tcW w:w="1030" w:type="dxa"/>
            <w:shd w:val="clear" w:color="auto" w:fill="auto"/>
            <w:vAlign w:val="center"/>
          </w:tcPr>
          <w:p w14:paraId="27EC88A9" w14:textId="15FB9BD7"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w:t>
            </w:r>
          </w:p>
        </w:tc>
        <w:tc>
          <w:tcPr>
            <w:tcW w:w="960" w:type="dxa"/>
            <w:shd w:val="clear" w:color="auto" w:fill="auto"/>
            <w:vAlign w:val="center"/>
          </w:tcPr>
          <w:p w14:paraId="3843898C" w14:textId="70963C14"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79.0</w:t>
            </w:r>
          </w:p>
        </w:tc>
        <w:tc>
          <w:tcPr>
            <w:tcW w:w="1030" w:type="dxa"/>
            <w:shd w:val="clear" w:color="auto" w:fill="auto"/>
            <w:vAlign w:val="center"/>
          </w:tcPr>
          <w:p w14:paraId="120084A6" w14:textId="4E8BB537"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9</w:t>
            </w:r>
          </w:p>
        </w:tc>
        <w:tc>
          <w:tcPr>
            <w:tcW w:w="960" w:type="dxa"/>
            <w:shd w:val="clear" w:color="auto" w:fill="auto"/>
            <w:vAlign w:val="center"/>
          </w:tcPr>
          <w:p w14:paraId="38ED7E0A" w14:textId="60B3D2D3" w:rsidR="00AB209B" w:rsidRPr="00D05524" w:rsidRDefault="00AB209B" w:rsidP="00AB209B">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256.0</w:t>
            </w:r>
          </w:p>
        </w:tc>
        <w:tc>
          <w:tcPr>
            <w:tcW w:w="1030" w:type="dxa"/>
            <w:shd w:val="clear" w:color="auto" w:fill="auto"/>
          </w:tcPr>
          <w:p w14:paraId="0A092625" w14:textId="6DABCC4E"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auto"/>
          </w:tcPr>
          <w:p w14:paraId="1C090B1F" w14:textId="319D5742"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AB209B" w:rsidRPr="00D05524" w14:paraId="0171A6CB" w14:textId="77777777" w:rsidTr="00FF3B1E">
        <w:trPr>
          <w:trHeight w:val="274"/>
        </w:trPr>
        <w:tc>
          <w:tcPr>
            <w:tcW w:w="1530" w:type="dxa"/>
            <w:vMerge/>
            <w:tcBorders>
              <w:left w:val="nil"/>
              <w:bottom w:val="nil"/>
            </w:tcBorders>
          </w:tcPr>
          <w:p w14:paraId="6B344302" w14:textId="77777777" w:rsidR="00AB209B" w:rsidRPr="00D05524" w:rsidRDefault="00AB209B" w:rsidP="00AB209B">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4EFB8F53" w14:textId="0699D640" w:rsidR="00AB209B" w:rsidRPr="00D05524" w:rsidRDefault="00AB209B" w:rsidP="00AB209B">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S</w:t>
            </w:r>
          </w:p>
        </w:tc>
        <w:tc>
          <w:tcPr>
            <w:tcW w:w="1141" w:type="dxa"/>
            <w:shd w:val="clear" w:color="auto" w:fill="F2F2F2" w:themeFill="background1" w:themeFillShade="F2"/>
            <w:vAlign w:val="center"/>
          </w:tcPr>
          <w:p w14:paraId="23B636B3" w14:textId="4FF7A05F"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9.6</w:t>
            </w:r>
          </w:p>
        </w:tc>
        <w:tc>
          <w:tcPr>
            <w:tcW w:w="960" w:type="dxa"/>
            <w:shd w:val="clear" w:color="auto" w:fill="F2F2F2" w:themeFill="background1" w:themeFillShade="F2"/>
            <w:vAlign w:val="center"/>
          </w:tcPr>
          <w:p w14:paraId="205D38D0" w14:textId="69D0415D"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27.5</w:t>
            </w:r>
          </w:p>
        </w:tc>
        <w:tc>
          <w:tcPr>
            <w:tcW w:w="1110" w:type="dxa"/>
            <w:shd w:val="clear" w:color="auto" w:fill="F2F2F2" w:themeFill="background1" w:themeFillShade="F2"/>
            <w:noWrap/>
            <w:vAlign w:val="center"/>
          </w:tcPr>
          <w:p w14:paraId="3359377D" w14:textId="7568795A" w:rsidR="00AB209B" w:rsidRPr="00D05524" w:rsidRDefault="00AB209B" w:rsidP="00AB209B">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7.5</w:t>
            </w:r>
          </w:p>
        </w:tc>
        <w:tc>
          <w:tcPr>
            <w:tcW w:w="810" w:type="dxa"/>
            <w:shd w:val="clear" w:color="auto" w:fill="F2F2F2" w:themeFill="background1" w:themeFillShade="F2"/>
            <w:noWrap/>
            <w:vAlign w:val="center"/>
          </w:tcPr>
          <w:p w14:paraId="00B28B88" w14:textId="44047977" w:rsidR="00AB209B" w:rsidRPr="00D05524" w:rsidRDefault="00AB209B" w:rsidP="00AB209B">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587.5</w:t>
            </w:r>
          </w:p>
        </w:tc>
        <w:tc>
          <w:tcPr>
            <w:tcW w:w="1030" w:type="dxa"/>
            <w:shd w:val="clear" w:color="auto" w:fill="F2F2F2" w:themeFill="background1" w:themeFillShade="F2"/>
            <w:vAlign w:val="center"/>
          </w:tcPr>
          <w:p w14:paraId="5C9FA111" w14:textId="7AB4A929"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2.1</w:t>
            </w:r>
          </w:p>
        </w:tc>
        <w:tc>
          <w:tcPr>
            <w:tcW w:w="960" w:type="dxa"/>
            <w:shd w:val="clear" w:color="auto" w:fill="F2F2F2" w:themeFill="background1" w:themeFillShade="F2"/>
            <w:noWrap/>
            <w:vAlign w:val="center"/>
          </w:tcPr>
          <w:p w14:paraId="72F30003" w14:textId="7FCA8F6A"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740.0</w:t>
            </w:r>
          </w:p>
        </w:tc>
        <w:tc>
          <w:tcPr>
            <w:tcW w:w="1030" w:type="dxa"/>
            <w:shd w:val="clear" w:color="auto" w:fill="F2F2F2" w:themeFill="background1" w:themeFillShade="F2"/>
            <w:vAlign w:val="center"/>
          </w:tcPr>
          <w:p w14:paraId="6F545B8A" w14:textId="18ECC9B9"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F2F2F2" w:themeFill="background1" w:themeFillShade="F2"/>
            <w:vAlign w:val="center"/>
          </w:tcPr>
          <w:p w14:paraId="12489F11" w14:textId="4F038D8E"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F2F2F2" w:themeFill="background1" w:themeFillShade="F2"/>
            <w:vAlign w:val="center"/>
          </w:tcPr>
          <w:p w14:paraId="070B123E" w14:textId="565A6823"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F2F2F2" w:themeFill="background1" w:themeFillShade="F2"/>
            <w:vAlign w:val="center"/>
          </w:tcPr>
          <w:p w14:paraId="4EC77770" w14:textId="6559E19A"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F2F2F2" w:themeFill="background1" w:themeFillShade="F2"/>
          </w:tcPr>
          <w:p w14:paraId="553DF640" w14:textId="4430B773"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c>
          <w:tcPr>
            <w:tcW w:w="960" w:type="dxa"/>
            <w:tcBorders>
              <w:right w:val="nil"/>
            </w:tcBorders>
            <w:shd w:val="clear" w:color="auto" w:fill="F2F2F2" w:themeFill="background1" w:themeFillShade="F2"/>
          </w:tcPr>
          <w:p w14:paraId="451CEB0A" w14:textId="7DB79346" w:rsidR="00AB209B" w:rsidRPr="00D05524" w:rsidRDefault="00AB209B" w:rsidP="00AB209B">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NA</w:t>
            </w:r>
          </w:p>
        </w:tc>
      </w:tr>
      <w:tr w:rsidR="00402D34" w:rsidRPr="00D05524" w14:paraId="3111652D" w14:textId="77777777" w:rsidTr="00FF3B1E">
        <w:trPr>
          <w:trHeight w:val="274"/>
        </w:trPr>
        <w:tc>
          <w:tcPr>
            <w:tcW w:w="1530" w:type="dxa"/>
            <w:vMerge w:val="restart"/>
            <w:tcBorders>
              <w:top w:val="single" w:sz="12" w:space="0" w:color="A6A6A6" w:themeColor="background1" w:themeShade="A6"/>
              <w:left w:val="nil"/>
              <w:bottom w:val="nil"/>
            </w:tcBorders>
            <w:shd w:val="clear" w:color="auto" w:fill="F2F2F2" w:themeFill="background1" w:themeFillShade="F2"/>
            <w:vAlign w:val="center"/>
          </w:tcPr>
          <w:p w14:paraId="00186A27" w14:textId="300FB06F" w:rsidR="00402D34" w:rsidRPr="00D05524" w:rsidRDefault="00402D34" w:rsidP="00402D34">
            <w:pPr>
              <w:spacing w:line="276" w:lineRule="auto"/>
              <w:contextualSpacing w:val="0"/>
              <w:rPr>
                <w:rFonts w:ascii="Times New Roman" w:eastAsia="Times New Roman" w:hAnsi="Times New Roman" w:cs="Times New Roman"/>
                <w:b/>
                <w:color w:val="000000"/>
                <w:sz w:val="20"/>
                <w:szCs w:val="20"/>
                <w:lang w:val="en-US"/>
              </w:rPr>
            </w:pPr>
            <w:r w:rsidRPr="00D05524">
              <w:rPr>
                <w:rFonts w:ascii="Times New Roman" w:eastAsia="Times New Roman" w:hAnsi="Times New Roman" w:cs="Times New Roman"/>
                <w:b/>
                <w:color w:val="000000"/>
                <w:sz w:val="20"/>
                <w:szCs w:val="20"/>
                <w:lang w:val="en-US"/>
              </w:rPr>
              <w:t>H</w:t>
            </w:r>
            <w:r w:rsidR="00B36F31">
              <w:rPr>
                <w:rFonts w:ascii="Times New Roman" w:eastAsia="Times New Roman" w:hAnsi="Times New Roman" w:cs="Times New Roman"/>
                <w:b/>
                <w:color w:val="000000"/>
                <w:sz w:val="20"/>
                <w:szCs w:val="20"/>
                <w:lang w:val="en-US"/>
              </w:rPr>
              <w:t>V</w:t>
            </w:r>
            <w:r w:rsidR="00806C97">
              <w:rPr>
                <w:rFonts w:ascii="Times New Roman" w:eastAsia="Times New Roman" w:hAnsi="Times New Roman" w:cs="Times New Roman"/>
                <w:b/>
                <w:color w:val="000000"/>
                <w:sz w:val="20"/>
                <w:szCs w:val="20"/>
                <w:lang w:val="en-US"/>
              </w:rPr>
              <w:t>-</w:t>
            </w:r>
            <w:r w:rsidRPr="00D05524">
              <w:rPr>
                <w:rFonts w:ascii="Times New Roman" w:eastAsia="Times New Roman" w:hAnsi="Times New Roman" w:cs="Times New Roman"/>
                <w:b/>
                <w:color w:val="000000"/>
                <w:sz w:val="20"/>
                <w:szCs w:val="20"/>
                <w:lang w:val="en-US"/>
              </w:rPr>
              <w:t>PCV era</w:t>
            </w:r>
          </w:p>
        </w:tc>
        <w:tc>
          <w:tcPr>
            <w:tcW w:w="2373" w:type="dxa"/>
            <w:tcBorders>
              <w:top w:val="single" w:sz="12" w:space="0" w:color="A6A6A6" w:themeColor="background1" w:themeShade="A6"/>
            </w:tcBorders>
            <w:shd w:val="clear" w:color="auto" w:fill="auto"/>
            <w:vAlign w:val="center"/>
          </w:tcPr>
          <w:p w14:paraId="43AD1AAF" w14:textId="77838EC5"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Denmark</w:t>
            </w:r>
          </w:p>
        </w:tc>
        <w:tc>
          <w:tcPr>
            <w:tcW w:w="1141" w:type="dxa"/>
            <w:tcBorders>
              <w:top w:val="single" w:sz="12" w:space="0" w:color="A6A6A6" w:themeColor="background1" w:themeShade="A6"/>
            </w:tcBorders>
            <w:shd w:val="clear" w:color="auto" w:fill="auto"/>
            <w:vAlign w:val="center"/>
          </w:tcPr>
          <w:p w14:paraId="62E5799C" w14:textId="0D0924B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4.6</w:t>
            </w:r>
          </w:p>
        </w:tc>
        <w:tc>
          <w:tcPr>
            <w:tcW w:w="960" w:type="dxa"/>
            <w:tcBorders>
              <w:top w:val="single" w:sz="12" w:space="0" w:color="A6A6A6" w:themeColor="background1" w:themeShade="A6"/>
            </w:tcBorders>
            <w:shd w:val="clear" w:color="auto" w:fill="auto"/>
            <w:vAlign w:val="center"/>
          </w:tcPr>
          <w:p w14:paraId="187734AF" w14:textId="32D1370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63.0</w:t>
            </w:r>
          </w:p>
        </w:tc>
        <w:tc>
          <w:tcPr>
            <w:tcW w:w="1110" w:type="dxa"/>
            <w:tcBorders>
              <w:top w:val="single" w:sz="12" w:space="0" w:color="A6A6A6" w:themeColor="background1" w:themeShade="A6"/>
            </w:tcBorders>
            <w:shd w:val="clear" w:color="auto" w:fill="auto"/>
            <w:noWrap/>
            <w:vAlign w:val="center"/>
          </w:tcPr>
          <w:p w14:paraId="302CDD57" w14:textId="1F37C448"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1</w:t>
            </w:r>
          </w:p>
        </w:tc>
        <w:tc>
          <w:tcPr>
            <w:tcW w:w="810" w:type="dxa"/>
            <w:tcBorders>
              <w:top w:val="single" w:sz="12" w:space="0" w:color="A6A6A6" w:themeColor="background1" w:themeShade="A6"/>
            </w:tcBorders>
            <w:shd w:val="clear" w:color="auto" w:fill="auto"/>
            <w:noWrap/>
            <w:vAlign w:val="center"/>
          </w:tcPr>
          <w:p w14:paraId="44341C2F" w14:textId="3971CA5C"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14.7</w:t>
            </w:r>
          </w:p>
        </w:tc>
        <w:tc>
          <w:tcPr>
            <w:tcW w:w="1030" w:type="dxa"/>
            <w:tcBorders>
              <w:top w:val="single" w:sz="12" w:space="0" w:color="A6A6A6" w:themeColor="background1" w:themeShade="A6"/>
            </w:tcBorders>
            <w:shd w:val="clear" w:color="auto" w:fill="auto"/>
            <w:vAlign w:val="center"/>
          </w:tcPr>
          <w:p w14:paraId="1E2A1F27" w14:textId="5D6CFAD8"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3.5</w:t>
            </w:r>
          </w:p>
        </w:tc>
        <w:tc>
          <w:tcPr>
            <w:tcW w:w="960" w:type="dxa"/>
            <w:tcBorders>
              <w:top w:val="single" w:sz="12" w:space="0" w:color="A6A6A6" w:themeColor="background1" w:themeShade="A6"/>
            </w:tcBorders>
            <w:shd w:val="clear" w:color="auto" w:fill="auto"/>
            <w:noWrap/>
            <w:vAlign w:val="center"/>
          </w:tcPr>
          <w:p w14:paraId="50F9DA1B" w14:textId="38E01EFD"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48.3</w:t>
            </w:r>
          </w:p>
        </w:tc>
        <w:tc>
          <w:tcPr>
            <w:tcW w:w="1030" w:type="dxa"/>
            <w:tcBorders>
              <w:top w:val="single" w:sz="12" w:space="0" w:color="A6A6A6" w:themeColor="background1" w:themeShade="A6"/>
            </w:tcBorders>
            <w:shd w:val="clear" w:color="auto" w:fill="auto"/>
            <w:vAlign w:val="center"/>
          </w:tcPr>
          <w:p w14:paraId="1C312DD4" w14:textId="0911A6AE"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top w:val="single" w:sz="12" w:space="0" w:color="A6A6A6" w:themeColor="background1" w:themeShade="A6"/>
            </w:tcBorders>
            <w:shd w:val="clear" w:color="auto" w:fill="auto"/>
            <w:vAlign w:val="center"/>
          </w:tcPr>
          <w:p w14:paraId="25B7E6B3" w14:textId="053421BA"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top w:val="single" w:sz="12" w:space="0" w:color="A6A6A6" w:themeColor="background1" w:themeShade="A6"/>
            </w:tcBorders>
            <w:shd w:val="clear" w:color="auto" w:fill="auto"/>
            <w:vAlign w:val="center"/>
          </w:tcPr>
          <w:p w14:paraId="1B1A1BD9" w14:textId="3BFE9F1B"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top w:val="single" w:sz="12" w:space="0" w:color="A6A6A6" w:themeColor="background1" w:themeShade="A6"/>
            </w:tcBorders>
            <w:shd w:val="clear" w:color="auto" w:fill="auto"/>
            <w:vAlign w:val="center"/>
          </w:tcPr>
          <w:p w14:paraId="53AB1DDC" w14:textId="322AB40A"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top w:val="single" w:sz="12" w:space="0" w:color="A6A6A6" w:themeColor="background1" w:themeShade="A6"/>
            </w:tcBorders>
            <w:shd w:val="clear" w:color="auto" w:fill="auto"/>
            <w:vAlign w:val="center"/>
          </w:tcPr>
          <w:p w14:paraId="66A56C71" w14:textId="2B49A652"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top w:val="single" w:sz="12" w:space="0" w:color="A6A6A6" w:themeColor="background1" w:themeShade="A6"/>
              <w:right w:val="nil"/>
            </w:tcBorders>
            <w:shd w:val="clear" w:color="auto" w:fill="auto"/>
            <w:vAlign w:val="center"/>
          </w:tcPr>
          <w:p w14:paraId="733E1DFD" w14:textId="437E6497"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r>
      <w:tr w:rsidR="00402D34" w:rsidRPr="00D05524" w14:paraId="3925B345" w14:textId="77777777" w:rsidTr="00FF3B1E">
        <w:trPr>
          <w:trHeight w:val="274"/>
        </w:trPr>
        <w:tc>
          <w:tcPr>
            <w:tcW w:w="1530" w:type="dxa"/>
            <w:vMerge/>
            <w:tcBorders>
              <w:left w:val="nil"/>
              <w:bottom w:val="nil"/>
            </w:tcBorders>
            <w:shd w:val="clear" w:color="auto" w:fill="F2F2F2" w:themeFill="background1" w:themeFillShade="F2"/>
          </w:tcPr>
          <w:p w14:paraId="03634957" w14:textId="77777777"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130147DB" w14:textId="6B1DCA34"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inland</w:t>
            </w:r>
          </w:p>
        </w:tc>
        <w:tc>
          <w:tcPr>
            <w:tcW w:w="1141" w:type="dxa"/>
            <w:shd w:val="clear" w:color="auto" w:fill="F2F2F2" w:themeFill="background1" w:themeFillShade="F2"/>
            <w:vAlign w:val="center"/>
          </w:tcPr>
          <w:p w14:paraId="332E4758" w14:textId="1F3F4FA6"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5.3</w:t>
            </w:r>
          </w:p>
        </w:tc>
        <w:tc>
          <w:tcPr>
            <w:tcW w:w="960" w:type="dxa"/>
            <w:shd w:val="clear" w:color="auto" w:fill="F2F2F2" w:themeFill="background1" w:themeFillShade="F2"/>
            <w:vAlign w:val="center"/>
          </w:tcPr>
          <w:p w14:paraId="1173C9F2" w14:textId="5ADF5B9C"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91.0</w:t>
            </w:r>
          </w:p>
        </w:tc>
        <w:tc>
          <w:tcPr>
            <w:tcW w:w="1110" w:type="dxa"/>
            <w:shd w:val="clear" w:color="auto" w:fill="F2F2F2" w:themeFill="background1" w:themeFillShade="F2"/>
            <w:noWrap/>
            <w:vAlign w:val="center"/>
          </w:tcPr>
          <w:p w14:paraId="22170DA0" w14:textId="45CA5460"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0.0</w:t>
            </w:r>
          </w:p>
        </w:tc>
        <w:tc>
          <w:tcPr>
            <w:tcW w:w="810" w:type="dxa"/>
            <w:shd w:val="clear" w:color="auto" w:fill="F2F2F2" w:themeFill="background1" w:themeFillShade="F2"/>
            <w:noWrap/>
            <w:vAlign w:val="center"/>
          </w:tcPr>
          <w:p w14:paraId="69727C41" w14:textId="7E13C582"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21.5</w:t>
            </w:r>
          </w:p>
        </w:tc>
        <w:tc>
          <w:tcPr>
            <w:tcW w:w="1030" w:type="dxa"/>
            <w:shd w:val="clear" w:color="auto" w:fill="F2F2F2" w:themeFill="background1" w:themeFillShade="F2"/>
            <w:vAlign w:val="center"/>
          </w:tcPr>
          <w:p w14:paraId="6815AE3D" w14:textId="578CF5E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5.3</w:t>
            </w:r>
          </w:p>
        </w:tc>
        <w:tc>
          <w:tcPr>
            <w:tcW w:w="960" w:type="dxa"/>
            <w:shd w:val="clear" w:color="auto" w:fill="F2F2F2" w:themeFill="background1" w:themeFillShade="F2"/>
            <w:noWrap/>
            <w:vAlign w:val="center"/>
          </w:tcPr>
          <w:p w14:paraId="22CA5831" w14:textId="55C170B5"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69.5</w:t>
            </w:r>
          </w:p>
        </w:tc>
        <w:tc>
          <w:tcPr>
            <w:tcW w:w="1030" w:type="dxa"/>
            <w:shd w:val="clear" w:color="auto" w:fill="F2F2F2" w:themeFill="background1" w:themeFillShade="F2"/>
            <w:noWrap/>
            <w:vAlign w:val="center"/>
          </w:tcPr>
          <w:p w14:paraId="47A61735" w14:textId="790DC3E4"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4.5</w:t>
            </w:r>
          </w:p>
        </w:tc>
        <w:tc>
          <w:tcPr>
            <w:tcW w:w="960" w:type="dxa"/>
            <w:shd w:val="clear" w:color="auto" w:fill="F2F2F2" w:themeFill="background1" w:themeFillShade="F2"/>
            <w:noWrap/>
            <w:vAlign w:val="center"/>
          </w:tcPr>
          <w:p w14:paraId="49D52A10" w14:textId="2020F080"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50.5</w:t>
            </w:r>
          </w:p>
        </w:tc>
        <w:tc>
          <w:tcPr>
            <w:tcW w:w="1030" w:type="dxa"/>
            <w:shd w:val="clear" w:color="auto" w:fill="F2F2F2" w:themeFill="background1" w:themeFillShade="F2"/>
            <w:noWrap/>
            <w:vAlign w:val="center"/>
          </w:tcPr>
          <w:p w14:paraId="11BB918A" w14:textId="2AB71CEB"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6.3</w:t>
            </w:r>
          </w:p>
        </w:tc>
        <w:tc>
          <w:tcPr>
            <w:tcW w:w="960" w:type="dxa"/>
            <w:shd w:val="clear" w:color="auto" w:fill="F2F2F2" w:themeFill="background1" w:themeFillShade="F2"/>
            <w:noWrap/>
            <w:vAlign w:val="center"/>
          </w:tcPr>
          <w:p w14:paraId="63CB19EC" w14:textId="4DDD229C"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70.0</w:t>
            </w:r>
          </w:p>
        </w:tc>
        <w:tc>
          <w:tcPr>
            <w:tcW w:w="1030" w:type="dxa"/>
            <w:shd w:val="clear" w:color="auto" w:fill="F2F2F2" w:themeFill="background1" w:themeFillShade="F2"/>
            <w:noWrap/>
            <w:vAlign w:val="center"/>
          </w:tcPr>
          <w:p w14:paraId="01AE54D2" w14:textId="3785A033"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4</w:t>
            </w:r>
          </w:p>
        </w:tc>
        <w:tc>
          <w:tcPr>
            <w:tcW w:w="960" w:type="dxa"/>
            <w:tcBorders>
              <w:right w:val="nil"/>
            </w:tcBorders>
            <w:shd w:val="clear" w:color="auto" w:fill="F2F2F2" w:themeFill="background1" w:themeFillShade="F2"/>
            <w:noWrap/>
            <w:vAlign w:val="center"/>
          </w:tcPr>
          <w:p w14:paraId="17F8A6DA" w14:textId="1B2810EB"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sz w:val="20"/>
                <w:szCs w:val="20"/>
                <w:lang w:val="en-US"/>
              </w:rPr>
              <w:t>15.0</w:t>
            </w:r>
          </w:p>
        </w:tc>
      </w:tr>
      <w:tr w:rsidR="00402D34" w:rsidRPr="00D05524" w14:paraId="25C78502" w14:textId="77777777" w:rsidTr="00FF3B1E">
        <w:trPr>
          <w:trHeight w:val="274"/>
        </w:trPr>
        <w:tc>
          <w:tcPr>
            <w:tcW w:w="1530" w:type="dxa"/>
            <w:vMerge/>
            <w:tcBorders>
              <w:left w:val="nil"/>
              <w:bottom w:val="nil"/>
            </w:tcBorders>
            <w:shd w:val="clear" w:color="auto" w:fill="F2F2F2" w:themeFill="background1" w:themeFillShade="F2"/>
          </w:tcPr>
          <w:p w14:paraId="765B1FC7" w14:textId="77777777"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20DEFA99" w14:textId="023A0CE5"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France</w:t>
            </w:r>
          </w:p>
        </w:tc>
        <w:tc>
          <w:tcPr>
            <w:tcW w:w="1141" w:type="dxa"/>
            <w:shd w:val="clear" w:color="auto" w:fill="auto"/>
            <w:vAlign w:val="center"/>
          </w:tcPr>
          <w:p w14:paraId="2540893D" w14:textId="78406898"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0</w:t>
            </w:r>
          </w:p>
        </w:tc>
        <w:tc>
          <w:tcPr>
            <w:tcW w:w="960" w:type="dxa"/>
            <w:shd w:val="clear" w:color="auto" w:fill="auto"/>
            <w:vAlign w:val="center"/>
          </w:tcPr>
          <w:p w14:paraId="37DDB1D7" w14:textId="59F9898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700.0</w:t>
            </w:r>
          </w:p>
        </w:tc>
        <w:tc>
          <w:tcPr>
            <w:tcW w:w="1110" w:type="dxa"/>
            <w:shd w:val="clear" w:color="auto" w:fill="auto"/>
            <w:noWrap/>
            <w:vAlign w:val="center"/>
          </w:tcPr>
          <w:p w14:paraId="4EFC6649" w14:textId="551CDE1F"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7.3</w:t>
            </w:r>
          </w:p>
        </w:tc>
        <w:tc>
          <w:tcPr>
            <w:tcW w:w="810" w:type="dxa"/>
            <w:shd w:val="clear" w:color="auto" w:fill="auto"/>
            <w:noWrap/>
            <w:vAlign w:val="center"/>
          </w:tcPr>
          <w:p w14:paraId="43ECEEE9" w14:textId="4F82374F"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22.0</w:t>
            </w:r>
          </w:p>
        </w:tc>
        <w:tc>
          <w:tcPr>
            <w:tcW w:w="1030" w:type="dxa"/>
            <w:shd w:val="clear" w:color="auto" w:fill="auto"/>
            <w:vAlign w:val="center"/>
          </w:tcPr>
          <w:p w14:paraId="73964C2A" w14:textId="5190A8B1"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7</w:t>
            </w:r>
          </w:p>
        </w:tc>
        <w:tc>
          <w:tcPr>
            <w:tcW w:w="960" w:type="dxa"/>
            <w:shd w:val="clear" w:color="auto" w:fill="auto"/>
            <w:noWrap/>
            <w:vAlign w:val="center"/>
          </w:tcPr>
          <w:p w14:paraId="67F4DA32" w14:textId="35A463B8"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78.0</w:t>
            </w:r>
          </w:p>
        </w:tc>
        <w:tc>
          <w:tcPr>
            <w:tcW w:w="1030" w:type="dxa"/>
            <w:shd w:val="clear" w:color="auto" w:fill="auto"/>
            <w:vAlign w:val="center"/>
          </w:tcPr>
          <w:p w14:paraId="3763A295" w14:textId="7E92666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2</w:t>
            </w:r>
          </w:p>
        </w:tc>
        <w:tc>
          <w:tcPr>
            <w:tcW w:w="960" w:type="dxa"/>
            <w:shd w:val="clear" w:color="auto" w:fill="auto"/>
            <w:vAlign w:val="center"/>
          </w:tcPr>
          <w:p w14:paraId="0460EF9F" w14:textId="516E7D97"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187.0</w:t>
            </w:r>
          </w:p>
        </w:tc>
        <w:tc>
          <w:tcPr>
            <w:tcW w:w="1030" w:type="dxa"/>
            <w:shd w:val="clear" w:color="auto" w:fill="auto"/>
            <w:vAlign w:val="center"/>
          </w:tcPr>
          <w:p w14:paraId="15D550CD" w14:textId="16D4E87E"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4</w:t>
            </w:r>
          </w:p>
        </w:tc>
        <w:tc>
          <w:tcPr>
            <w:tcW w:w="960" w:type="dxa"/>
            <w:shd w:val="clear" w:color="auto" w:fill="auto"/>
            <w:vAlign w:val="center"/>
          </w:tcPr>
          <w:p w14:paraId="33897821" w14:textId="00E7ED1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204.0</w:t>
            </w:r>
          </w:p>
        </w:tc>
        <w:tc>
          <w:tcPr>
            <w:tcW w:w="1030" w:type="dxa"/>
            <w:shd w:val="clear" w:color="auto" w:fill="auto"/>
            <w:vAlign w:val="center"/>
          </w:tcPr>
          <w:p w14:paraId="3BD2518C" w14:textId="5C7E36A2"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0.1</w:t>
            </w:r>
          </w:p>
        </w:tc>
        <w:tc>
          <w:tcPr>
            <w:tcW w:w="960" w:type="dxa"/>
            <w:tcBorders>
              <w:right w:val="nil"/>
            </w:tcBorders>
            <w:shd w:val="clear" w:color="auto" w:fill="auto"/>
            <w:vAlign w:val="center"/>
          </w:tcPr>
          <w:p w14:paraId="0E8F2D3F" w14:textId="3CBB8DC2"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color w:val="000000"/>
                <w:sz w:val="20"/>
                <w:szCs w:val="20"/>
                <w:lang w:val="en-US"/>
              </w:rPr>
              <w:t>9.0</w:t>
            </w:r>
          </w:p>
        </w:tc>
      </w:tr>
      <w:tr w:rsidR="00402D34" w:rsidRPr="00D05524" w14:paraId="5F6C5F6B" w14:textId="77777777" w:rsidTr="00FF3B1E">
        <w:trPr>
          <w:trHeight w:val="274"/>
        </w:trPr>
        <w:tc>
          <w:tcPr>
            <w:tcW w:w="1530" w:type="dxa"/>
            <w:vMerge/>
            <w:tcBorders>
              <w:left w:val="nil"/>
              <w:bottom w:val="nil"/>
            </w:tcBorders>
            <w:shd w:val="clear" w:color="auto" w:fill="F2F2F2" w:themeFill="background1" w:themeFillShade="F2"/>
          </w:tcPr>
          <w:p w14:paraId="72465D43" w14:textId="77777777"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1074D4BF" w14:textId="5070F0F1"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ew Zealand</w:t>
            </w:r>
          </w:p>
        </w:tc>
        <w:tc>
          <w:tcPr>
            <w:tcW w:w="1141" w:type="dxa"/>
            <w:shd w:val="clear" w:color="auto" w:fill="F2F2F2" w:themeFill="background1" w:themeFillShade="F2"/>
            <w:vAlign w:val="center"/>
          </w:tcPr>
          <w:p w14:paraId="6D124B2C" w14:textId="5F7A98BF"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7</w:t>
            </w:r>
          </w:p>
        </w:tc>
        <w:tc>
          <w:tcPr>
            <w:tcW w:w="960" w:type="dxa"/>
            <w:shd w:val="clear" w:color="auto" w:fill="F2F2F2" w:themeFill="background1" w:themeFillShade="F2"/>
            <w:vAlign w:val="center"/>
          </w:tcPr>
          <w:p w14:paraId="71DAC221" w14:textId="7D42B618"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2.5</w:t>
            </w:r>
          </w:p>
        </w:tc>
        <w:tc>
          <w:tcPr>
            <w:tcW w:w="1110" w:type="dxa"/>
            <w:shd w:val="clear" w:color="auto" w:fill="F2F2F2" w:themeFill="background1" w:themeFillShade="F2"/>
            <w:noWrap/>
            <w:vAlign w:val="center"/>
          </w:tcPr>
          <w:p w14:paraId="70566299" w14:textId="0350A757"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6.0</w:t>
            </w:r>
          </w:p>
        </w:tc>
        <w:tc>
          <w:tcPr>
            <w:tcW w:w="810" w:type="dxa"/>
            <w:shd w:val="clear" w:color="auto" w:fill="F2F2F2" w:themeFill="background1" w:themeFillShade="F2"/>
            <w:noWrap/>
            <w:vAlign w:val="center"/>
          </w:tcPr>
          <w:p w14:paraId="3D11761A" w14:textId="48306861"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04.0</w:t>
            </w:r>
          </w:p>
        </w:tc>
        <w:tc>
          <w:tcPr>
            <w:tcW w:w="1030" w:type="dxa"/>
            <w:shd w:val="clear" w:color="auto" w:fill="F2F2F2" w:themeFill="background1" w:themeFillShade="F2"/>
            <w:vAlign w:val="center"/>
          </w:tcPr>
          <w:p w14:paraId="61EC9A49" w14:textId="04213ECA"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9</w:t>
            </w:r>
          </w:p>
        </w:tc>
        <w:tc>
          <w:tcPr>
            <w:tcW w:w="960" w:type="dxa"/>
            <w:shd w:val="clear" w:color="auto" w:fill="F2F2F2" w:themeFill="background1" w:themeFillShade="F2"/>
            <w:noWrap/>
            <w:vAlign w:val="center"/>
          </w:tcPr>
          <w:p w14:paraId="4CE7D05D" w14:textId="0A7284EE"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9.5</w:t>
            </w:r>
          </w:p>
        </w:tc>
        <w:tc>
          <w:tcPr>
            <w:tcW w:w="1030" w:type="dxa"/>
            <w:shd w:val="clear" w:color="auto" w:fill="F2F2F2" w:themeFill="background1" w:themeFillShade="F2"/>
            <w:vAlign w:val="center"/>
          </w:tcPr>
          <w:p w14:paraId="74316490" w14:textId="6662651E"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6</w:t>
            </w:r>
          </w:p>
        </w:tc>
        <w:tc>
          <w:tcPr>
            <w:tcW w:w="960" w:type="dxa"/>
            <w:shd w:val="clear" w:color="auto" w:fill="F2F2F2" w:themeFill="background1" w:themeFillShade="F2"/>
            <w:vAlign w:val="center"/>
          </w:tcPr>
          <w:p w14:paraId="25EBCDEB" w14:textId="67CE14C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9.0</w:t>
            </w:r>
          </w:p>
        </w:tc>
        <w:tc>
          <w:tcPr>
            <w:tcW w:w="1030" w:type="dxa"/>
            <w:shd w:val="clear" w:color="auto" w:fill="F2F2F2" w:themeFill="background1" w:themeFillShade="F2"/>
            <w:vAlign w:val="center"/>
          </w:tcPr>
          <w:p w14:paraId="62476F89" w14:textId="67FEF652"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w:t>
            </w:r>
          </w:p>
        </w:tc>
        <w:tc>
          <w:tcPr>
            <w:tcW w:w="960" w:type="dxa"/>
            <w:shd w:val="clear" w:color="auto" w:fill="F2F2F2" w:themeFill="background1" w:themeFillShade="F2"/>
            <w:vAlign w:val="center"/>
          </w:tcPr>
          <w:p w14:paraId="698EB954" w14:textId="3B3C8932"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3.0</w:t>
            </w:r>
          </w:p>
        </w:tc>
        <w:tc>
          <w:tcPr>
            <w:tcW w:w="1030" w:type="dxa"/>
            <w:shd w:val="clear" w:color="auto" w:fill="F2F2F2" w:themeFill="background1" w:themeFillShade="F2"/>
            <w:vAlign w:val="center"/>
          </w:tcPr>
          <w:p w14:paraId="2368AE33" w14:textId="1C68221A"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w:t>
            </w:r>
          </w:p>
        </w:tc>
        <w:tc>
          <w:tcPr>
            <w:tcW w:w="960" w:type="dxa"/>
            <w:tcBorders>
              <w:right w:val="nil"/>
            </w:tcBorders>
            <w:shd w:val="clear" w:color="auto" w:fill="F2F2F2" w:themeFill="background1" w:themeFillShade="F2"/>
            <w:vAlign w:val="center"/>
          </w:tcPr>
          <w:p w14:paraId="01EF9679" w14:textId="6D7C3101"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2.5</w:t>
            </w:r>
          </w:p>
        </w:tc>
      </w:tr>
      <w:tr w:rsidR="00402D34" w:rsidRPr="00D05524" w14:paraId="2906D89E" w14:textId="77777777" w:rsidTr="00FF3B1E">
        <w:trPr>
          <w:trHeight w:val="274"/>
        </w:trPr>
        <w:tc>
          <w:tcPr>
            <w:tcW w:w="1530" w:type="dxa"/>
            <w:vMerge/>
            <w:tcBorders>
              <w:left w:val="nil"/>
              <w:bottom w:val="nil"/>
            </w:tcBorders>
            <w:shd w:val="clear" w:color="auto" w:fill="F2F2F2" w:themeFill="background1" w:themeFillShade="F2"/>
          </w:tcPr>
          <w:p w14:paraId="5B95864E" w14:textId="77777777"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124E478A" w14:textId="6AD6CDA6"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Norway</w:t>
            </w:r>
          </w:p>
        </w:tc>
        <w:tc>
          <w:tcPr>
            <w:tcW w:w="1141" w:type="dxa"/>
            <w:shd w:val="clear" w:color="auto" w:fill="auto"/>
            <w:vAlign w:val="center"/>
          </w:tcPr>
          <w:p w14:paraId="601B2D82" w14:textId="0629F844"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8.1</w:t>
            </w:r>
          </w:p>
        </w:tc>
        <w:tc>
          <w:tcPr>
            <w:tcW w:w="960" w:type="dxa"/>
            <w:shd w:val="clear" w:color="auto" w:fill="auto"/>
            <w:vAlign w:val="center"/>
          </w:tcPr>
          <w:p w14:paraId="0DADACCC" w14:textId="132609AB"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3.5</w:t>
            </w:r>
          </w:p>
        </w:tc>
        <w:tc>
          <w:tcPr>
            <w:tcW w:w="1110" w:type="dxa"/>
            <w:shd w:val="clear" w:color="auto" w:fill="auto"/>
            <w:noWrap/>
            <w:vAlign w:val="center"/>
          </w:tcPr>
          <w:p w14:paraId="5ACAB60B" w14:textId="354DAB1B"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9.3</w:t>
            </w:r>
          </w:p>
        </w:tc>
        <w:tc>
          <w:tcPr>
            <w:tcW w:w="810" w:type="dxa"/>
            <w:shd w:val="clear" w:color="auto" w:fill="auto"/>
            <w:noWrap/>
            <w:vAlign w:val="center"/>
          </w:tcPr>
          <w:p w14:paraId="2DB6BD15" w14:textId="7FA9F74F"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76.0</w:t>
            </w:r>
          </w:p>
        </w:tc>
        <w:tc>
          <w:tcPr>
            <w:tcW w:w="1030" w:type="dxa"/>
            <w:shd w:val="clear" w:color="auto" w:fill="auto"/>
            <w:vAlign w:val="center"/>
          </w:tcPr>
          <w:p w14:paraId="5680967C" w14:textId="36817CFF"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8.9</w:t>
            </w:r>
          </w:p>
        </w:tc>
        <w:tc>
          <w:tcPr>
            <w:tcW w:w="960" w:type="dxa"/>
            <w:shd w:val="clear" w:color="auto" w:fill="auto"/>
            <w:noWrap/>
            <w:vAlign w:val="center"/>
          </w:tcPr>
          <w:p w14:paraId="1E19F44E" w14:textId="20A520AD"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37.5</w:t>
            </w:r>
          </w:p>
        </w:tc>
        <w:tc>
          <w:tcPr>
            <w:tcW w:w="1030" w:type="dxa"/>
            <w:shd w:val="clear" w:color="auto" w:fill="auto"/>
            <w:vAlign w:val="center"/>
          </w:tcPr>
          <w:p w14:paraId="64BE2555" w14:textId="79E33EBF"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auto"/>
            <w:vAlign w:val="center"/>
          </w:tcPr>
          <w:p w14:paraId="6DAB1547" w14:textId="1DEB248B"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auto"/>
            <w:vAlign w:val="center"/>
          </w:tcPr>
          <w:p w14:paraId="575C381B" w14:textId="60E5A569"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shd w:val="clear" w:color="auto" w:fill="auto"/>
            <w:vAlign w:val="center"/>
          </w:tcPr>
          <w:p w14:paraId="07E152A2" w14:textId="6507A0D5"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shd w:val="clear" w:color="auto" w:fill="auto"/>
            <w:vAlign w:val="center"/>
          </w:tcPr>
          <w:p w14:paraId="6A2BB6C3" w14:textId="70B1F699"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right w:val="nil"/>
            </w:tcBorders>
            <w:shd w:val="clear" w:color="auto" w:fill="auto"/>
            <w:vAlign w:val="center"/>
          </w:tcPr>
          <w:p w14:paraId="2A0F5399" w14:textId="4BF0AAD7"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r>
      <w:tr w:rsidR="00402D34" w:rsidRPr="00D05524" w14:paraId="4E3D6D3D" w14:textId="77777777" w:rsidTr="00FF3B1E">
        <w:trPr>
          <w:trHeight w:val="274"/>
        </w:trPr>
        <w:tc>
          <w:tcPr>
            <w:tcW w:w="1530" w:type="dxa"/>
            <w:vMerge/>
            <w:tcBorders>
              <w:left w:val="nil"/>
              <w:bottom w:val="nil"/>
            </w:tcBorders>
            <w:shd w:val="clear" w:color="auto" w:fill="F2F2F2" w:themeFill="background1" w:themeFillShade="F2"/>
          </w:tcPr>
          <w:p w14:paraId="06B0FC8B" w14:textId="77777777"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F2F2F2" w:themeFill="background1" w:themeFillShade="F2"/>
            <w:vAlign w:val="center"/>
          </w:tcPr>
          <w:p w14:paraId="4ED51D7D" w14:textId="6DFC5036"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The Netherlands</w:t>
            </w:r>
          </w:p>
        </w:tc>
        <w:tc>
          <w:tcPr>
            <w:tcW w:w="1141" w:type="dxa"/>
            <w:shd w:val="clear" w:color="auto" w:fill="F2F2F2" w:themeFill="background1" w:themeFillShade="F2"/>
            <w:vAlign w:val="center"/>
          </w:tcPr>
          <w:p w14:paraId="60D918B4" w14:textId="2A34A9CF"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0.5</w:t>
            </w:r>
          </w:p>
        </w:tc>
        <w:tc>
          <w:tcPr>
            <w:tcW w:w="960" w:type="dxa"/>
            <w:shd w:val="clear" w:color="auto" w:fill="F2F2F2" w:themeFill="background1" w:themeFillShade="F2"/>
            <w:vAlign w:val="center"/>
          </w:tcPr>
          <w:p w14:paraId="0395987F" w14:textId="41633414"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74.5</w:t>
            </w:r>
          </w:p>
        </w:tc>
        <w:tc>
          <w:tcPr>
            <w:tcW w:w="1110" w:type="dxa"/>
            <w:shd w:val="clear" w:color="auto" w:fill="F2F2F2" w:themeFill="background1" w:themeFillShade="F2"/>
            <w:noWrap/>
            <w:vAlign w:val="center"/>
          </w:tcPr>
          <w:p w14:paraId="1D07F138" w14:textId="15D1C0DB"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9.1</w:t>
            </w:r>
          </w:p>
        </w:tc>
        <w:tc>
          <w:tcPr>
            <w:tcW w:w="810" w:type="dxa"/>
            <w:shd w:val="clear" w:color="auto" w:fill="F2F2F2" w:themeFill="background1" w:themeFillShade="F2"/>
            <w:noWrap/>
            <w:vAlign w:val="center"/>
          </w:tcPr>
          <w:p w14:paraId="54BDA3D8" w14:textId="2AE04004"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141.5</w:t>
            </w:r>
          </w:p>
        </w:tc>
        <w:tc>
          <w:tcPr>
            <w:tcW w:w="1030" w:type="dxa"/>
            <w:shd w:val="clear" w:color="auto" w:fill="F2F2F2" w:themeFill="background1" w:themeFillShade="F2"/>
            <w:vAlign w:val="center"/>
          </w:tcPr>
          <w:p w14:paraId="0A437FA5" w14:textId="7804A49A"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1.4</w:t>
            </w:r>
          </w:p>
        </w:tc>
        <w:tc>
          <w:tcPr>
            <w:tcW w:w="960" w:type="dxa"/>
            <w:shd w:val="clear" w:color="auto" w:fill="F2F2F2" w:themeFill="background1" w:themeFillShade="F2"/>
            <w:noWrap/>
            <w:vAlign w:val="center"/>
          </w:tcPr>
          <w:p w14:paraId="5A849F2D" w14:textId="652BAF44"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33.0</w:t>
            </w:r>
          </w:p>
        </w:tc>
        <w:tc>
          <w:tcPr>
            <w:tcW w:w="1030" w:type="dxa"/>
            <w:shd w:val="clear" w:color="auto" w:fill="F2F2F2" w:themeFill="background1" w:themeFillShade="F2"/>
            <w:vAlign w:val="center"/>
          </w:tcPr>
          <w:p w14:paraId="2CDB7111" w14:textId="57EF9F57"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5</w:t>
            </w:r>
          </w:p>
        </w:tc>
        <w:tc>
          <w:tcPr>
            <w:tcW w:w="960" w:type="dxa"/>
            <w:shd w:val="clear" w:color="auto" w:fill="F2F2F2" w:themeFill="background1" w:themeFillShade="F2"/>
            <w:vAlign w:val="center"/>
          </w:tcPr>
          <w:p w14:paraId="798D6C58" w14:textId="1EC0AC11"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40.5</w:t>
            </w:r>
          </w:p>
        </w:tc>
        <w:tc>
          <w:tcPr>
            <w:tcW w:w="1030" w:type="dxa"/>
            <w:shd w:val="clear" w:color="auto" w:fill="F2F2F2" w:themeFill="background1" w:themeFillShade="F2"/>
            <w:vAlign w:val="center"/>
          </w:tcPr>
          <w:p w14:paraId="41825DA3" w14:textId="6095CB63"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3.3</w:t>
            </w:r>
          </w:p>
        </w:tc>
        <w:tc>
          <w:tcPr>
            <w:tcW w:w="960" w:type="dxa"/>
            <w:shd w:val="clear" w:color="auto" w:fill="F2F2F2" w:themeFill="background1" w:themeFillShade="F2"/>
            <w:vAlign w:val="center"/>
          </w:tcPr>
          <w:p w14:paraId="414EFED2" w14:textId="6DA86C2E"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4.5</w:t>
            </w:r>
          </w:p>
        </w:tc>
        <w:tc>
          <w:tcPr>
            <w:tcW w:w="1030" w:type="dxa"/>
            <w:shd w:val="clear" w:color="auto" w:fill="F2F2F2" w:themeFill="background1" w:themeFillShade="F2"/>
            <w:vAlign w:val="center"/>
          </w:tcPr>
          <w:p w14:paraId="0E929882" w14:textId="714B0B08"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1</w:t>
            </w:r>
          </w:p>
        </w:tc>
        <w:tc>
          <w:tcPr>
            <w:tcW w:w="960" w:type="dxa"/>
            <w:tcBorders>
              <w:right w:val="nil"/>
            </w:tcBorders>
            <w:shd w:val="clear" w:color="auto" w:fill="F2F2F2" w:themeFill="background1" w:themeFillShade="F2"/>
            <w:vAlign w:val="center"/>
          </w:tcPr>
          <w:p w14:paraId="28F15B04" w14:textId="7858492E"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0</w:t>
            </w:r>
          </w:p>
        </w:tc>
      </w:tr>
      <w:tr w:rsidR="00402D34" w:rsidRPr="00D05524" w14:paraId="7A129CD5" w14:textId="77777777" w:rsidTr="00FF3B1E">
        <w:trPr>
          <w:trHeight w:val="274"/>
        </w:trPr>
        <w:tc>
          <w:tcPr>
            <w:tcW w:w="1530" w:type="dxa"/>
            <w:vMerge/>
            <w:tcBorders>
              <w:left w:val="nil"/>
              <w:bottom w:val="nil"/>
            </w:tcBorders>
            <w:shd w:val="clear" w:color="auto" w:fill="F2F2F2" w:themeFill="background1" w:themeFillShade="F2"/>
          </w:tcPr>
          <w:p w14:paraId="25948D43" w14:textId="77777777"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p>
        </w:tc>
        <w:tc>
          <w:tcPr>
            <w:tcW w:w="2373" w:type="dxa"/>
            <w:shd w:val="clear" w:color="auto" w:fill="auto"/>
            <w:vAlign w:val="center"/>
          </w:tcPr>
          <w:p w14:paraId="4EFBFD7C" w14:textId="45D9DD7D"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K (England and Wales)</w:t>
            </w:r>
          </w:p>
        </w:tc>
        <w:tc>
          <w:tcPr>
            <w:tcW w:w="1141" w:type="dxa"/>
            <w:shd w:val="clear" w:color="auto" w:fill="auto"/>
            <w:vAlign w:val="center"/>
          </w:tcPr>
          <w:p w14:paraId="34385617" w14:textId="73277BA1"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0.6</w:t>
            </w:r>
          </w:p>
        </w:tc>
        <w:tc>
          <w:tcPr>
            <w:tcW w:w="960" w:type="dxa"/>
            <w:shd w:val="clear" w:color="auto" w:fill="auto"/>
            <w:vAlign w:val="center"/>
          </w:tcPr>
          <w:p w14:paraId="704B743D" w14:textId="4CBED6E2"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841.0</w:t>
            </w:r>
          </w:p>
        </w:tc>
        <w:tc>
          <w:tcPr>
            <w:tcW w:w="1110" w:type="dxa"/>
            <w:shd w:val="clear" w:color="auto" w:fill="auto"/>
            <w:noWrap/>
            <w:vAlign w:val="center"/>
          </w:tcPr>
          <w:p w14:paraId="19B737BB" w14:textId="50467EA2"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4.3</w:t>
            </w:r>
          </w:p>
        </w:tc>
        <w:tc>
          <w:tcPr>
            <w:tcW w:w="810" w:type="dxa"/>
            <w:shd w:val="clear" w:color="auto" w:fill="auto"/>
            <w:noWrap/>
            <w:vAlign w:val="center"/>
          </w:tcPr>
          <w:p w14:paraId="24E1C63F" w14:textId="3B74E139"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380.0</w:t>
            </w:r>
          </w:p>
        </w:tc>
        <w:tc>
          <w:tcPr>
            <w:tcW w:w="1030" w:type="dxa"/>
            <w:shd w:val="clear" w:color="auto" w:fill="auto"/>
            <w:vAlign w:val="center"/>
          </w:tcPr>
          <w:p w14:paraId="047F130A" w14:textId="0DF10F6B"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6.3</w:t>
            </w:r>
          </w:p>
        </w:tc>
        <w:tc>
          <w:tcPr>
            <w:tcW w:w="960" w:type="dxa"/>
            <w:shd w:val="clear" w:color="auto" w:fill="auto"/>
            <w:noWrap/>
            <w:vAlign w:val="center"/>
          </w:tcPr>
          <w:p w14:paraId="1A0A2A4C" w14:textId="73E928D3"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461.0</w:t>
            </w:r>
          </w:p>
        </w:tc>
        <w:tc>
          <w:tcPr>
            <w:tcW w:w="1030" w:type="dxa"/>
            <w:shd w:val="clear" w:color="auto" w:fill="auto"/>
            <w:vAlign w:val="center"/>
          </w:tcPr>
          <w:p w14:paraId="130559EA" w14:textId="52D02641"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1</w:t>
            </w:r>
          </w:p>
        </w:tc>
        <w:tc>
          <w:tcPr>
            <w:tcW w:w="960" w:type="dxa"/>
            <w:shd w:val="clear" w:color="auto" w:fill="auto"/>
            <w:vAlign w:val="center"/>
          </w:tcPr>
          <w:p w14:paraId="4F57113E" w14:textId="16587258"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97.0</w:t>
            </w:r>
          </w:p>
        </w:tc>
        <w:tc>
          <w:tcPr>
            <w:tcW w:w="1030" w:type="dxa"/>
            <w:shd w:val="clear" w:color="auto" w:fill="auto"/>
            <w:vAlign w:val="center"/>
          </w:tcPr>
          <w:p w14:paraId="5A3D49F1" w14:textId="5A274E91"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6</w:t>
            </w:r>
          </w:p>
        </w:tc>
        <w:tc>
          <w:tcPr>
            <w:tcW w:w="960" w:type="dxa"/>
            <w:shd w:val="clear" w:color="auto" w:fill="auto"/>
            <w:vAlign w:val="center"/>
          </w:tcPr>
          <w:p w14:paraId="7C4A9B42" w14:textId="30FDFE26"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43.0</w:t>
            </w:r>
          </w:p>
        </w:tc>
        <w:tc>
          <w:tcPr>
            <w:tcW w:w="1030" w:type="dxa"/>
            <w:shd w:val="clear" w:color="auto" w:fill="auto"/>
            <w:vAlign w:val="center"/>
          </w:tcPr>
          <w:p w14:paraId="553324B7" w14:textId="1B0BB9BF"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0.1</w:t>
            </w:r>
          </w:p>
        </w:tc>
        <w:tc>
          <w:tcPr>
            <w:tcW w:w="960" w:type="dxa"/>
            <w:tcBorders>
              <w:right w:val="nil"/>
            </w:tcBorders>
            <w:shd w:val="clear" w:color="auto" w:fill="auto"/>
            <w:vAlign w:val="center"/>
          </w:tcPr>
          <w:p w14:paraId="2614767F" w14:textId="12619D3D"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5.0</w:t>
            </w:r>
          </w:p>
        </w:tc>
      </w:tr>
      <w:tr w:rsidR="00402D34" w:rsidRPr="00D05524" w14:paraId="19147AD4" w14:textId="77777777" w:rsidTr="00FF3B1E">
        <w:trPr>
          <w:trHeight w:val="274"/>
        </w:trPr>
        <w:tc>
          <w:tcPr>
            <w:tcW w:w="1530" w:type="dxa"/>
            <w:vMerge/>
            <w:tcBorders>
              <w:left w:val="nil"/>
              <w:bottom w:val="single" w:sz="12" w:space="0" w:color="000000"/>
            </w:tcBorders>
            <w:shd w:val="clear" w:color="auto" w:fill="F2F2F2" w:themeFill="background1" w:themeFillShade="F2"/>
          </w:tcPr>
          <w:p w14:paraId="37178826" w14:textId="77777777"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p>
        </w:tc>
        <w:tc>
          <w:tcPr>
            <w:tcW w:w="2373" w:type="dxa"/>
            <w:tcBorders>
              <w:bottom w:val="single" w:sz="12" w:space="0" w:color="000000"/>
            </w:tcBorders>
            <w:shd w:val="clear" w:color="auto" w:fill="F2F2F2" w:themeFill="background1" w:themeFillShade="F2"/>
            <w:vAlign w:val="center"/>
          </w:tcPr>
          <w:p w14:paraId="1CCEDB85" w14:textId="0E5E4CDD" w:rsidR="00402D34" w:rsidRPr="00D05524" w:rsidRDefault="00402D34" w:rsidP="00402D34">
            <w:pPr>
              <w:spacing w:line="276" w:lineRule="auto"/>
              <w:contextualSpacing w:val="0"/>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US</w:t>
            </w:r>
          </w:p>
        </w:tc>
        <w:tc>
          <w:tcPr>
            <w:tcW w:w="1141" w:type="dxa"/>
            <w:tcBorders>
              <w:bottom w:val="single" w:sz="12" w:space="0" w:color="000000"/>
            </w:tcBorders>
            <w:shd w:val="clear" w:color="auto" w:fill="F2F2F2" w:themeFill="background1" w:themeFillShade="F2"/>
            <w:vAlign w:val="center"/>
          </w:tcPr>
          <w:p w14:paraId="46C83C42" w14:textId="2914E19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7.8</w:t>
            </w:r>
          </w:p>
        </w:tc>
        <w:tc>
          <w:tcPr>
            <w:tcW w:w="960" w:type="dxa"/>
            <w:tcBorders>
              <w:bottom w:val="single" w:sz="12" w:space="0" w:color="000000"/>
            </w:tcBorders>
            <w:shd w:val="clear" w:color="auto" w:fill="F2F2F2" w:themeFill="background1" w:themeFillShade="F2"/>
            <w:vAlign w:val="center"/>
          </w:tcPr>
          <w:p w14:paraId="0ABC79A2" w14:textId="211E1786"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1127.5</w:t>
            </w:r>
          </w:p>
        </w:tc>
        <w:tc>
          <w:tcPr>
            <w:tcW w:w="1110" w:type="dxa"/>
            <w:tcBorders>
              <w:bottom w:val="single" w:sz="12" w:space="0" w:color="000000"/>
            </w:tcBorders>
            <w:shd w:val="clear" w:color="auto" w:fill="F2F2F2" w:themeFill="background1" w:themeFillShade="F2"/>
            <w:noWrap/>
            <w:vAlign w:val="center"/>
          </w:tcPr>
          <w:p w14:paraId="7B930487" w14:textId="1A792ABA"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6.0</w:t>
            </w:r>
          </w:p>
        </w:tc>
        <w:tc>
          <w:tcPr>
            <w:tcW w:w="810" w:type="dxa"/>
            <w:tcBorders>
              <w:bottom w:val="single" w:sz="12" w:space="0" w:color="000000"/>
            </w:tcBorders>
            <w:shd w:val="clear" w:color="auto" w:fill="F2F2F2" w:themeFill="background1" w:themeFillShade="F2"/>
            <w:noWrap/>
            <w:vAlign w:val="center"/>
          </w:tcPr>
          <w:p w14:paraId="5221B696" w14:textId="3568DA24" w:rsidR="00402D34" w:rsidRPr="00D05524" w:rsidRDefault="00402D34" w:rsidP="00402D34">
            <w:pPr>
              <w:spacing w:line="276" w:lineRule="auto"/>
              <w:contextualSpacing w:val="0"/>
              <w:jc w:val="center"/>
              <w:rPr>
                <w:rFonts w:ascii="Times New Roman" w:eastAsia="Times New Roman" w:hAnsi="Times New Roman" w:cs="Times New Roman"/>
                <w:color w:val="000000"/>
                <w:sz w:val="20"/>
                <w:szCs w:val="20"/>
                <w:lang w:val="en-US"/>
              </w:rPr>
            </w:pPr>
            <w:r w:rsidRPr="00D05524">
              <w:rPr>
                <w:rFonts w:ascii="Times New Roman" w:eastAsia="Times New Roman" w:hAnsi="Times New Roman" w:cs="Times New Roman"/>
                <w:color w:val="000000"/>
                <w:sz w:val="20"/>
                <w:szCs w:val="20"/>
                <w:lang w:val="en-US"/>
              </w:rPr>
              <w:t>243.5</w:t>
            </w:r>
          </w:p>
        </w:tc>
        <w:tc>
          <w:tcPr>
            <w:tcW w:w="1030" w:type="dxa"/>
            <w:tcBorders>
              <w:bottom w:val="single" w:sz="12" w:space="0" w:color="000000"/>
            </w:tcBorders>
            <w:shd w:val="clear" w:color="auto" w:fill="F2F2F2" w:themeFill="background1" w:themeFillShade="F2"/>
            <w:vAlign w:val="center"/>
          </w:tcPr>
          <w:p w14:paraId="726688F5" w14:textId="1285763D"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21.8</w:t>
            </w:r>
          </w:p>
        </w:tc>
        <w:tc>
          <w:tcPr>
            <w:tcW w:w="960" w:type="dxa"/>
            <w:tcBorders>
              <w:bottom w:val="single" w:sz="12" w:space="0" w:color="000000"/>
            </w:tcBorders>
            <w:shd w:val="clear" w:color="auto" w:fill="F2F2F2" w:themeFill="background1" w:themeFillShade="F2"/>
            <w:noWrap/>
            <w:vAlign w:val="center"/>
          </w:tcPr>
          <w:p w14:paraId="62A1117E" w14:textId="2515CFDD"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884.0</w:t>
            </w:r>
          </w:p>
        </w:tc>
        <w:tc>
          <w:tcPr>
            <w:tcW w:w="1030" w:type="dxa"/>
            <w:tcBorders>
              <w:bottom w:val="single" w:sz="12" w:space="0" w:color="000000"/>
            </w:tcBorders>
            <w:shd w:val="clear" w:color="auto" w:fill="F2F2F2" w:themeFill="background1" w:themeFillShade="F2"/>
            <w:vAlign w:val="center"/>
          </w:tcPr>
          <w:p w14:paraId="5828FD97" w14:textId="50D4129F"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bottom w:val="single" w:sz="12" w:space="0" w:color="000000"/>
            </w:tcBorders>
            <w:shd w:val="clear" w:color="auto" w:fill="F2F2F2" w:themeFill="background1" w:themeFillShade="F2"/>
            <w:vAlign w:val="center"/>
          </w:tcPr>
          <w:p w14:paraId="37957C7F" w14:textId="72DB4695"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000000"/>
            </w:tcBorders>
            <w:shd w:val="clear" w:color="auto" w:fill="F2F2F2" w:themeFill="background1" w:themeFillShade="F2"/>
            <w:vAlign w:val="center"/>
          </w:tcPr>
          <w:p w14:paraId="7CD5EA87" w14:textId="612FC6C0"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bottom w:val="single" w:sz="12" w:space="0" w:color="000000"/>
            </w:tcBorders>
            <w:shd w:val="clear" w:color="auto" w:fill="F2F2F2" w:themeFill="background1" w:themeFillShade="F2"/>
            <w:vAlign w:val="center"/>
          </w:tcPr>
          <w:p w14:paraId="35932771" w14:textId="00E8A113"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1030" w:type="dxa"/>
            <w:tcBorders>
              <w:bottom w:val="single" w:sz="12" w:space="0" w:color="000000"/>
            </w:tcBorders>
            <w:shd w:val="clear" w:color="auto" w:fill="F2F2F2" w:themeFill="background1" w:themeFillShade="F2"/>
            <w:vAlign w:val="center"/>
          </w:tcPr>
          <w:p w14:paraId="695CF131" w14:textId="777809E6"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c>
          <w:tcPr>
            <w:tcW w:w="960" w:type="dxa"/>
            <w:tcBorders>
              <w:bottom w:val="single" w:sz="12" w:space="0" w:color="000000"/>
              <w:right w:val="nil"/>
            </w:tcBorders>
            <w:shd w:val="clear" w:color="auto" w:fill="F2F2F2" w:themeFill="background1" w:themeFillShade="F2"/>
            <w:vAlign w:val="center"/>
          </w:tcPr>
          <w:p w14:paraId="2D9DC828" w14:textId="17861848" w:rsidR="00402D34" w:rsidRPr="00D05524" w:rsidRDefault="00402D34" w:rsidP="00402D34">
            <w:pPr>
              <w:spacing w:line="276" w:lineRule="auto"/>
              <w:contextualSpacing w:val="0"/>
              <w:jc w:val="center"/>
              <w:rPr>
                <w:rFonts w:ascii="Times New Roman" w:eastAsia="Times New Roman" w:hAnsi="Times New Roman" w:cs="Times New Roman"/>
                <w:sz w:val="20"/>
                <w:szCs w:val="20"/>
                <w:lang w:val="en-US"/>
              </w:rPr>
            </w:pPr>
            <w:r w:rsidRPr="00D05524">
              <w:rPr>
                <w:rFonts w:ascii="Times New Roman" w:eastAsia="Times New Roman" w:hAnsi="Times New Roman" w:cs="Times New Roman"/>
                <w:sz w:val="20"/>
                <w:szCs w:val="20"/>
                <w:lang w:val="en-US"/>
              </w:rPr>
              <w:t>NA</w:t>
            </w:r>
          </w:p>
        </w:tc>
      </w:tr>
    </w:tbl>
    <w:p w14:paraId="08E7CCA8" w14:textId="34ECE6EA" w:rsidR="009419D2" w:rsidRPr="00D05524" w:rsidRDefault="0063769E" w:rsidP="009419D2">
      <w:pPr>
        <w:tabs>
          <w:tab w:val="left" w:pos="-630"/>
        </w:tabs>
        <w:autoSpaceDE w:val="0"/>
        <w:autoSpaceDN w:val="0"/>
        <w:adjustRightInd w:val="0"/>
        <w:spacing w:after="240"/>
        <w:ind w:right="-450"/>
        <w:contextualSpacing w:val="0"/>
        <w:rPr>
          <w:rFonts w:ascii="Times New Roman" w:eastAsia="Calibri" w:hAnsi="Times New Roman" w:cs="Times New Roman"/>
          <w:szCs w:val="20"/>
          <w:lang w:val="en-US"/>
        </w:rPr>
      </w:pPr>
      <w:r w:rsidRPr="00650C8C">
        <w:rPr>
          <w:rFonts w:ascii="Times New Roman" w:eastAsia="Calibri" w:hAnsi="Times New Roman" w:cs="Times New Roman"/>
          <w:szCs w:val="20"/>
          <w:lang w:val="en-US"/>
        </w:rPr>
        <w:lastRenderedPageBreak/>
        <w:t>P</w:t>
      </w:r>
      <w:r w:rsidR="009419D2" w:rsidRPr="00650C8C">
        <w:rPr>
          <w:rFonts w:ascii="Times New Roman" w:eastAsia="Calibri" w:hAnsi="Times New Roman" w:cs="Times New Roman"/>
          <w:szCs w:val="20"/>
          <w:lang w:val="en-US"/>
        </w:rPr>
        <w:t xml:space="preserve">CV, pneumococcal conjugate vaccine; PCV7, 7-valent PCV; </w:t>
      </w:r>
      <w:r w:rsidR="005851B0" w:rsidRPr="00650C8C">
        <w:rPr>
          <w:rFonts w:ascii="Times New Roman" w:eastAsia="Calibri" w:hAnsi="Times New Roman" w:cs="Times New Roman"/>
          <w:szCs w:val="20"/>
          <w:lang w:val="en-US"/>
        </w:rPr>
        <w:t xml:space="preserve">HV-PCV, higher-valent PCV (PHiD-CV, PCV13); overall </w:t>
      </w:r>
      <w:r w:rsidR="009419D2" w:rsidRPr="00650C8C">
        <w:rPr>
          <w:rFonts w:ascii="Times New Roman" w:eastAsia="Calibri" w:hAnsi="Times New Roman" w:cs="Times New Roman"/>
          <w:szCs w:val="20"/>
          <w:lang w:val="en-US"/>
        </w:rPr>
        <w:t>IPD, invasive pneumococcal disease</w:t>
      </w:r>
      <w:r w:rsidR="005851B0" w:rsidRPr="00650C8C">
        <w:rPr>
          <w:rFonts w:ascii="Times New Roman" w:eastAsia="Calibri" w:hAnsi="Times New Roman" w:cs="Times New Roman"/>
          <w:szCs w:val="20"/>
          <w:lang w:val="en-US"/>
        </w:rPr>
        <w:t xml:space="preserve"> caused by any pneumococcal serotype</w:t>
      </w:r>
      <w:r w:rsidR="009419D2" w:rsidRPr="00650C8C">
        <w:rPr>
          <w:rFonts w:ascii="Times New Roman" w:eastAsia="Calibri" w:hAnsi="Times New Roman" w:cs="Times New Roman"/>
          <w:szCs w:val="20"/>
          <w:lang w:val="en-US"/>
        </w:rPr>
        <w:t xml:space="preserve">; VT IPD, IPD caused by serotypes </w:t>
      </w:r>
      <w:r w:rsidR="008B11AD">
        <w:rPr>
          <w:rFonts w:ascii="Times New Roman" w:eastAsia="Calibri" w:hAnsi="Times New Roman" w:cs="Times New Roman"/>
          <w:szCs w:val="20"/>
          <w:lang w:val="en-US"/>
        </w:rPr>
        <w:t>included in</w:t>
      </w:r>
      <w:r w:rsidR="009419D2" w:rsidRPr="00650C8C">
        <w:rPr>
          <w:rFonts w:ascii="Times New Roman" w:eastAsia="Calibri" w:hAnsi="Times New Roman" w:cs="Times New Roman"/>
          <w:szCs w:val="20"/>
          <w:lang w:val="en-US"/>
        </w:rPr>
        <w:t xml:space="preserve"> any of the three PCVs, i.e. serotypes 1, 3, 4, 5, 6A, 6B, 7F, 9V, 14, 18C, 19A, 19F, and 23F; NVT IPD, IPD caused by any other serotype; 3, 6A, 19A IPD, IPD caused by serotypes 3, 6A and 19A, respectively</w:t>
      </w:r>
      <w:r w:rsidR="0014700B">
        <w:rPr>
          <w:rFonts w:ascii="Times New Roman" w:eastAsia="Calibri" w:hAnsi="Times New Roman" w:cs="Times New Roman"/>
          <w:szCs w:val="20"/>
          <w:lang w:val="en-US"/>
        </w:rPr>
        <w:t xml:space="preserve"> </w:t>
      </w:r>
      <w:r w:rsidR="0014700B" w:rsidRPr="00730604">
        <w:rPr>
          <w:rFonts w:ascii="Times New Roman" w:hAnsi="Times New Roman" w:cs="Times New Roman"/>
          <w:lang w:val="en-US"/>
        </w:rPr>
        <w:t>(Note: for New Zealand 6A IPD refers to IP</w:t>
      </w:r>
      <w:r w:rsidR="0014700B">
        <w:rPr>
          <w:rFonts w:ascii="Times New Roman" w:hAnsi="Times New Roman" w:cs="Times New Roman"/>
          <w:lang w:val="en-US"/>
        </w:rPr>
        <w:t>D caused by serotypes 6A or 6C)</w:t>
      </w:r>
      <w:r w:rsidR="009419D2" w:rsidRPr="00650C8C">
        <w:rPr>
          <w:rFonts w:ascii="Times New Roman" w:eastAsia="Calibri" w:hAnsi="Times New Roman" w:cs="Times New Roman"/>
          <w:szCs w:val="20"/>
          <w:lang w:val="en-US"/>
        </w:rPr>
        <w:t>;</w:t>
      </w:r>
      <w:r w:rsidR="00B36F31" w:rsidRPr="00650C8C">
        <w:t xml:space="preserve"> </w:t>
      </w:r>
      <w:r w:rsidR="009419D2" w:rsidRPr="00650C8C">
        <w:rPr>
          <w:rFonts w:ascii="Times New Roman" w:eastAsia="Calibri" w:hAnsi="Times New Roman" w:cs="Times New Roman"/>
          <w:szCs w:val="20"/>
          <w:lang w:val="en-US"/>
        </w:rPr>
        <w:t xml:space="preserve">--, not applicable (Finland did not introduce PCV7); NA, not available. Note: Cases indicate </w:t>
      </w:r>
      <w:r w:rsidR="001D5933" w:rsidRPr="00650C8C">
        <w:rPr>
          <w:rFonts w:ascii="Times New Roman" w:eastAsia="Calibri" w:hAnsi="Times New Roman" w:cs="Times New Roman"/>
          <w:szCs w:val="20"/>
          <w:lang w:val="en-US"/>
        </w:rPr>
        <w:t xml:space="preserve">average </w:t>
      </w:r>
      <w:r w:rsidR="009419D2" w:rsidRPr="00650C8C">
        <w:rPr>
          <w:rFonts w:ascii="Times New Roman" w:eastAsia="Calibri" w:hAnsi="Times New Roman" w:cs="Times New Roman"/>
          <w:szCs w:val="20"/>
          <w:lang w:val="en-US"/>
        </w:rPr>
        <w:t xml:space="preserve">number of cases over </w:t>
      </w:r>
      <w:r w:rsidR="001D5933" w:rsidRPr="00650C8C">
        <w:rPr>
          <w:rFonts w:ascii="Times New Roman" w:eastAsia="Calibri" w:hAnsi="Times New Roman" w:cs="Times New Roman"/>
          <w:szCs w:val="20"/>
          <w:lang w:val="en-US"/>
        </w:rPr>
        <w:t>the respective analysis periods</w:t>
      </w:r>
      <w:r w:rsidR="009419D2" w:rsidRPr="00650C8C">
        <w:rPr>
          <w:rFonts w:ascii="Times New Roman" w:eastAsia="Calibri" w:hAnsi="Times New Roman" w:cs="Times New Roman"/>
          <w:szCs w:val="20"/>
          <w:lang w:val="en-US"/>
        </w:rPr>
        <w:t>.</w:t>
      </w:r>
      <w:r w:rsidR="009419D2" w:rsidRPr="00D05524">
        <w:rPr>
          <w:rFonts w:ascii="Times New Roman" w:eastAsia="Calibri" w:hAnsi="Times New Roman" w:cs="Times New Roman"/>
          <w:szCs w:val="20"/>
          <w:lang w:val="en-US"/>
        </w:rPr>
        <w:t xml:space="preserve"> </w:t>
      </w:r>
    </w:p>
    <w:p w14:paraId="223BDCAA" w14:textId="2452B134" w:rsidR="009419D2" w:rsidRPr="00D05524" w:rsidRDefault="009419D2" w:rsidP="009419D2">
      <w:pPr>
        <w:tabs>
          <w:tab w:val="left" w:pos="-630"/>
        </w:tabs>
        <w:autoSpaceDE w:val="0"/>
        <w:autoSpaceDN w:val="0"/>
        <w:adjustRightInd w:val="0"/>
        <w:spacing w:after="240"/>
        <w:ind w:right="-450"/>
        <w:contextualSpacing w:val="0"/>
        <w:rPr>
          <w:rFonts w:ascii="Times New Roman" w:eastAsia="Calibri" w:hAnsi="Times New Roman" w:cs="Times New Roman"/>
          <w:szCs w:val="20"/>
          <w:lang w:val="en-US"/>
        </w:rPr>
      </w:pPr>
    </w:p>
    <w:p w14:paraId="2DB09BFA" w14:textId="77777777" w:rsidR="00C503F1" w:rsidRPr="00D05524" w:rsidRDefault="00C503F1">
      <w:pPr>
        <w:spacing w:after="200" w:line="276" w:lineRule="auto"/>
        <w:contextualSpacing w:val="0"/>
        <w:rPr>
          <w:rFonts w:ascii="Times New Roman" w:hAnsi="Times New Roman" w:cs="Times New Roman"/>
          <w:lang w:val="en-US"/>
        </w:rPr>
      </w:pPr>
    </w:p>
    <w:p w14:paraId="6B5C9A0A" w14:textId="77777777" w:rsidR="005436C2" w:rsidRPr="00D05524" w:rsidRDefault="005436C2">
      <w:pPr>
        <w:spacing w:after="200" w:line="276" w:lineRule="auto"/>
        <w:contextualSpacing w:val="0"/>
        <w:rPr>
          <w:rFonts w:ascii="Times New Roman" w:hAnsi="Times New Roman" w:cs="Times New Roman"/>
          <w:lang w:val="en-US"/>
        </w:rPr>
      </w:pPr>
      <w:r w:rsidRPr="00D05524">
        <w:rPr>
          <w:rFonts w:ascii="Times New Roman" w:hAnsi="Times New Roman" w:cs="Times New Roman"/>
          <w:lang w:val="en-US"/>
        </w:rPr>
        <w:br w:type="page"/>
      </w:r>
    </w:p>
    <w:p w14:paraId="5A8E51C4" w14:textId="77777777" w:rsidR="000C16F4" w:rsidRPr="00D05524" w:rsidRDefault="000C16F4" w:rsidP="00716FC7">
      <w:pPr>
        <w:rPr>
          <w:rFonts w:ascii="Times New Roman" w:hAnsi="Times New Roman" w:cs="Times New Roman"/>
          <w:b/>
          <w:color w:val="4F81BD" w:themeColor="accent1"/>
          <w:sz w:val="28"/>
          <w:szCs w:val="28"/>
          <w:lang w:val="en-US"/>
        </w:rPr>
        <w:sectPr w:rsidR="000C16F4" w:rsidRPr="00D05524" w:rsidSect="001673A3">
          <w:pgSz w:w="16838" w:h="11906" w:orient="landscape"/>
          <w:pgMar w:top="1411" w:right="1411" w:bottom="1411" w:left="1411" w:header="706" w:footer="706" w:gutter="0"/>
          <w:cols w:space="708"/>
          <w:docGrid w:linePitch="360"/>
        </w:sectPr>
      </w:pPr>
    </w:p>
    <w:p w14:paraId="2242570F" w14:textId="0CF2A973" w:rsidR="003D46A1" w:rsidRPr="00166B87" w:rsidRDefault="00296B11" w:rsidP="00716FC7">
      <w:pPr>
        <w:rPr>
          <w:rFonts w:ascii="Times New Roman" w:hAnsi="Times New Roman" w:cs="Times New Roman"/>
          <w:lang w:val="de-DE"/>
        </w:rPr>
      </w:pPr>
      <w:r w:rsidRPr="00D05524">
        <w:rPr>
          <w:rFonts w:ascii="Times New Roman" w:hAnsi="Times New Roman" w:cs="Times New Roman"/>
          <w:b/>
          <w:color w:val="4F81BD" w:themeColor="accent1"/>
          <w:sz w:val="28"/>
          <w:szCs w:val="28"/>
          <w:lang w:val="de-DE"/>
        </w:rPr>
        <w:lastRenderedPageBreak/>
        <w:t>References</w:t>
      </w:r>
    </w:p>
    <w:p w14:paraId="72D857E0" w14:textId="77777777" w:rsidR="003D46A1" w:rsidRPr="00166B87" w:rsidRDefault="003D46A1" w:rsidP="00716FC7">
      <w:pPr>
        <w:rPr>
          <w:rFonts w:ascii="Times New Roman" w:hAnsi="Times New Roman" w:cs="Times New Roman"/>
          <w:lang w:val="de-DE"/>
        </w:rPr>
      </w:pPr>
    </w:p>
    <w:p w14:paraId="1FAB9D1E" w14:textId="77777777" w:rsidR="00E02D1D" w:rsidRPr="00E02D1D" w:rsidRDefault="003D46A1" w:rsidP="00E02D1D">
      <w:pPr>
        <w:spacing w:after="480"/>
        <w:rPr>
          <w:rFonts w:ascii="Times New Roman" w:hAnsi="Times New Roman" w:cs="Times New Roman"/>
          <w:noProof/>
          <w:lang w:val="de-DE"/>
        </w:rPr>
      </w:pPr>
      <w:r>
        <w:rPr>
          <w:rFonts w:ascii="Times New Roman" w:hAnsi="Times New Roman" w:cs="Times New Roman"/>
          <w:lang w:val="en-US"/>
        </w:rPr>
        <w:fldChar w:fldCharType="begin"/>
      </w:r>
      <w:r w:rsidRPr="00166B87">
        <w:rPr>
          <w:rFonts w:ascii="Times New Roman" w:hAnsi="Times New Roman" w:cs="Times New Roman"/>
          <w:lang w:val="de-DE"/>
        </w:rPr>
        <w:instrText xml:space="preserve"> ADDIN EN.REFLIST </w:instrText>
      </w:r>
      <w:r>
        <w:rPr>
          <w:rFonts w:ascii="Times New Roman" w:hAnsi="Times New Roman" w:cs="Times New Roman"/>
          <w:lang w:val="en-US"/>
        </w:rPr>
        <w:fldChar w:fldCharType="separate"/>
      </w:r>
      <w:bookmarkStart w:id="1" w:name="_ENREF_1"/>
      <w:r w:rsidR="00E02D1D" w:rsidRPr="00E02D1D">
        <w:rPr>
          <w:rFonts w:ascii="Times New Roman" w:hAnsi="Times New Roman" w:cs="Times New Roman"/>
          <w:noProof/>
          <w:lang w:val="de-DE"/>
        </w:rPr>
        <w:t>1. Paulke-Korinek M, Kollaritsch H, Kundi M et al. Characteristics of invasive pneumococcal disease in hospitalized children in Austria. Eur J Pediatr. 2014;173:469-76</w:t>
      </w:r>
      <w:bookmarkEnd w:id="1"/>
    </w:p>
    <w:p w14:paraId="2CE115BC" w14:textId="77777777" w:rsidR="00E02D1D" w:rsidRPr="00E02D1D" w:rsidRDefault="00E02D1D" w:rsidP="00E02D1D">
      <w:pPr>
        <w:spacing w:after="480"/>
        <w:rPr>
          <w:rFonts w:ascii="Times New Roman" w:hAnsi="Times New Roman" w:cs="Times New Roman"/>
          <w:noProof/>
          <w:lang w:val="de-DE"/>
        </w:rPr>
      </w:pPr>
      <w:bookmarkStart w:id="2" w:name="_ENREF_2"/>
      <w:r w:rsidRPr="00E02D1D">
        <w:rPr>
          <w:rFonts w:ascii="Times New Roman" w:hAnsi="Times New Roman" w:cs="Times New Roman"/>
          <w:noProof/>
          <w:lang w:val="de-DE"/>
        </w:rPr>
        <w:t>2. De Schutter I., Verhaegen J, Blumental S et al. Invasive pneumococcal disease in children: late impact of PCV7 and PCV13 vaccine in Belgium. Proceedings of the 9th Internal Symposion on Pneumococci &amp; Pneumococcal Diseases. 2014 March 9–13; Hyderabad, India: pneumonia; 2014</w:t>
      </w:r>
      <w:bookmarkEnd w:id="2"/>
    </w:p>
    <w:p w14:paraId="2A77B5B8" w14:textId="77777777" w:rsidR="00E02D1D" w:rsidRPr="00E02D1D" w:rsidRDefault="00E02D1D" w:rsidP="00E02D1D">
      <w:pPr>
        <w:spacing w:after="480"/>
        <w:rPr>
          <w:rFonts w:ascii="Times New Roman" w:hAnsi="Times New Roman" w:cs="Times New Roman"/>
          <w:noProof/>
          <w:lang w:val="de-DE"/>
        </w:rPr>
      </w:pPr>
      <w:bookmarkStart w:id="3" w:name="_ENREF_3"/>
      <w:r w:rsidRPr="00E02D1D">
        <w:rPr>
          <w:rFonts w:ascii="Times New Roman" w:hAnsi="Times New Roman" w:cs="Times New Roman"/>
          <w:noProof/>
          <w:lang w:val="de-DE"/>
        </w:rPr>
        <w:t xml:space="preserve">3. Valenzuela MT, Seoane M, Canals A et al. Laboratory surveillance of </w:t>
      </w:r>
      <w:r w:rsidRPr="00E02D1D">
        <w:rPr>
          <w:rFonts w:ascii="Times New Roman" w:hAnsi="Times New Roman" w:cs="Times New Roman"/>
          <w:i/>
          <w:noProof/>
          <w:lang w:val="de-DE"/>
        </w:rPr>
        <w:t>Streptococcus pneumoniae</w:t>
      </w:r>
      <w:r w:rsidRPr="00E02D1D">
        <w:rPr>
          <w:rFonts w:ascii="Times New Roman" w:hAnsi="Times New Roman" w:cs="Times New Roman"/>
          <w:noProof/>
          <w:lang w:val="de-DE"/>
        </w:rPr>
        <w:t xml:space="preserve"> from invasive disease, Chile 2007-2012. Rev Chilena Infectol. 2014;31:651-8</w:t>
      </w:r>
      <w:bookmarkEnd w:id="3"/>
    </w:p>
    <w:p w14:paraId="37C7FA6F" w14:textId="77777777" w:rsidR="00E02D1D" w:rsidRPr="00E02D1D" w:rsidRDefault="00E02D1D" w:rsidP="00E02D1D">
      <w:pPr>
        <w:spacing w:after="480"/>
        <w:rPr>
          <w:rFonts w:ascii="Times New Roman" w:hAnsi="Times New Roman" w:cs="Times New Roman"/>
          <w:noProof/>
          <w:lang w:val="de-DE"/>
        </w:rPr>
      </w:pPr>
      <w:bookmarkStart w:id="4" w:name="_ENREF_4"/>
      <w:r w:rsidRPr="00E02D1D">
        <w:rPr>
          <w:rFonts w:ascii="Times New Roman" w:hAnsi="Times New Roman" w:cs="Times New Roman"/>
          <w:noProof/>
          <w:lang w:val="de-DE"/>
        </w:rPr>
        <w:t xml:space="preserve">4. Vigilancia de  laboratorio de </w:t>
      </w:r>
      <w:r w:rsidRPr="00E02D1D">
        <w:rPr>
          <w:rFonts w:ascii="Times New Roman" w:hAnsi="Times New Roman" w:cs="Times New Roman"/>
          <w:i/>
          <w:noProof/>
          <w:lang w:val="de-DE"/>
        </w:rPr>
        <w:t xml:space="preserve">Streptococcus pneumoniae </w:t>
      </w:r>
      <w:r w:rsidRPr="00E02D1D">
        <w:rPr>
          <w:rFonts w:ascii="Times New Roman" w:hAnsi="Times New Roman" w:cs="Times New Roman"/>
          <w:noProof/>
          <w:lang w:val="de-DE"/>
        </w:rPr>
        <w:t>procedente de enfermedad invasora. Chile, 2007 – 2015</w:t>
      </w:r>
      <w:bookmarkEnd w:id="4"/>
    </w:p>
    <w:p w14:paraId="4BED83F6" w14:textId="77777777" w:rsidR="00E02D1D" w:rsidRPr="00E02D1D" w:rsidRDefault="00E02D1D" w:rsidP="00E02D1D">
      <w:pPr>
        <w:spacing w:after="480"/>
        <w:rPr>
          <w:rFonts w:ascii="Times New Roman" w:hAnsi="Times New Roman" w:cs="Times New Roman"/>
          <w:noProof/>
          <w:lang w:val="de-DE"/>
        </w:rPr>
      </w:pPr>
      <w:bookmarkStart w:id="5" w:name="_ENREF_5"/>
      <w:r w:rsidRPr="00E02D1D">
        <w:rPr>
          <w:rFonts w:ascii="Times New Roman" w:hAnsi="Times New Roman" w:cs="Times New Roman"/>
          <w:noProof/>
          <w:lang w:val="de-DE"/>
        </w:rPr>
        <w:t>5. de Oliveira LH, Trumbo SP, Ruiz Matus C et al. Pneumococcal conjugate vaccine introduction in Latin America and the Caribbean: progress and lessons learned. Expert Rev Vaccines. 2016;15:1295-304</w:t>
      </w:r>
      <w:bookmarkEnd w:id="5"/>
    </w:p>
    <w:p w14:paraId="34A3E722" w14:textId="77777777" w:rsidR="00E02D1D" w:rsidRPr="00E02D1D" w:rsidRDefault="00E02D1D" w:rsidP="00E02D1D">
      <w:pPr>
        <w:spacing w:after="480"/>
        <w:rPr>
          <w:rFonts w:ascii="Times New Roman" w:hAnsi="Times New Roman" w:cs="Times New Roman"/>
          <w:noProof/>
          <w:lang w:val="de-DE"/>
        </w:rPr>
      </w:pPr>
      <w:bookmarkStart w:id="6" w:name="_ENREF_6"/>
      <w:r w:rsidRPr="00E02D1D">
        <w:rPr>
          <w:rFonts w:ascii="Times New Roman" w:hAnsi="Times New Roman" w:cs="Times New Roman"/>
          <w:noProof/>
          <w:lang w:val="de-DE"/>
        </w:rPr>
        <w:t>6. Petras M, Adamkova V. Epidemiology of Invasive Pneumococcal Disease in Czech Children under 5 Years of Age after Routine Immunisation. Cent Eur J Public Health. 2016;24:133-6</w:t>
      </w:r>
      <w:bookmarkEnd w:id="6"/>
    </w:p>
    <w:p w14:paraId="42441772" w14:textId="77777777" w:rsidR="00E02D1D" w:rsidRPr="00E02D1D" w:rsidRDefault="00E02D1D" w:rsidP="00E02D1D">
      <w:pPr>
        <w:spacing w:after="480"/>
        <w:rPr>
          <w:rFonts w:ascii="Times New Roman" w:hAnsi="Times New Roman" w:cs="Times New Roman"/>
          <w:noProof/>
          <w:lang w:val="de-DE"/>
        </w:rPr>
      </w:pPr>
      <w:bookmarkStart w:id="7" w:name="_ENREF_7"/>
      <w:r w:rsidRPr="00E02D1D">
        <w:rPr>
          <w:rFonts w:ascii="Times New Roman" w:hAnsi="Times New Roman" w:cs="Times New Roman"/>
          <w:noProof/>
          <w:lang w:val="de-DE"/>
        </w:rPr>
        <w:t>7. Savulescu C, Krizova P, Lepoutre A et al. Effect of high-valency pneumococcal conjugate vaccines on invasive pneumococcal disease in children in SpIDnet countries: An observational multicentre study. Lancet Respir Med. 2017:S2213-600(17)30110-8</w:t>
      </w:r>
      <w:bookmarkEnd w:id="7"/>
    </w:p>
    <w:p w14:paraId="4D2B8C6A" w14:textId="77777777" w:rsidR="00E02D1D" w:rsidRPr="00E02D1D" w:rsidRDefault="00E02D1D" w:rsidP="00E02D1D">
      <w:pPr>
        <w:spacing w:after="480"/>
        <w:rPr>
          <w:rFonts w:ascii="Times New Roman" w:hAnsi="Times New Roman" w:cs="Times New Roman"/>
          <w:noProof/>
          <w:lang w:val="de-DE"/>
        </w:rPr>
      </w:pPr>
      <w:bookmarkStart w:id="8" w:name="_ENREF_8"/>
      <w:r w:rsidRPr="00E02D1D">
        <w:rPr>
          <w:rFonts w:ascii="Times New Roman" w:hAnsi="Times New Roman" w:cs="Times New Roman"/>
          <w:noProof/>
          <w:lang w:val="de-DE"/>
        </w:rPr>
        <w:t>8. van der Linden M, Falkenhorst G, Perniciaro S, Imöhl M. Effects of infant pneumococcal conjugate vaccination on serotype distribution in invasive pneumococcal disease among children and adults in Germany. PLOS One. 2015;10:e0131494</w:t>
      </w:r>
      <w:bookmarkEnd w:id="8"/>
    </w:p>
    <w:p w14:paraId="77A38632" w14:textId="77777777" w:rsidR="00E02D1D" w:rsidRPr="00E02D1D" w:rsidRDefault="00E02D1D" w:rsidP="00E02D1D">
      <w:pPr>
        <w:spacing w:after="480"/>
        <w:rPr>
          <w:rFonts w:ascii="Times New Roman" w:hAnsi="Times New Roman" w:cs="Times New Roman"/>
          <w:noProof/>
          <w:lang w:val="de-DE"/>
        </w:rPr>
      </w:pPr>
      <w:bookmarkStart w:id="9" w:name="_ENREF_9"/>
      <w:r w:rsidRPr="00E02D1D">
        <w:rPr>
          <w:rFonts w:ascii="Times New Roman" w:hAnsi="Times New Roman" w:cs="Times New Roman"/>
          <w:noProof/>
          <w:lang w:val="de-DE"/>
        </w:rPr>
        <w:t>9. Weiss S, Falkenhorst G, van der Linden M et al. Impact of 10- and 13-Valent pneumococcal conjugate vaccines on incidence of invasive pneumococcal disease in children aged under 16 years in Germany, 2009 to 2012. Euro Surveill. 2015;20:21057</w:t>
      </w:r>
      <w:bookmarkEnd w:id="9"/>
    </w:p>
    <w:p w14:paraId="73165BC3" w14:textId="77777777" w:rsidR="00E02D1D" w:rsidRPr="00E02D1D" w:rsidRDefault="00E02D1D" w:rsidP="00E02D1D">
      <w:pPr>
        <w:spacing w:after="480"/>
        <w:rPr>
          <w:rFonts w:ascii="Times New Roman" w:hAnsi="Times New Roman" w:cs="Times New Roman"/>
          <w:noProof/>
          <w:lang w:val="de-DE"/>
        </w:rPr>
      </w:pPr>
      <w:bookmarkStart w:id="10" w:name="_ENREF_10"/>
      <w:r w:rsidRPr="00E02D1D">
        <w:rPr>
          <w:rFonts w:ascii="Times New Roman" w:hAnsi="Times New Roman" w:cs="Times New Roman"/>
          <w:noProof/>
          <w:lang w:val="de-DE"/>
        </w:rPr>
        <w:lastRenderedPageBreak/>
        <w:t>10. Syrogiannopoulos GA, Michoula AN, Tsimitselis G et al. Pneumonia with empyema among children in the first five years of high coverage with 13-valent pneumococcal conjugate vaccine. Infectious diseases (London, England). 2016;48:749-53</w:t>
      </w:r>
      <w:bookmarkEnd w:id="10"/>
    </w:p>
    <w:p w14:paraId="0047235E" w14:textId="77777777" w:rsidR="00E02D1D" w:rsidRPr="00E02D1D" w:rsidRDefault="00E02D1D" w:rsidP="00E02D1D">
      <w:pPr>
        <w:spacing w:after="480"/>
        <w:rPr>
          <w:rFonts w:ascii="Times New Roman" w:hAnsi="Times New Roman" w:cs="Times New Roman"/>
          <w:noProof/>
          <w:lang w:val="de-DE"/>
        </w:rPr>
      </w:pPr>
      <w:bookmarkStart w:id="11" w:name="_ENREF_11"/>
      <w:r w:rsidRPr="00E02D1D">
        <w:rPr>
          <w:rFonts w:ascii="Times New Roman" w:hAnsi="Times New Roman" w:cs="Times New Roman"/>
          <w:noProof/>
          <w:lang w:val="de-DE"/>
        </w:rPr>
        <w:t>11. Moreira M, Castro O, Palmieri M et al. A reflection on invasive pneumococcal disease and pneumococcal conjugate vaccination coverage in children in Southern Europe (2009-2016). Hum Vaccin Immunother. 2017;13:1-12</w:t>
      </w:r>
      <w:bookmarkEnd w:id="11"/>
    </w:p>
    <w:p w14:paraId="13DB5CF0" w14:textId="77777777" w:rsidR="00E02D1D" w:rsidRPr="00E02D1D" w:rsidRDefault="00E02D1D" w:rsidP="00E02D1D">
      <w:pPr>
        <w:spacing w:after="480"/>
        <w:rPr>
          <w:rFonts w:ascii="Times New Roman" w:hAnsi="Times New Roman" w:cs="Times New Roman"/>
          <w:noProof/>
          <w:lang w:val="de-DE"/>
        </w:rPr>
      </w:pPr>
      <w:bookmarkStart w:id="12" w:name="_ENREF_12"/>
      <w:r w:rsidRPr="00E02D1D">
        <w:rPr>
          <w:rFonts w:ascii="Times New Roman" w:hAnsi="Times New Roman" w:cs="Times New Roman"/>
          <w:noProof/>
          <w:lang w:val="de-DE"/>
        </w:rPr>
        <w:t>12. Ceyhan M, Dagan R, Sayiner A et al. Surveillance of pneumococcal diseases in Central and Eastern Europe. Hum Vaccin Immunother. 2016;12:2124-34</w:t>
      </w:r>
      <w:bookmarkEnd w:id="12"/>
    </w:p>
    <w:p w14:paraId="03F2788D" w14:textId="77777777" w:rsidR="00E02D1D" w:rsidRPr="00E02D1D" w:rsidRDefault="00E02D1D" w:rsidP="00E02D1D">
      <w:pPr>
        <w:spacing w:after="480"/>
        <w:rPr>
          <w:rFonts w:ascii="Times New Roman" w:hAnsi="Times New Roman" w:cs="Times New Roman"/>
          <w:noProof/>
          <w:lang w:val="de-DE"/>
        </w:rPr>
      </w:pPr>
      <w:bookmarkStart w:id="13" w:name="_ENREF_13"/>
      <w:r w:rsidRPr="00E02D1D">
        <w:rPr>
          <w:rFonts w:ascii="Times New Roman" w:hAnsi="Times New Roman" w:cs="Times New Roman"/>
          <w:noProof/>
          <w:lang w:val="de-DE"/>
        </w:rPr>
        <w:t>13. Tothpal A, Kardos S, Laub K et al. Radical serotype rearrangement of carried pneumococci in the first 3 years after intensive vaccination started in Hungary. Eur J Pediatr. 2015;174:373-81</w:t>
      </w:r>
      <w:bookmarkEnd w:id="13"/>
    </w:p>
    <w:p w14:paraId="25BC764F" w14:textId="77777777" w:rsidR="00E02D1D" w:rsidRPr="00E02D1D" w:rsidRDefault="00E02D1D" w:rsidP="00E02D1D">
      <w:pPr>
        <w:spacing w:after="480"/>
        <w:rPr>
          <w:rFonts w:ascii="Times New Roman" w:hAnsi="Times New Roman" w:cs="Times New Roman"/>
          <w:noProof/>
          <w:lang w:val="de-DE"/>
        </w:rPr>
      </w:pPr>
      <w:bookmarkStart w:id="14" w:name="_ENREF_14"/>
      <w:r w:rsidRPr="00E02D1D">
        <w:rPr>
          <w:rFonts w:ascii="Times New Roman" w:hAnsi="Times New Roman" w:cs="Times New Roman"/>
          <w:noProof/>
          <w:lang w:val="de-DE"/>
        </w:rPr>
        <w:t>14. Cozza V, Kanitz E, D'Ancona F et al. Impact of childhood pneumococcal vaccination programmes and activities for pneumococcal vaccinesin the EU and EEA \EFTA countries. Collaboration between VENICE II project and ECDC. 2012</w:t>
      </w:r>
      <w:bookmarkEnd w:id="14"/>
    </w:p>
    <w:p w14:paraId="5D1F4DA0" w14:textId="77777777" w:rsidR="00E02D1D" w:rsidRPr="00E02D1D" w:rsidRDefault="00E02D1D" w:rsidP="00E02D1D">
      <w:pPr>
        <w:spacing w:after="480"/>
        <w:rPr>
          <w:rFonts w:ascii="Times New Roman" w:hAnsi="Times New Roman" w:cs="Times New Roman"/>
          <w:noProof/>
          <w:lang w:val="de-DE"/>
        </w:rPr>
      </w:pPr>
      <w:bookmarkStart w:id="15" w:name="_ENREF_15"/>
      <w:r w:rsidRPr="00E02D1D">
        <w:rPr>
          <w:rFonts w:ascii="Times New Roman" w:hAnsi="Times New Roman" w:cs="Times New Roman"/>
          <w:noProof/>
          <w:lang w:val="de-DE"/>
        </w:rPr>
        <w:t>15. Martinelli D, Pedalino B, Cappelli MG et al. Towards the 13-valent pneumococcal conjugate universal vaccination: effectiveness in the transition era between PCV7 and PCV13 in Italy, 2010-2013. Hum Vaccin Immunother. 2014;10:33-9</w:t>
      </w:r>
      <w:bookmarkEnd w:id="15"/>
    </w:p>
    <w:p w14:paraId="1CA70204" w14:textId="77777777" w:rsidR="00E02D1D" w:rsidRPr="00E02D1D" w:rsidRDefault="00E02D1D" w:rsidP="00E02D1D">
      <w:pPr>
        <w:spacing w:after="480"/>
        <w:rPr>
          <w:rFonts w:ascii="Times New Roman" w:hAnsi="Times New Roman" w:cs="Times New Roman"/>
          <w:noProof/>
          <w:lang w:val="de-DE"/>
        </w:rPr>
      </w:pPr>
      <w:bookmarkStart w:id="16" w:name="_ENREF_16"/>
      <w:r w:rsidRPr="00E02D1D">
        <w:rPr>
          <w:rFonts w:ascii="Times New Roman" w:hAnsi="Times New Roman" w:cs="Times New Roman"/>
          <w:noProof/>
          <w:lang w:val="de-DE"/>
        </w:rPr>
        <w:t>16. Nieddu F, Moriondo M, De Vitis E et al. PCV13 serotype decrease in Italian adolescents and adults in the post-PCV13 era: Herd protection from children or secular trend? Vaccine. 2017;35:1544-50</w:t>
      </w:r>
      <w:bookmarkEnd w:id="16"/>
    </w:p>
    <w:p w14:paraId="5A582242" w14:textId="77777777" w:rsidR="00E02D1D" w:rsidRPr="00E02D1D" w:rsidRDefault="00E02D1D" w:rsidP="00E02D1D">
      <w:pPr>
        <w:spacing w:after="480"/>
        <w:rPr>
          <w:rFonts w:ascii="Times New Roman" w:hAnsi="Times New Roman" w:cs="Times New Roman"/>
          <w:noProof/>
          <w:lang w:val="de-DE"/>
        </w:rPr>
      </w:pPr>
      <w:bookmarkStart w:id="17" w:name="_ENREF_17"/>
      <w:r w:rsidRPr="00E02D1D">
        <w:rPr>
          <w:rFonts w:ascii="Times New Roman" w:hAnsi="Times New Roman" w:cs="Times New Roman"/>
          <w:noProof/>
          <w:lang w:val="de-DE"/>
        </w:rPr>
        <w:t>17. Suga S, Chang B, Asada K et al. Nationwide population-based surveillance of invasive pneumococcal disease in Japanese children: Effects of the seven-valent pneumococcal conjugate vaccine103. Vaccine. 2015;33:6054-60</w:t>
      </w:r>
      <w:bookmarkEnd w:id="17"/>
    </w:p>
    <w:p w14:paraId="1D1AFCB6" w14:textId="6866872F" w:rsidR="00E02D1D" w:rsidRPr="00E02D1D" w:rsidRDefault="00E02D1D" w:rsidP="00E02D1D">
      <w:pPr>
        <w:spacing w:after="480"/>
        <w:rPr>
          <w:rFonts w:ascii="Times New Roman" w:hAnsi="Times New Roman" w:cs="Times New Roman"/>
          <w:noProof/>
          <w:lang w:val="de-DE"/>
        </w:rPr>
      </w:pPr>
      <w:bookmarkStart w:id="18" w:name="_ENREF_18"/>
      <w:r w:rsidRPr="00E02D1D">
        <w:rPr>
          <w:rFonts w:ascii="Times New Roman" w:hAnsi="Times New Roman" w:cs="Times New Roman"/>
          <w:noProof/>
          <w:lang w:val="de-DE"/>
        </w:rPr>
        <w:t xml:space="preserve">18. </w:t>
      </w:r>
      <w:r w:rsidR="00AA1787">
        <w:rPr>
          <w:rFonts w:ascii="Times New Roman" w:hAnsi="Times New Roman" w:cs="Times New Roman"/>
          <w:noProof/>
          <w:lang w:val="en-US"/>
        </w:rPr>
        <w:t xml:space="preserve">Kim SH, Chung DR, Baek JY et al. </w:t>
      </w:r>
      <w:r w:rsidRPr="00E02D1D">
        <w:rPr>
          <w:rFonts w:ascii="Times New Roman" w:hAnsi="Times New Roman" w:cs="Times New Roman"/>
          <w:noProof/>
          <w:lang w:val="de-DE"/>
        </w:rPr>
        <w:t xml:space="preserve">Changes in serotype distribution of </w:t>
      </w:r>
      <w:r w:rsidRPr="00E02D1D">
        <w:rPr>
          <w:rFonts w:ascii="Times New Roman" w:hAnsi="Times New Roman" w:cs="Times New Roman"/>
          <w:i/>
          <w:noProof/>
          <w:lang w:val="de-DE"/>
        </w:rPr>
        <w:t>Streptococcus pneumoniae</w:t>
      </w:r>
      <w:r w:rsidRPr="00E02D1D">
        <w:rPr>
          <w:rFonts w:ascii="Times New Roman" w:hAnsi="Times New Roman" w:cs="Times New Roman"/>
          <w:noProof/>
          <w:lang w:val="de-DE"/>
        </w:rPr>
        <w:t xml:space="preserve"> isolates from adult patients with invasive pneumococcal disease or pneumonia in Korea. Proceedings of the 10th International Symposium on Antimicrobial Agents and Resistance. 2015 May 14–15; Incheon, South Korea: International Journal of Antimicrobial Agents; 2015</w:t>
      </w:r>
      <w:bookmarkEnd w:id="18"/>
    </w:p>
    <w:p w14:paraId="34562D50" w14:textId="77777777" w:rsidR="00E02D1D" w:rsidRPr="00E02D1D" w:rsidRDefault="00E02D1D" w:rsidP="00E02D1D">
      <w:pPr>
        <w:spacing w:after="480"/>
        <w:rPr>
          <w:rFonts w:ascii="Times New Roman" w:hAnsi="Times New Roman" w:cs="Times New Roman"/>
          <w:noProof/>
          <w:lang w:val="de-DE"/>
        </w:rPr>
      </w:pPr>
      <w:bookmarkStart w:id="19" w:name="_ENREF_19"/>
      <w:r w:rsidRPr="00E02D1D">
        <w:rPr>
          <w:rFonts w:ascii="Times New Roman" w:hAnsi="Times New Roman" w:cs="Times New Roman"/>
          <w:noProof/>
          <w:lang w:val="de-DE"/>
        </w:rPr>
        <w:t>19. Kim YK, LaFon D, Nahm MH. Indirect Effects of Pneumococcal Conjugate Vaccines in National Immunization Programs for Children on Adult Pneumococcal Disease. Infect Chemother. 2016;48:257-66</w:t>
      </w:r>
      <w:bookmarkEnd w:id="19"/>
    </w:p>
    <w:p w14:paraId="64487456" w14:textId="77777777" w:rsidR="00E02D1D" w:rsidRPr="00E02D1D" w:rsidRDefault="00E02D1D" w:rsidP="00E02D1D">
      <w:pPr>
        <w:spacing w:after="480"/>
        <w:rPr>
          <w:rFonts w:ascii="Times New Roman" w:hAnsi="Times New Roman" w:cs="Times New Roman"/>
          <w:noProof/>
          <w:lang w:val="de-DE"/>
        </w:rPr>
      </w:pPr>
      <w:bookmarkStart w:id="20" w:name="_ENREF_20"/>
      <w:r w:rsidRPr="00E02D1D">
        <w:rPr>
          <w:rFonts w:ascii="Times New Roman" w:hAnsi="Times New Roman" w:cs="Times New Roman"/>
          <w:noProof/>
          <w:lang w:val="de-DE"/>
        </w:rPr>
        <w:t>20. Choi EH, Kim KH, Kim YJ et al. Recommendation for use of the newly introduced pneumococcal protein conjugate vaccines in Korea. Korean J Pediatr. 2011;54:146-51</w:t>
      </w:r>
      <w:bookmarkEnd w:id="20"/>
    </w:p>
    <w:p w14:paraId="095E52E2" w14:textId="5E7B604F" w:rsidR="00E02D1D" w:rsidRPr="00E02D1D" w:rsidRDefault="00E02D1D" w:rsidP="00E02D1D">
      <w:pPr>
        <w:spacing w:after="480"/>
        <w:rPr>
          <w:rFonts w:ascii="Times New Roman" w:hAnsi="Times New Roman" w:cs="Times New Roman"/>
          <w:noProof/>
          <w:lang w:val="de-DE"/>
        </w:rPr>
      </w:pPr>
      <w:bookmarkStart w:id="21" w:name="_ENREF_21"/>
      <w:r w:rsidRPr="00E02D1D">
        <w:rPr>
          <w:rFonts w:ascii="Times New Roman" w:hAnsi="Times New Roman" w:cs="Times New Roman"/>
          <w:noProof/>
          <w:lang w:val="de-DE"/>
        </w:rPr>
        <w:t xml:space="preserve">21. EpiNorth Network [Internet]. A Co-operation Project for Communicable Disease Control in Northern Europe: Latvia – [cited 2017 Jul 26]. Available from: </w:t>
      </w:r>
      <w:hyperlink r:id="rId15" w:history="1">
        <w:r w:rsidRPr="00E02D1D">
          <w:rPr>
            <w:rStyle w:val="Hyperlink"/>
            <w:rFonts w:ascii="Times New Roman" w:hAnsi="Times New Roman" w:cs="Times New Roman"/>
            <w:noProof/>
            <w:lang w:val="de-DE"/>
          </w:rPr>
          <w:t>http://www.epinorth.org/eway/default.aspx?pid=230&amp;trg=Area_5294&amp;MainArea_5260=5294:0:15,2938:1:0:0:::0:0&amp;Area_5294=5270:0:15,2985:1:0:0:::0:0</w:t>
        </w:r>
        <w:bookmarkEnd w:id="21"/>
      </w:hyperlink>
    </w:p>
    <w:p w14:paraId="6162348A" w14:textId="77777777" w:rsidR="00E02D1D" w:rsidRPr="00E02D1D" w:rsidRDefault="00E02D1D" w:rsidP="00E02D1D">
      <w:pPr>
        <w:spacing w:after="480"/>
        <w:rPr>
          <w:rFonts w:ascii="Times New Roman" w:hAnsi="Times New Roman" w:cs="Times New Roman"/>
          <w:noProof/>
          <w:lang w:val="de-DE"/>
        </w:rPr>
      </w:pPr>
      <w:bookmarkStart w:id="22" w:name="_ENREF_22"/>
      <w:r w:rsidRPr="00E02D1D">
        <w:rPr>
          <w:rFonts w:ascii="Times New Roman" w:hAnsi="Times New Roman" w:cs="Times New Roman"/>
          <w:noProof/>
          <w:lang w:val="de-DE"/>
        </w:rPr>
        <w:t>22. Eng P, Lim LH, Loo CM et al. Role of pneumococcal vaccination in prevention of pneumococcal disease among adults in Singapore. Int J Gen Med. 2014;7:179-91</w:t>
      </w:r>
      <w:bookmarkEnd w:id="22"/>
    </w:p>
    <w:p w14:paraId="342DD284" w14:textId="77777777" w:rsidR="00E02D1D" w:rsidRPr="00E02D1D" w:rsidRDefault="00E02D1D" w:rsidP="00E02D1D">
      <w:pPr>
        <w:spacing w:after="480"/>
        <w:rPr>
          <w:rFonts w:ascii="Times New Roman" w:hAnsi="Times New Roman" w:cs="Times New Roman"/>
          <w:noProof/>
          <w:lang w:val="de-DE"/>
        </w:rPr>
      </w:pPr>
      <w:bookmarkStart w:id="23" w:name="_ENREF_23"/>
      <w:r w:rsidRPr="00E02D1D">
        <w:rPr>
          <w:rFonts w:ascii="Times New Roman" w:hAnsi="Times New Roman" w:cs="Times New Roman"/>
          <w:noProof/>
          <w:lang w:val="de-DE"/>
        </w:rPr>
        <w:t>23. Benjamin O. Communicable Diseases Surveillance in Singapore 2015. Ministry of Health; 2015</w:t>
      </w:r>
      <w:bookmarkEnd w:id="23"/>
    </w:p>
    <w:p w14:paraId="2322B4AE" w14:textId="77777777" w:rsidR="00E02D1D" w:rsidRPr="00E02D1D" w:rsidRDefault="00E02D1D" w:rsidP="00E02D1D">
      <w:pPr>
        <w:spacing w:after="480"/>
        <w:rPr>
          <w:rFonts w:ascii="Times New Roman" w:hAnsi="Times New Roman" w:cs="Times New Roman"/>
          <w:noProof/>
          <w:lang w:val="de-DE"/>
        </w:rPr>
      </w:pPr>
      <w:bookmarkStart w:id="24" w:name="_ENREF_24"/>
      <w:r w:rsidRPr="00E02D1D">
        <w:rPr>
          <w:rFonts w:ascii="Times New Roman" w:hAnsi="Times New Roman" w:cs="Times New Roman"/>
          <w:noProof/>
          <w:lang w:val="de-DE"/>
        </w:rPr>
        <w:t>24. Meichtry J, Born R, Küffer M et al. Serotype epidemiology of invasive pneumococcal disease in Swiss adults: A nationwide population-based study. Vaccine. 2014;32:5185-91</w:t>
      </w:r>
      <w:bookmarkEnd w:id="24"/>
    </w:p>
    <w:p w14:paraId="4033B504" w14:textId="77777777" w:rsidR="00E02D1D" w:rsidRPr="00E02D1D" w:rsidRDefault="00E02D1D" w:rsidP="00E02D1D">
      <w:pPr>
        <w:spacing w:after="480"/>
        <w:rPr>
          <w:rFonts w:ascii="Times New Roman" w:hAnsi="Times New Roman" w:cs="Times New Roman"/>
          <w:noProof/>
          <w:lang w:val="de-DE"/>
        </w:rPr>
      </w:pPr>
      <w:bookmarkStart w:id="25" w:name="_ENREF_25"/>
      <w:r w:rsidRPr="00E02D1D">
        <w:rPr>
          <w:rFonts w:ascii="Times New Roman" w:hAnsi="Times New Roman" w:cs="Times New Roman"/>
          <w:noProof/>
          <w:lang w:val="de-DE"/>
        </w:rPr>
        <w:t>25. Blank PR, Szucs TD. Cost-effectiveness of 13-valent pneumococcal conjugate vaccine in Switzerland. Vaccine. 2012;30:4267-75</w:t>
      </w:r>
      <w:bookmarkEnd w:id="25"/>
    </w:p>
    <w:p w14:paraId="765526FA" w14:textId="77777777" w:rsidR="00E02D1D" w:rsidRPr="00D91107" w:rsidRDefault="00E02D1D" w:rsidP="00E02D1D">
      <w:pPr>
        <w:spacing w:after="480"/>
        <w:rPr>
          <w:rFonts w:ascii="Times New Roman" w:hAnsi="Times New Roman" w:cs="Times New Roman"/>
          <w:noProof/>
          <w:lang w:val="en-US"/>
        </w:rPr>
      </w:pPr>
      <w:bookmarkStart w:id="26" w:name="_ENREF_26"/>
      <w:r w:rsidRPr="00E02D1D">
        <w:rPr>
          <w:rFonts w:ascii="Times New Roman" w:hAnsi="Times New Roman" w:cs="Times New Roman"/>
          <w:noProof/>
          <w:lang w:val="de-DE"/>
        </w:rPr>
        <w:t xml:space="preserve">26. García Gabarrot G, López Vega M PGG, Hernández S CP et al. </w:t>
      </w:r>
      <w:r w:rsidRPr="00D91107">
        <w:rPr>
          <w:rFonts w:ascii="Times New Roman" w:hAnsi="Times New Roman" w:cs="Times New Roman"/>
          <w:noProof/>
          <w:lang w:val="en-US"/>
        </w:rPr>
        <w:t>Effect of pneumococcal conjugate vaccination in uruguay, a middle-income Country. PLOS One. 2014;9:e112337</w:t>
      </w:r>
      <w:bookmarkEnd w:id="26"/>
    </w:p>
    <w:p w14:paraId="71CAAC5D" w14:textId="77777777" w:rsidR="00E02D1D" w:rsidRPr="00D91107" w:rsidRDefault="00E02D1D" w:rsidP="00E02D1D">
      <w:pPr>
        <w:spacing w:after="480"/>
        <w:rPr>
          <w:rFonts w:ascii="Times New Roman" w:hAnsi="Times New Roman" w:cs="Times New Roman"/>
          <w:noProof/>
          <w:lang w:val="en-US"/>
        </w:rPr>
      </w:pPr>
      <w:bookmarkStart w:id="27" w:name="_ENREF_27"/>
      <w:r w:rsidRPr="00D91107">
        <w:rPr>
          <w:rFonts w:ascii="Times New Roman" w:hAnsi="Times New Roman" w:cs="Times New Roman"/>
          <w:noProof/>
          <w:lang w:val="en-US"/>
        </w:rPr>
        <w:t>27. DeAntonio R, Amador S, Izurieta P et al. Laboratory-based surveillance in Latin America: Attributes and limitations to evaluate pneumococcal vaccine impact. Poster session presented at: Burden of pneumococcal disease: pre-PCV introduction surveillance. 10th International Symposium on Pneumococci &amp; Pneumococcal Diseases. 2016 June 26-30; Glasgow, Scotland</w:t>
      </w:r>
      <w:bookmarkEnd w:id="27"/>
    </w:p>
    <w:p w14:paraId="651CB29A" w14:textId="77777777" w:rsidR="00E02D1D" w:rsidRPr="00D91107" w:rsidRDefault="00E02D1D" w:rsidP="00E02D1D">
      <w:pPr>
        <w:spacing w:after="480"/>
        <w:rPr>
          <w:rFonts w:ascii="Times New Roman" w:hAnsi="Times New Roman" w:cs="Times New Roman"/>
          <w:noProof/>
          <w:lang w:val="en-US"/>
        </w:rPr>
      </w:pPr>
      <w:bookmarkStart w:id="28" w:name="_ENREF_28"/>
      <w:r w:rsidRPr="00D91107">
        <w:rPr>
          <w:rFonts w:ascii="Times New Roman" w:hAnsi="Times New Roman" w:cs="Times New Roman"/>
          <w:noProof/>
          <w:lang w:val="en-US"/>
        </w:rPr>
        <w:t>28. Pirez MC, Mota MI, Giachetto G et al. Pneumococcal Meningitis Before and After Universal Vaccination with Pneumococcal Conjugate Vaccines 7/13, Impact on Pediatric Hospitalization in Public and Non Public Institutions, in Uruguay. Pediatr Infect Dis J. 2017</w:t>
      </w:r>
      <w:bookmarkEnd w:id="28"/>
    </w:p>
    <w:p w14:paraId="194E51C6" w14:textId="15ED9E5B" w:rsidR="00E02D1D" w:rsidRPr="00E02D1D" w:rsidRDefault="00E02D1D" w:rsidP="00E02D1D">
      <w:pPr>
        <w:rPr>
          <w:rFonts w:ascii="Times New Roman" w:hAnsi="Times New Roman" w:cs="Times New Roman"/>
          <w:noProof/>
          <w:lang w:val="de-DE"/>
        </w:rPr>
      </w:pPr>
      <w:bookmarkStart w:id="29" w:name="_ENREF_29"/>
      <w:r w:rsidRPr="00D91107">
        <w:rPr>
          <w:rFonts w:ascii="Times New Roman" w:hAnsi="Times New Roman" w:cs="Times New Roman"/>
          <w:noProof/>
          <w:lang w:val="en-US"/>
        </w:rPr>
        <w:t xml:space="preserve">29. VIEW-hub [Internet]. PCV: Current vaccine intro status – [cited 2017 Jul 26]. </w:t>
      </w:r>
      <w:r w:rsidRPr="00E02D1D">
        <w:rPr>
          <w:rFonts w:ascii="Times New Roman" w:hAnsi="Times New Roman" w:cs="Times New Roman"/>
          <w:noProof/>
          <w:lang w:val="de-DE"/>
        </w:rPr>
        <w:t xml:space="preserve">Available from: </w:t>
      </w:r>
      <w:hyperlink r:id="rId16" w:history="1">
        <w:r w:rsidRPr="00E02D1D">
          <w:rPr>
            <w:rStyle w:val="Hyperlink"/>
            <w:rFonts w:ascii="Times New Roman" w:hAnsi="Times New Roman" w:cs="Times New Roman"/>
            <w:noProof/>
            <w:lang w:val="de-DE"/>
          </w:rPr>
          <w:t>http://view-hub.org/viz/</w:t>
        </w:r>
        <w:bookmarkEnd w:id="29"/>
      </w:hyperlink>
    </w:p>
    <w:p w14:paraId="45C2DE93" w14:textId="42DC43E8" w:rsidR="00296B11" w:rsidRPr="00D05524" w:rsidRDefault="003D46A1" w:rsidP="00716FC7">
      <w:pPr>
        <w:rPr>
          <w:rFonts w:ascii="Times New Roman" w:hAnsi="Times New Roman" w:cs="Times New Roman"/>
          <w:lang w:val="en-US"/>
        </w:rPr>
      </w:pPr>
      <w:r>
        <w:rPr>
          <w:rFonts w:ascii="Times New Roman" w:hAnsi="Times New Roman" w:cs="Times New Roman"/>
          <w:lang w:val="en-US"/>
        </w:rPr>
        <w:fldChar w:fldCharType="end"/>
      </w:r>
    </w:p>
    <w:sectPr w:rsidR="00296B11" w:rsidRPr="00D05524" w:rsidSect="006B0FE6">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75EF14" w14:textId="77777777" w:rsidR="00374454" w:rsidRDefault="00374454" w:rsidP="00117B81">
      <w:pPr>
        <w:spacing w:line="240" w:lineRule="auto"/>
      </w:pPr>
      <w:r>
        <w:separator/>
      </w:r>
    </w:p>
  </w:endnote>
  <w:endnote w:type="continuationSeparator" w:id="0">
    <w:p w14:paraId="0F8C9186" w14:textId="77777777" w:rsidR="00374454" w:rsidRDefault="00374454" w:rsidP="00117B81">
      <w:pPr>
        <w:spacing w:line="240" w:lineRule="auto"/>
      </w:pPr>
      <w:r>
        <w:continuationSeparator/>
      </w:r>
    </w:p>
  </w:endnote>
  <w:endnote w:type="continuationNotice" w:id="1">
    <w:p w14:paraId="7DE87EC7" w14:textId="77777777" w:rsidR="00374454" w:rsidRDefault="0037445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haker 2 Lancet">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7732398"/>
      <w:docPartObj>
        <w:docPartGallery w:val="Page Numbers (Bottom of Page)"/>
        <w:docPartUnique/>
      </w:docPartObj>
    </w:sdtPr>
    <w:sdtEndPr>
      <w:rPr>
        <w:rFonts w:cs="Arial"/>
        <w:noProof/>
        <w:sz w:val="18"/>
        <w:szCs w:val="18"/>
      </w:rPr>
    </w:sdtEndPr>
    <w:sdtContent>
      <w:p w14:paraId="5E198072" w14:textId="03593217" w:rsidR="00844E8B" w:rsidRPr="00565DF8" w:rsidRDefault="00844E8B" w:rsidP="00565DF8">
        <w:pPr>
          <w:pStyle w:val="Footer"/>
          <w:jc w:val="right"/>
          <w:rPr>
            <w:noProof/>
          </w:rPr>
        </w:pPr>
        <w:r>
          <w:fldChar w:fldCharType="begin"/>
        </w:r>
        <w:r>
          <w:instrText xml:space="preserve"> PAGE   \* MERGEFORMAT </w:instrText>
        </w:r>
        <w:r>
          <w:fldChar w:fldCharType="separate"/>
        </w:r>
        <w:r w:rsidR="008540D5">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541424" w14:textId="77777777" w:rsidR="00374454" w:rsidRDefault="00374454" w:rsidP="00117B81">
      <w:pPr>
        <w:spacing w:line="240" w:lineRule="auto"/>
      </w:pPr>
      <w:r>
        <w:separator/>
      </w:r>
    </w:p>
  </w:footnote>
  <w:footnote w:type="continuationSeparator" w:id="0">
    <w:p w14:paraId="274B96E8" w14:textId="77777777" w:rsidR="00374454" w:rsidRDefault="00374454" w:rsidP="00117B81">
      <w:pPr>
        <w:spacing w:line="240" w:lineRule="auto"/>
      </w:pPr>
      <w:r>
        <w:continuationSeparator/>
      </w:r>
    </w:p>
  </w:footnote>
  <w:footnote w:type="continuationNotice" w:id="1">
    <w:p w14:paraId="1987C0E2" w14:textId="77777777" w:rsidR="00374454" w:rsidRDefault="00374454">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B6D1D"/>
    <w:multiLevelType w:val="hybridMultilevel"/>
    <w:tmpl w:val="A8C0809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nsid w:val="03004185"/>
    <w:multiLevelType w:val="hybridMultilevel"/>
    <w:tmpl w:val="78B4189A"/>
    <w:lvl w:ilvl="0" w:tplc="E26021D4">
      <w:start w:val="1"/>
      <w:numFmt w:val="bullet"/>
      <w:pStyle w:val="listbull"/>
      <w:lvlText w:val=""/>
      <w:lvlJc w:val="left"/>
      <w:pPr>
        <w:tabs>
          <w:tab w:val="num" w:pos="432"/>
        </w:tabs>
        <w:ind w:left="432" w:hanging="432"/>
      </w:pPr>
      <w:rPr>
        <w:rFonts w:ascii="Symbol" w:hAnsi="Symbol" w:cs="Symbol" w:hint="default"/>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54009DA"/>
    <w:multiLevelType w:val="hybridMultilevel"/>
    <w:tmpl w:val="79D8B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257EB4"/>
    <w:multiLevelType w:val="hybridMultilevel"/>
    <w:tmpl w:val="F398B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A15482"/>
    <w:multiLevelType w:val="multilevel"/>
    <w:tmpl w:val="8362C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C7717D"/>
    <w:multiLevelType w:val="hybridMultilevel"/>
    <w:tmpl w:val="3D1CB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BF6B54"/>
    <w:multiLevelType w:val="hybridMultilevel"/>
    <w:tmpl w:val="78C822F6"/>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7">
    <w:nsid w:val="126974C9"/>
    <w:multiLevelType w:val="hybridMultilevel"/>
    <w:tmpl w:val="1B889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672E2C"/>
    <w:multiLevelType w:val="hybridMultilevel"/>
    <w:tmpl w:val="0F3AA8D2"/>
    <w:lvl w:ilvl="0" w:tplc="B9DA69A4">
      <w:numFmt w:val="bullet"/>
      <w:lvlText w:val="-"/>
      <w:lvlJc w:val="left"/>
      <w:pPr>
        <w:ind w:left="720" w:hanging="360"/>
      </w:pPr>
      <w:rPr>
        <w:rFonts w:ascii="Arial" w:eastAsiaTheme="minorHAnsi"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nsid w:val="1B5D655B"/>
    <w:multiLevelType w:val="hybridMultilevel"/>
    <w:tmpl w:val="C60C5FF2"/>
    <w:lvl w:ilvl="0" w:tplc="096A89E0">
      <w:numFmt w:val="bullet"/>
      <w:lvlText w:val="-"/>
      <w:lvlJc w:val="left"/>
      <w:pPr>
        <w:ind w:left="720" w:hanging="360"/>
      </w:pPr>
      <w:rPr>
        <w:rFonts w:ascii="Arial" w:eastAsiaTheme="minorHAnsi" w:hAnsi="Arial" w:cs="Aria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0">
    <w:nsid w:val="1B677B8B"/>
    <w:multiLevelType w:val="hybridMultilevel"/>
    <w:tmpl w:val="BCEC6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D662CD"/>
    <w:multiLevelType w:val="hybridMultilevel"/>
    <w:tmpl w:val="0FAEE81A"/>
    <w:lvl w:ilvl="0" w:tplc="DBE0A950">
      <w:start w:val="4"/>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C826F1"/>
    <w:multiLevelType w:val="hybridMultilevel"/>
    <w:tmpl w:val="25BC261E"/>
    <w:lvl w:ilvl="0" w:tplc="746E2FCC">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DE109D"/>
    <w:multiLevelType w:val="hybridMultilevel"/>
    <w:tmpl w:val="10F4B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E103C9"/>
    <w:multiLevelType w:val="hybridMultilevel"/>
    <w:tmpl w:val="18E0979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5">
    <w:nsid w:val="22F537A5"/>
    <w:multiLevelType w:val="hybridMultilevel"/>
    <w:tmpl w:val="98E2A02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6">
    <w:nsid w:val="271506D3"/>
    <w:multiLevelType w:val="hybridMultilevel"/>
    <w:tmpl w:val="EC3431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8C42A29"/>
    <w:multiLevelType w:val="hybridMultilevel"/>
    <w:tmpl w:val="492A5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9BB1CEF"/>
    <w:multiLevelType w:val="hybridMultilevel"/>
    <w:tmpl w:val="46F48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1D6035"/>
    <w:multiLevelType w:val="hybridMultilevel"/>
    <w:tmpl w:val="03B81CE2"/>
    <w:lvl w:ilvl="0" w:tplc="746E2FCC">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815C0C"/>
    <w:multiLevelType w:val="hybridMultilevel"/>
    <w:tmpl w:val="21DAF3C4"/>
    <w:lvl w:ilvl="0" w:tplc="AB847224">
      <w:start w:val="1"/>
      <w:numFmt w:val="bullet"/>
      <w:pStyle w:val="listindentbull"/>
      <w:lvlText w:val=""/>
      <w:lvlJc w:val="left"/>
      <w:pPr>
        <w:ind w:left="792" w:hanging="360"/>
      </w:pPr>
      <w:rPr>
        <w:rFonts w:ascii="Symbol" w:hAnsi="Symbol" w:cs="Symbol" w:hint="default"/>
        <w:color w:val="auto"/>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21">
    <w:nsid w:val="3AC31854"/>
    <w:multiLevelType w:val="hybridMultilevel"/>
    <w:tmpl w:val="E62A830E"/>
    <w:lvl w:ilvl="0" w:tplc="2D02FD48">
      <w:numFmt w:val="bullet"/>
      <w:lvlText w:val="-"/>
      <w:lvlJc w:val="left"/>
      <w:pPr>
        <w:ind w:left="720" w:hanging="360"/>
      </w:pPr>
      <w:rPr>
        <w:rFonts w:ascii="Arial" w:eastAsiaTheme="minorHAnsi" w:hAnsi="Arial" w:cs="Arial" w:hint="default"/>
        <w:i/>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2">
    <w:nsid w:val="422F3E1C"/>
    <w:multiLevelType w:val="hybridMultilevel"/>
    <w:tmpl w:val="FCFE3FC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nsid w:val="446A641E"/>
    <w:multiLevelType w:val="hybridMultilevel"/>
    <w:tmpl w:val="59E2B3B8"/>
    <w:lvl w:ilvl="0" w:tplc="15D6355A">
      <w:start w:val="1"/>
      <w:numFmt w:val="bullet"/>
      <w:lvlText w:val="•"/>
      <w:lvlJc w:val="left"/>
      <w:pPr>
        <w:tabs>
          <w:tab w:val="num" w:pos="720"/>
        </w:tabs>
        <w:ind w:left="720" w:hanging="360"/>
      </w:pPr>
      <w:rPr>
        <w:rFonts w:ascii="Arial" w:hAnsi="Arial" w:hint="default"/>
      </w:rPr>
    </w:lvl>
    <w:lvl w:ilvl="1" w:tplc="07F23D96" w:tentative="1">
      <w:start w:val="1"/>
      <w:numFmt w:val="bullet"/>
      <w:lvlText w:val="•"/>
      <w:lvlJc w:val="left"/>
      <w:pPr>
        <w:tabs>
          <w:tab w:val="num" w:pos="1440"/>
        </w:tabs>
        <w:ind w:left="1440" w:hanging="360"/>
      </w:pPr>
      <w:rPr>
        <w:rFonts w:ascii="Arial" w:hAnsi="Arial" w:hint="default"/>
      </w:rPr>
    </w:lvl>
    <w:lvl w:ilvl="2" w:tplc="1C9836A2" w:tentative="1">
      <w:start w:val="1"/>
      <w:numFmt w:val="bullet"/>
      <w:lvlText w:val="•"/>
      <w:lvlJc w:val="left"/>
      <w:pPr>
        <w:tabs>
          <w:tab w:val="num" w:pos="2160"/>
        </w:tabs>
        <w:ind w:left="2160" w:hanging="360"/>
      </w:pPr>
      <w:rPr>
        <w:rFonts w:ascii="Arial" w:hAnsi="Arial" w:hint="default"/>
      </w:rPr>
    </w:lvl>
    <w:lvl w:ilvl="3" w:tplc="588439B6" w:tentative="1">
      <w:start w:val="1"/>
      <w:numFmt w:val="bullet"/>
      <w:lvlText w:val="•"/>
      <w:lvlJc w:val="left"/>
      <w:pPr>
        <w:tabs>
          <w:tab w:val="num" w:pos="2880"/>
        </w:tabs>
        <w:ind w:left="2880" w:hanging="360"/>
      </w:pPr>
      <w:rPr>
        <w:rFonts w:ascii="Arial" w:hAnsi="Arial" w:hint="default"/>
      </w:rPr>
    </w:lvl>
    <w:lvl w:ilvl="4" w:tplc="60FE6CDA" w:tentative="1">
      <w:start w:val="1"/>
      <w:numFmt w:val="bullet"/>
      <w:lvlText w:val="•"/>
      <w:lvlJc w:val="left"/>
      <w:pPr>
        <w:tabs>
          <w:tab w:val="num" w:pos="3600"/>
        </w:tabs>
        <w:ind w:left="3600" w:hanging="360"/>
      </w:pPr>
      <w:rPr>
        <w:rFonts w:ascii="Arial" w:hAnsi="Arial" w:hint="default"/>
      </w:rPr>
    </w:lvl>
    <w:lvl w:ilvl="5" w:tplc="525020F2" w:tentative="1">
      <w:start w:val="1"/>
      <w:numFmt w:val="bullet"/>
      <w:lvlText w:val="•"/>
      <w:lvlJc w:val="left"/>
      <w:pPr>
        <w:tabs>
          <w:tab w:val="num" w:pos="4320"/>
        </w:tabs>
        <w:ind w:left="4320" w:hanging="360"/>
      </w:pPr>
      <w:rPr>
        <w:rFonts w:ascii="Arial" w:hAnsi="Arial" w:hint="default"/>
      </w:rPr>
    </w:lvl>
    <w:lvl w:ilvl="6" w:tplc="6CC40674" w:tentative="1">
      <w:start w:val="1"/>
      <w:numFmt w:val="bullet"/>
      <w:lvlText w:val="•"/>
      <w:lvlJc w:val="left"/>
      <w:pPr>
        <w:tabs>
          <w:tab w:val="num" w:pos="5040"/>
        </w:tabs>
        <w:ind w:left="5040" w:hanging="360"/>
      </w:pPr>
      <w:rPr>
        <w:rFonts w:ascii="Arial" w:hAnsi="Arial" w:hint="default"/>
      </w:rPr>
    </w:lvl>
    <w:lvl w:ilvl="7" w:tplc="DD3E0E9E" w:tentative="1">
      <w:start w:val="1"/>
      <w:numFmt w:val="bullet"/>
      <w:lvlText w:val="•"/>
      <w:lvlJc w:val="left"/>
      <w:pPr>
        <w:tabs>
          <w:tab w:val="num" w:pos="5760"/>
        </w:tabs>
        <w:ind w:left="5760" w:hanging="360"/>
      </w:pPr>
      <w:rPr>
        <w:rFonts w:ascii="Arial" w:hAnsi="Arial" w:hint="default"/>
      </w:rPr>
    </w:lvl>
    <w:lvl w:ilvl="8" w:tplc="019AE106" w:tentative="1">
      <w:start w:val="1"/>
      <w:numFmt w:val="bullet"/>
      <w:lvlText w:val="•"/>
      <w:lvlJc w:val="left"/>
      <w:pPr>
        <w:tabs>
          <w:tab w:val="num" w:pos="6480"/>
        </w:tabs>
        <w:ind w:left="6480" w:hanging="360"/>
      </w:pPr>
      <w:rPr>
        <w:rFonts w:ascii="Arial" w:hAnsi="Arial" w:hint="default"/>
      </w:rPr>
    </w:lvl>
  </w:abstractNum>
  <w:abstractNum w:abstractNumId="24">
    <w:nsid w:val="45157870"/>
    <w:multiLevelType w:val="hybridMultilevel"/>
    <w:tmpl w:val="4B6A9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895319C"/>
    <w:multiLevelType w:val="hybridMultilevel"/>
    <w:tmpl w:val="EEBC59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99D6366"/>
    <w:multiLevelType w:val="hybridMultilevel"/>
    <w:tmpl w:val="00CCC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C37223F"/>
    <w:multiLevelType w:val="hybridMultilevel"/>
    <w:tmpl w:val="74D0DB50"/>
    <w:lvl w:ilvl="0" w:tplc="2954F396">
      <w:start w:val="1"/>
      <w:numFmt w:val="decimal"/>
      <w:lvlText w:val="%1."/>
      <w:lvlJc w:val="left"/>
      <w:pPr>
        <w:ind w:left="1080" w:hanging="360"/>
      </w:pPr>
      <w:rPr>
        <w:rFonts w:hint="default"/>
        <w:b/>
      </w:r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28">
    <w:nsid w:val="4CA35693"/>
    <w:multiLevelType w:val="hybridMultilevel"/>
    <w:tmpl w:val="5C6045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CA314F"/>
    <w:multiLevelType w:val="hybridMultilevel"/>
    <w:tmpl w:val="A2B0A8BC"/>
    <w:lvl w:ilvl="0" w:tplc="289E9D64">
      <w:start w:val="1"/>
      <w:numFmt w:val="bullet"/>
      <w:pStyle w:val="Heading3"/>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1DF1C6D"/>
    <w:multiLevelType w:val="hybridMultilevel"/>
    <w:tmpl w:val="0B308106"/>
    <w:lvl w:ilvl="0" w:tplc="39D05122">
      <w:start w:val="1"/>
      <w:numFmt w:val="bullet"/>
      <w:lvlText w:val="-"/>
      <w:lvlJc w:val="left"/>
      <w:pPr>
        <w:ind w:left="720" w:hanging="360"/>
      </w:pPr>
      <w:rPr>
        <w:rFonts w:ascii="Arial" w:eastAsiaTheme="minorHAnsi" w:hAnsi="Arial" w:cs="Arial" w:hint="default"/>
        <w:i/>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1">
    <w:nsid w:val="51F27B09"/>
    <w:multiLevelType w:val="hybridMultilevel"/>
    <w:tmpl w:val="92EE396E"/>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2">
    <w:nsid w:val="58700309"/>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nsid w:val="59B367F4"/>
    <w:multiLevelType w:val="hybridMultilevel"/>
    <w:tmpl w:val="7EA86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9F96B55"/>
    <w:multiLevelType w:val="hybridMultilevel"/>
    <w:tmpl w:val="F982A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B9E0F76"/>
    <w:multiLevelType w:val="hybridMultilevel"/>
    <w:tmpl w:val="8E409B7C"/>
    <w:lvl w:ilvl="0" w:tplc="6C904832">
      <w:start w:val="1"/>
      <w:numFmt w:val="bullet"/>
      <w:lvlText w:val="•"/>
      <w:lvlJc w:val="left"/>
      <w:pPr>
        <w:tabs>
          <w:tab w:val="num" w:pos="720"/>
        </w:tabs>
        <w:ind w:left="720" w:hanging="360"/>
      </w:pPr>
      <w:rPr>
        <w:rFonts w:ascii="Arial" w:hAnsi="Arial" w:hint="default"/>
      </w:rPr>
    </w:lvl>
    <w:lvl w:ilvl="1" w:tplc="314CAF28" w:tentative="1">
      <w:start w:val="1"/>
      <w:numFmt w:val="bullet"/>
      <w:lvlText w:val="•"/>
      <w:lvlJc w:val="left"/>
      <w:pPr>
        <w:tabs>
          <w:tab w:val="num" w:pos="1440"/>
        </w:tabs>
        <w:ind w:left="1440" w:hanging="360"/>
      </w:pPr>
      <w:rPr>
        <w:rFonts w:ascii="Arial" w:hAnsi="Arial" w:hint="default"/>
      </w:rPr>
    </w:lvl>
    <w:lvl w:ilvl="2" w:tplc="3AB6C754" w:tentative="1">
      <w:start w:val="1"/>
      <w:numFmt w:val="bullet"/>
      <w:lvlText w:val="•"/>
      <w:lvlJc w:val="left"/>
      <w:pPr>
        <w:tabs>
          <w:tab w:val="num" w:pos="2160"/>
        </w:tabs>
        <w:ind w:left="2160" w:hanging="360"/>
      </w:pPr>
      <w:rPr>
        <w:rFonts w:ascii="Arial" w:hAnsi="Arial" w:hint="default"/>
      </w:rPr>
    </w:lvl>
    <w:lvl w:ilvl="3" w:tplc="8454FB6A" w:tentative="1">
      <w:start w:val="1"/>
      <w:numFmt w:val="bullet"/>
      <w:lvlText w:val="•"/>
      <w:lvlJc w:val="left"/>
      <w:pPr>
        <w:tabs>
          <w:tab w:val="num" w:pos="2880"/>
        </w:tabs>
        <w:ind w:left="2880" w:hanging="360"/>
      </w:pPr>
      <w:rPr>
        <w:rFonts w:ascii="Arial" w:hAnsi="Arial" w:hint="default"/>
      </w:rPr>
    </w:lvl>
    <w:lvl w:ilvl="4" w:tplc="D2DE1292" w:tentative="1">
      <w:start w:val="1"/>
      <w:numFmt w:val="bullet"/>
      <w:lvlText w:val="•"/>
      <w:lvlJc w:val="left"/>
      <w:pPr>
        <w:tabs>
          <w:tab w:val="num" w:pos="3600"/>
        </w:tabs>
        <w:ind w:left="3600" w:hanging="360"/>
      </w:pPr>
      <w:rPr>
        <w:rFonts w:ascii="Arial" w:hAnsi="Arial" w:hint="default"/>
      </w:rPr>
    </w:lvl>
    <w:lvl w:ilvl="5" w:tplc="C7300846" w:tentative="1">
      <w:start w:val="1"/>
      <w:numFmt w:val="bullet"/>
      <w:lvlText w:val="•"/>
      <w:lvlJc w:val="left"/>
      <w:pPr>
        <w:tabs>
          <w:tab w:val="num" w:pos="4320"/>
        </w:tabs>
        <w:ind w:left="4320" w:hanging="360"/>
      </w:pPr>
      <w:rPr>
        <w:rFonts w:ascii="Arial" w:hAnsi="Arial" w:hint="default"/>
      </w:rPr>
    </w:lvl>
    <w:lvl w:ilvl="6" w:tplc="D2268358" w:tentative="1">
      <w:start w:val="1"/>
      <w:numFmt w:val="bullet"/>
      <w:lvlText w:val="•"/>
      <w:lvlJc w:val="left"/>
      <w:pPr>
        <w:tabs>
          <w:tab w:val="num" w:pos="5040"/>
        </w:tabs>
        <w:ind w:left="5040" w:hanging="360"/>
      </w:pPr>
      <w:rPr>
        <w:rFonts w:ascii="Arial" w:hAnsi="Arial" w:hint="default"/>
      </w:rPr>
    </w:lvl>
    <w:lvl w:ilvl="7" w:tplc="34809C46" w:tentative="1">
      <w:start w:val="1"/>
      <w:numFmt w:val="bullet"/>
      <w:lvlText w:val="•"/>
      <w:lvlJc w:val="left"/>
      <w:pPr>
        <w:tabs>
          <w:tab w:val="num" w:pos="5760"/>
        </w:tabs>
        <w:ind w:left="5760" w:hanging="360"/>
      </w:pPr>
      <w:rPr>
        <w:rFonts w:ascii="Arial" w:hAnsi="Arial" w:hint="default"/>
      </w:rPr>
    </w:lvl>
    <w:lvl w:ilvl="8" w:tplc="A6046018" w:tentative="1">
      <w:start w:val="1"/>
      <w:numFmt w:val="bullet"/>
      <w:lvlText w:val="•"/>
      <w:lvlJc w:val="left"/>
      <w:pPr>
        <w:tabs>
          <w:tab w:val="num" w:pos="6480"/>
        </w:tabs>
        <w:ind w:left="6480" w:hanging="360"/>
      </w:pPr>
      <w:rPr>
        <w:rFonts w:ascii="Arial" w:hAnsi="Arial" w:hint="default"/>
      </w:rPr>
    </w:lvl>
  </w:abstractNum>
  <w:abstractNum w:abstractNumId="36">
    <w:nsid w:val="5E604D92"/>
    <w:multiLevelType w:val="hybridMultilevel"/>
    <w:tmpl w:val="2C9CCE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5FD96320"/>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61123071"/>
    <w:multiLevelType w:val="hybridMultilevel"/>
    <w:tmpl w:val="47BAFD6C"/>
    <w:lvl w:ilvl="0" w:tplc="BAF6F114">
      <w:start w:val="1"/>
      <w:numFmt w:val="decimal"/>
      <w:lvlText w:val="%1."/>
      <w:lvlJc w:val="left"/>
      <w:pPr>
        <w:ind w:left="720" w:hanging="360"/>
      </w:pPr>
      <w:rPr>
        <w:rFonts w:ascii="Arial" w:eastAsia="Calibri" w:hAnsi="Arial" w:cstheme="minorBidi"/>
        <w:i/>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9">
    <w:nsid w:val="61735471"/>
    <w:multiLevelType w:val="hybridMultilevel"/>
    <w:tmpl w:val="5E4031C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0">
    <w:nsid w:val="671B55E5"/>
    <w:multiLevelType w:val="hybridMultilevel"/>
    <w:tmpl w:val="D19E23E6"/>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1">
    <w:nsid w:val="69827F94"/>
    <w:multiLevelType w:val="multilevel"/>
    <w:tmpl w:val="36F8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nsid w:val="6B8C2CB2"/>
    <w:multiLevelType w:val="hybridMultilevel"/>
    <w:tmpl w:val="F7B6A940"/>
    <w:lvl w:ilvl="0" w:tplc="080C000F">
      <w:start w:val="1"/>
      <w:numFmt w:val="decimal"/>
      <w:lvlText w:val="%1."/>
      <w:lvlJc w:val="left"/>
      <w:pPr>
        <w:ind w:left="720" w:hanging="360"/>
      </w:pPr>
      <w:rPr>
        <w:rFonts w:hint="default"/>
      </w:rPr>
    </w:lvl>
    <w:lvl w:ilvl="1" w:tplc="080C0019">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3">
    <w:nsid w:val="6CB243E8"/>
    <w:multiLevelType w:val="hybridMultilevel"/>
    <w:tmpl w:val="4DC87FF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4">
    <w:nsid w:val="6F155033"/>
    <w:multiLevelType w:val="multilevel"/>
    <w:tmpl w:val="E788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2113520"/>
    <w:multiLevelType w:val="hybridMultilevel"/>
    <w:tmpl w:val="920E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A2E04CC"/>
    <w:multiLevelType w:val="multilevel"/>
    <w:tmpl w:val="727C8D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C8D7BEF"/>
    <w:multiLevelType w:val="hybridMultilevel"/>
    <w:tmpl w:val="83DE4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1B759B"/>
    <w:multiLevelType w:val="hybridMultilevel"/>
    <w:tmpl w:val="CAB4D656"/>
    <w:lvl w:ilvl="0" w:tplc="080C000F">
      <w:start w:val="1"/>
      <w:numFmt w:val="decimal"/>
      <w:lvlText w:val="%1."/>
      <w:lvlJc w:val="left"/>
      <w:pPr>
        <w:ind w:left="720" w:hanging="360"/>
      </w:pPr>
      <w:rPr>
        <w:rFonts w:hint="default"/>
        <w:b w:val="0"/>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1"/>
  </w:num>
  <w:num w:numId="2">
    <w:abstractNumId w:val="29"/>
  </w:num>
  <w:num w:numId="3">
    <w:abstractNumId w:val="20"/>
  </w:num>
  <w:num w:numId="4">
    <w:abstractNumId w:val="38"/>
  </w:num>
  <w:num w:numId="5">
    <w:abstractNumId w:val="48"/>
  </w:num>
  <w:num w:numId="6">
    <w:abstractNumId w:val="14"/>
  </w:num>
  <w:num w:numId="7">
    <w:abstractNumId w:val="21"/>
  </w:num>
  <w:num w:numId="8">
    <w:abstractNumId w:val="39"/>
  </w:num>
  <w:num w:numId="9">
    <w:abstractNumId w:val="30"/>
  </w:num>
  <w:num w:numId="10">
    <w:abstractNumId w:val="15"/>
  </w:num>
  <w:num w:numId="11">
    <w:abstractNumId w:val="42"/>
  </w:num>
  <w:num w:numId="12">
    <w:abstractNumId w:val="27"/>
  </w:num>
  <w:num w:numId="13">
    <w:abstractNumId w:val="9"/>
  </w:num>
  <w:num w:numId="14">
    <w:abstractNumId w:val="40"/>
  </w:num>
  <w:num w:numId="15">
    <w:abstractNumId w:val="6"/>
  </w:num>
  <w:num w:numId="16">
    <w:abstractNumId w:val="10"/>
  </w:num>
  <w:num w:numId="17">
    <w:abstractNumId w:val="46"/>
  </w:num>
  <w:num w:numId="18">
    <w:abstractNumId w:val="41"/>
  </w:num>
  <w:num w:numId="19">
    <w:abstractNumId w:val="44"/>
  </w:num>
  <w:num w:numId="20">
    <w:abstractNumId w:val="4"/>
  </w:num>
  <w:num w:numId="21">
    <w:abstractNumId w:val="37"/>
  </w:num>
  <w:num w:numId="22">
    <w:abstractNumId w:val="11"/>
  </w:num>
  <w:num w:numId="23">
    <w:abstractNumId w:val="35"/>
  </w:num>
  <w:num w:numId="24">
    <w:abstractNumId w:val="18"/>
  </w:num>
  <w:num w:numId="25">
    <w:abstractNumId w:val="25"/>
  </w:num>
  <w:num w:numId="26">
    <w:abstractNumId w:val="36"/>
  </w:num>
  <w:num w:numId="27">
    <w:abstractNumId w:val="45"/>
  </w:num>
  <w:num w:numId="28">
    <w:abstractNumId w:val="34"/>
  </w:num>
  <w:num w:numId="29">
    <w:abstractNumId w:val="28"/>
  </w:num>
  <w:num w:numId="30">
    <w:abstractNumId w:val="16"/>
  </w:num>
  <w:num w:numId="31">
    <w:abstractNumId w:val="24"/>
  </w:num>
  <w:num w:numId="32">
    <w:abstractNumId w:val="2"/>
  </w:num>
  <w:num w:numId="33">
    <w:abstractNumId w:val="19"/>
  </w:num>
  <w:num w:numId="34">
    <w:abstractNumId w:val="12"/>
  </w:num>
  <w:num w:numId="35">
    <w:abstractNumId w:val="26"/>
  </w:num>
  <w:num w:numId="36">
    <w:abstractNumId w:val="13"/>
  </w:num>
  <w:num w:numId="37">
    <w:abstractNumId w:val="17"/>
  </w:num>
  <w:num w:numId="38">
    <w:abstractNumId w:val="43"/>
  </w:num>
  <w:num w:numId="39">
    <w:abstractNumId w:val="0"/>
  </w:num>
  <w:num w:numId="40">
    <w:abstractNumId w:val="8"/>
  </w:num>
  <w:num w:numId="41">
    <w:abstractNumId w:val="5"/>
  </w:num>
  <w:num w:numId="42">
    <w:abstractNumId w:val="33"/>
  </w:num>
  <w:num w:numId="43">
    <w:abstractNumId w:val="47"/>
  </w:num>
  <w:num w:numId="44">
    <w:abstractNumId w:val="3"/>
  </w:num>
  <w:num w:numId="45">
    <w:abstractNumId w:val="32"/>
  </w:num>
  <w:num w:numId="46">
    <w:abstractNumId w:val="7"/>
  </w:num>
  <w:num w:numId="47">
    <w:abstractNumId w:val="23"/>
  </w:num>
  <w:num w:numId="48">
    <w:abstractNumId w:val="22"/>
  </w:num>
  <w:num w:numId="49">
    <w:abstractNumId w:val="31"/>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alie Denef">
    <w15:presenceInfo w15:providerId="AD" w15:userId="S-1-5-21-2044127932-2353836585-240391262-11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xpertReviews&lt;/Style&gt;&lt;LeftDelim&gt;{&lt;/LeftDelim&gt;&lt;RightDelim&gt;}&lt;/RightDelim&gt;&lt;FontName&gt;Times New Roman&lt;/FontName&gt;&lt;FontSize&gt;11&lt;/FontSize&gt;&lt;ReflistTitle&gt;&lt;/ReflistTitle&gt;&lt;StartingRefnum&gt;1&lt;/StartingRefnum&gt;&lt;FirstLineIndent&gt;0&lt;/FirstLineIndent&gt;&lt;HangingIndent&gt;288&lt;/HangingIndent&gt;&lt;LineSpacing&gt;2&lt;/LineSpacing&gt;&lt;SpaceAfter&gt;3&lt;/SpaceAfter&gt;&lt;HyperlinksEnabled&gt;1&lt;/HyperlinksEnabled&gt;&lt;HyperlinksVisible&gt;0&lt;/HyperlinksVisible&gt;&lt;/ENLayout&gt;"/>
    <w:docVar w:name="EN.Libraries" w:val="&lt;Libraries&gt;&lt;item db-id=&quot;zwtses9sc2axepep99w5dsa052rwszs5tt0d&quot;&gt;MS Bubble library new 1-Saved-Saved&lt;record-ids&gt;&lt;item&gt;28&lt;/item&gt;&lt;item&gt;34&lt;/item&gt;&lt;item&gt;93&lt;/item&gt;&lt;item&gt;94&lt;/item&gt;&lt;item&gt;95&lt;/item&gt;&lt;item&gt;97&lt;/item&gt;&lt;item&gt;98&lt;/item&gt;&lt;item&gt;99&lt;/item&gt;&lt;item&gt;100&lt;/item&gt;&lt;item&gt;101&lt;/item&gt;&lt;item&gt;102&lt;/item&gt;&lt;item&gt;103&lt;/item&gt;&lt;item&gt;104&lt;/item&gt;&lt;item&gt;105&lt;/item&gt;&lt;item&gt;106&lt;/item&gt;&lt;item&gt;107&lt;/item&gt;&lt;item&gt;111&lt;/item&gt;&lt;item&gt;112&lt;/item&gt;&lt;item&gt;113&lt;/item&gt;&lt;item&gt;114&lt;/item&gt;&lt;item&gt;115&lt;/item&gt;&lt;item&gt;116&lt;/item&gt;&lt;item&gt;117&lt;/item&gt;&lt;item&gt;118&lt;/item&gt;&lt;item&gt;124&lt;/item&gt;&lt;item&gt;125&lt;/item&gt;&lt;item&gt;126&lt;/item&gt;&lt;item&gt;127&lt;/item&gt;&lt;item&gt;128&lt;/item&gt;&lt;/record-ids&gt;&lt;/item&gt;&lt;/Libraries&gt;"/>
    <w:docVar w:name="REFMGR.InstantFormat" w:val="&lt;ENInstantFormat&gt;&lt;Enabled&gt;1&lt;/Enabled&gt;&lt;ScanUnformatted&gt;1&lt;/ScanUnformatted&gt;&lt;ScanChanges&gt;1&lt;/ScanChanges&gt;&lt;/ENInstantFormat&gt;"/>
    <w:docVar w:name="REFMGR.Layout" w:val="&lt;ENLayout&gt;&lt;Style&gt;Acta Orthopaedica Scandinavica&lt;/Style&gt;&lt;LeftDelim&gt;{&lt;/LeftDelim&gt;&lt;RightDelim&gt;}&lt;/RightDelim&gt;&lt;FontName&gt;Calibri&lt;/FontName&gt;&lt;FontSize&gt;11&lt;/FontSize&gt;&lt;ReflistTitle&gt;Reference List&lt;/ReflistTitle&gt;&lt;StartingRefnum&gt;1&lt;/StartingRefnum&gt;&lt;FirstLineIndent&gt;0&lt;/FirstLineIndent&gt;&lt;HangingIndent&gt;288&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spng&lt;/item&gt;&lt;/Libraries&gt;&lt;/ENLibraries&gt;"/>
  </w:docVars>
  <w:rsids>
    <w:rsidRoot w:val="006A50C8"/>
    <w:rsid w:val="00000733"/>
    <w:rsid w:val="00001900"/>
    <w:rsid w:val="00001CC4"/>
    <w:rsid w:val="0000204F"/>
    <w:rsid w:val="0000316E"/>
    <w:rsid w:val="000037A7"/>
    <w:rsid w:val="00003E69"/>
    <w:rsid w:val="0000511A"/>
    <w:rsid w:val="00005433"/>
    <w:rsid w:val="0000577C"/>
    <w:rsid w:val="00005B74"/>
    <w:rsid w:val="00007116"/>
    <w:rsid w:val="00007251"/>
    <w:rsid w:val="00010083"/>
    <w:rsid w:val="0001080E"/>
    <w:rsid w:val="000108BA"/>
    <w:rsid w:val="00010A54"/>
    <w:rsid w:val="000111CA"/>
    <w:rsid w:val="00011869"/>
    <w:rsid w:val="00011C69"/>
    <w:rsid w:val="00012531"/>
    <w:rsid w:val="000125E8"/>
    <w:rsid w:val="0001291A"/>
    <w:rsid w:val="00014CE6"/>
    <w:rsid w:val="00014FAA"/>
    <w:rsid w:val="000155AE"/>
    <w:rsid w:val="00015B2F"/>
    <w:rsid w:val="00016148"/>
    <w:rsid w:val="00016541"/>
    <w:rsid w:val="00016A45"/>
    <w:rsid w:val="00016D81"/>
    <w:rsid w:val="000174B3"/>
    <w:rsid w:val="00020A19"/>
    <w:rsid w:val="00020C48"/>
    <w:rsid w:val="00020CAB"/>
    <w:rsid w:val="00020CF6"/>
    <w:rsid w:val="00020EC4"/>
    <w:rsid w:val="00021536"/>
    <w:rsid w:val="000216C1"/>
    <w:rsid w:val="00021A81"/>
    <w:rsid w:val="00021E19"/>
    <w:rsid w:val="00022D9D"/>
    <w:rsid w:val="00022FF9"/>
    <w:rsid w:val="00024A5D"/>
    <w:rsid w:val="00024B1D"/>
    <w:rsid w:val="00024B29"/>
    <w:rsid w:val="00025B4B"/>
    <w:rsid w:val="000265A0"/>
    <w:rsid w:val="00026B0E"/>
    <w:rsid w:val="00027266"/>
    <w:rsid w:val="000274C4"/>
    <w:rsid w:val="00027EE6"/>
    <w:rsid w:val="00027FAA"/>
    <w:rsid w:val="00027FDE"/>
    <w:rsid w:val="00030021"/>
    <w:rsid w:val="00030A0D"/>
    <w:rsid w:val="00030F38"/>
    <w:rsid w:val="00031B7B"/>
    <w:rsid w:val="000323FB"/>
    <w:rsid w:val="00033442"/>
    <w:rsid w:val="000344AF"/>
    <w:rsid w:val="00034CF9"/>
    <w:rsid w:val="00034F89"/>
    <w:rsid w:val="000351F7"/>
    <w:rsid w:val="00035937"/>
    <w:rsid w:val="000367F5"/>
    <w:rsid w:val="000369C8"/>
    <w:rsid w:val="00036FC5"/>
    <w:rsid w:val="00037129"/>
    <w:rsid w:val="0003722C"/>
    <w:rsid w:val="00037AC1"/>
    <w:rsid w:val="00037DE7"/>
    <w:rsid w:val="00040377"/>
    <w:rsid w:val="0004087C"/>
    <w:rsid w:val="00040F2A"/>
    <w:rsid w:val="00042677"/>
    <w:rsid w:val="00042954"/>
    <w:rsid w:val="00042B72"/>
    <w:rsid w:val="00043793"/>
    <w:rsid w:val="0004415A"/>
    <w:rsid w:val="000443D9"/>
    <w:rsid w:val="000448B6"/>
    <w:rsid w:val="00044C2D"/>
    <w:rsid w:val="00045F44"/>
    <w:rsid w:val="000465AB"/>
    <w:rsid w:val="00047F5B"/>
    <w:rsid w:val="0005012B"/>
    <w:rsid w:val="0005061E"/>
    <w:rsid w:val="00050758"/>
    <w:rsid w:val="0005294E"/>
    <w:rsid w:val="00052F48"/>
    <w:rsid w:val="00053A49"/>
    <w:rsid w:val="00053C3D"/>
    <w:rsid w:val="00054127"/>
    <w:rsid w:val="000544FC"/>
    <w:rsid w:val="00054638"/>
    <w:rsid w:val="0005530D"/>
    <w:rsid w:val="0005537F"/>
    <w:rsid w:val="00056B84"/>
    <w:rsid w:val="000572F8"/>
    <w:rsid w:val="0005743A"/>
    <w:rsid w:val="00057D08"/>
    <w:rsid w:val="00060901"/>
    <w:rsid w:val="00060B3D"/>
    <w:rsid w:val="00060EAF"/>
    <w:rsid w:val="00060EDE"/>
    <w:rsid w:val="0006159B"/>
    <w:rsid w:val="000618FA"/>
    <w:rsid w:val="00063566"/>
    <w:rsid w:val="00063A50"/>
    <w:rsid w:val="00063B26"/>
    <w:rsid w:val="00063F99"/>
    <w:rsid w:val="00064179"/>
    <w:rsid w:val="0006483F"/>
    <w:rsid w:val="000654C6"/>
    <w:rsid w:val="00067E4E"/>
    <w:rsid w:val="0007092C"/>
    <w:rsid w:val="00070D34"/>
    <w:rsid w:val="000713F0"/>
    <w:rsid w:val="00071B36"/>
    <w:rsid w:val="00072998"/>
    <w:rsid w:val="000731C5"/>
    <w:rsid w:val="0007455D"/>
    <w:rsid w:val="000750AE"/>
    <w:rsid w:val="0007668C"/>
    <w:rsid w:val="00080497"/>
    <w:rsid w:val="0008145F"/>
    <w:rsid w:val="00081DB5"/>
    <w:rsid w:val="00081E5B"/>
    <w:rsid w:val="00081E66"/>
    <w:rsid w:val="0008206F"/>
    <w:rsid w:val="000829FA"/>
    <w:rsid w:val="000832F1"/>
    <w:rsid w:val="0008443A"/>
    <w:rsid w:val="00084C29"/>
    <w:rsid w:val="00084E4D"/>
    <w:rsid w:val="00084E86"/>
    <w:rsid w:val="00084EBF"/>
    <w:rsid w:val="00087182"/>
    <w:rsid w:val="00087CB0"/>
    <w:rsid w:val="00090358"/>
    <w:rsid w:val="0009043A"/>
    <w:rsid w:val="0009124D"/>
    <w:rsid w:val="00091B8C"/>
    <w:rsid w:val="00092830"/>
    <w:rsid w:val="000930FE"/>
    <w:rsid w:val="00093397"/>
    <w:rsid w:val="00093BFE"/>
    <w:rsid w:val="000946C2"/>
    <w:rsid w:val="000958A1"/>
    <w:rsid w:val="00096694"/>
    <w:rsid w:val="00096D9D"/>
    <w:rsid w:val="00097405"/>
    <w:rsid w:val="00097756"/>
    <w:rsid w:val="00097D5C"/>
    <w:rsid w:val="000A04A2"/>
    <w:rsid w:val="000A06E3"/>
    <w:rsid w:val="000A083F"/>
    <w:rsid w:val="000A1CBF"/>
    <w:rsid w:val="000A201D"/>
    <w:rsid w:val="000A24EC"/>
    <w:rsid w:val="000A4C22"/>
    <w:rsid w:val="000A5488"/>
    <w:rsid w:val="000B018F"/>
    <w:rsid w:val="000B04CE"/>
    <w:rsid w:val="000B0B47"/>
    <w:rsid w:val="000B220A"/>
    <w:rsid w:val="000B3370"/>
    <w:rsid w:val="000B5253"/>
    <w:rsid w:val="000B6667"/>
    <w:rsid w:val="000B6E48"/>
    <w:rsid w:val="000B73FB"/>
    <w:rsid w:val="000B7FA7"/>
    <w:rsid w:val="000C0838"/>
    <w:rsid w:val="000C0CD2"/>
    <w:rsid w:val="000C0CE3"/>
    <w:rsid w:val="000C0E68"/>
    <w:rsid w:val="000C1116"/>
    <w:rsid w:val="000C1403"/>
    <w:rsid w:val="000C16A0"/>
    <w:rsid w:val="000C16F4"/>
    <w:rsid w:val="000C2328"/>
    <w:rsid w:val="000C2582"/>
    <w:rsid w:val="000C2E5E"/>
    <w:rsid w:val="000C3059"/>
    <w:rsid w:val="000C4CDD"/>
    <w:rsid w:val="000C4E40"/>
    <w:rsid w:val="000C68E5"/>
    <w:rsid w:val="000C6D09"/>
    <w:rsid w:val="000C7F6E"/>
    <w:rsid w:val="000D0777"/>
    <w:rsid w:val="000D094B"/>
    <w:rsid w:val="000D0B9A"/>
    <w:rsid w:val="000D1250"/>
    <w:rsid w:val="000D19F3"/>
    <w:rsid w:val="000D1A8B"/>
    <w:rsid w:val="000D1F93"/>
    <w:rsid w:val="000D2606"/>
    <w:rsid w:val="000D263A"/>
    <w:rsid w:val="000D27A9"/>
    <w:rsid w:val="000D2937"/>
    <w:rsid w:val="000D2B38"/>
    <w:rsid w:val="000D3093"/>
    <w:rsid w:val="000D36CA"/>
    <w:rsid w:val="000D3FB7"/>
    <w:rsid w:val="000D5318"/>
    <w:rsid w:val="000D587B"/>
    <w:rsid w:val="000D5E09"/>
    <w:rsid w:val="000D62D9"/>
    <w:rsid w:val="000D6342"/>
    <w:rsid w:val="000D773D"/>
    <w:rsid w:val="000D776F"/>
    <w:rsid w:val="000E0427"/>
    <w:rsid w:val="000E045F"/>
    <w:rsid w:val="000E1299"/>
    <w:rsid w:val="000E2C1B"/>
    <w:rsid w:val="000E2C90"/>
    <w:rsid w:val="000E3249"/>
    <w:rsid w:val="000E3CA4"/>
    <w:rsid w:val="000E42DC"/>
    <w:rsid w:val="000E4D33"/>
    <w:rsid w:val="000E4DE0"/>
    <w:rsid w:val="000E52AE"/>
    <w:rsid w:val="000E55B5"/>
    <w:rsid w:val="000E68D5"/>
    <w:rsid w:val="000F14DC"/>
    <w:rsid w:val="000F2111"/>
    <w:rsid w:val="000F29C9"/>
    <w:rsid w:val="000F3978"/>
    <w:rsid w:val="000F40EC"/>
    <w:rsid w:val="000F535E"/>
    <w:rsid w:val="000F582C"/>
    <w:rsid w:val="000F584A"/>
    <w:rsid w:val="000F5D72"/>
    <w:rsid w:val="000F5DFC"/>
    <w:rsid w:val="000F5EF1"/>
    <w:rsid w:val="000F6D8C"/>
    <w:rsid w:val="000F77CC"/>
    <w:rsid w:val="00100056"/>
    <w:rsid w:val="00100C58"/>
    <w:rsid w:val="00101309"/>
    <w:rsid w:val="00102094"/>
    <w:rsid w:val="00102498"/>
    <w:rsid w:val="00103414"/>
    <w:rsid w:val="0010416B"/>
    <w:rsid w:val="001041F9"/>
    <w:rsid w:val="00104608"/>
    <w:rsid w:val="0010542B"/>
    <w:rsid w:val="001054BA"/>
    <w:rsid w:val="0010645A"/>
    <w:rsid w:val="00106522"/>
    <w:rsid w:val="00107019"/>
    <w:rsid w:val="001100C9"/>
    <w:rsid w:val="0011018F"/>
    <w:rsid w:val="00110835"/>
    <w:rsid w:val="0011323A"/>
    <w:rsid w:val="00113FBE"/>
    <w:rsid w:val="00115073"/>
    <w:rsid w:val="001151AF"/>
    <w:rsid w:val="00115BD5"/>
    <w:rsid w:val="00116873"/>
    <w:rsid w:val="001173F2"/>
    <w:rsid w:val="00117B81"/>
    <w:rsid w:val="00120F06"/>
    <w:rsid w:val="0012149B"/>
    <w:rsid w:val="0012168E"/>
    <w:rsid w:val="00121B22"/>
    <w:rsid w:val="00121E51"/>
    <w:rsid w:val="0012294C"/>
    <w:rsid w:val="001233F7"/>
    <w:rsid w:val="00123B85"/>
    <w:rsid w:val="00123C8E"/>
    <w:rsid w:val="00124394"/>
    <w:rsid w:val="00124A73"/>
    <w:rsid w:val="00124E7C"/>
    <w:rsid w:val="00124FB0"/>
    <w:rsid w:val="001254E2"/>
    <w:rsid w:val="001263DC"/>
    <w:rsid w:val="00126915"/>
    <w:rsid w:val="00126AAF"/>
    <w:rsid w:val="00126B08"/>
    <w:rsid w:val="00127415"/>
    <w:rsid w:val="00127D8A"/>
    <w:rsid w:val="001303B1"/>
    <w:rsid w:val="001308E1"/>
    <w:rsid w:val="00130E53"/>
    <w:rsid w:val="001324A7"/>
    <w:rsid w:val="00132AF9"/>
    <w:rsid w:val="00132E91"/>
    <w:rsid w:val="00133047"/>
    <w:rsid w:val="0013354D"/>
    <w:rsid w:val="00133B4F"/>
    <w:rsid w:val="00134E92"/>
    <w:rsid w:val="001354B0"/>
    <w:rsid w:val="00135D70"/>
    <w:rsid w:val="00135F36"/>
    <w:rsid w:val="001362B6"/>
    <w:rsid w:val="0013667F"/>
    <w:rsid w:val="00136AEC"/>
    <w:rsid w:val="00137A35"/>
    <w:rsid w:val="00137D29"/>
    <w:rsid w:val="00137F61"/>
    <w:rsid w:val="00140163"/>
    <w:rsid w:val="00140B79"/>
    <w:rsid w:val="00140D69"/>
    <w:rsid w:val="00141E48"/>
    <w:rsid w:val="001424A4"/>
    <w:rsid w:val="00142B3B"/>
    <w:rsid w:val="00142F96"/>
    <w:rsid w:val="001435EB"/>
    <w:rsid w:val="00143ACA"/>
    <w:rsid w:val="00143B7C"/>
    <w:rsid w:val="0014413C"/>
    <w:rsid w:val="0014484D"/>
    <w:rsid w:val="001460CD"/>
    <w:rsid w:val="0014626E"/>
    <w:rsid w:val="0014672F"/>
    <w:rsid w:val="001467A2"/>
    <w:rsid w:val="00146869"/>
    <w:rsid w:val="0014700B"/>
    <w:rsid w:val="00147B88"/>
    <w:rsid w:val="00150254"/>
    <w:rsid w:val="001514D2"/>
    <w:rsid w:val="0015191C"/>
    <w:rsid w:val="00152478"/>
    <w:rsid w:val="00152A4A"/>
    <w:rsid w:val="00153139"/>
    <w:rsid w:val="00153396"/>
    <w:rsid w:val="00153AEF"/>
    <w:rsid w:val="00153FAB"/>
    <w:rsid w:val="0015635F"/>
    <w:rsid w:val="0015675D"/>
    <w:rsid w:val="0015701B"/>
    <w:rsid w:val="0015747F"/>
    <w:rsid w:val="00162DFF"/>
    <w:rsid w:val="00162F92"/>
    <w:rsid w:val="001633C4"/>
    <w:rsid w:val="0016365C"/>
    <w:rsid w:val="001649F0"/>
    <w:rsid w:val="0016554B"/>
    <w:rsid w:val="00165B79"/>
    <w:rsid w:val="00166412"/>
    <w:rsid w:val="001668B4"/>
    <w:rsid w:val="00166B87"/>
    <w:rsid w:val="00167095"/>
    <w:rsid w:val="00167137"/>
    <w:rsid w:val="001673A3"/>
    <w:rsid w:val="0016766F"/>
    <w:rsid w:val="00167E88"/>
    <w:rsid w:val="0017043E"/>
    <w:rsid w:val="001706B3"/>
    <w:rsid w:val="00170F98"/>
    <w:rsid w:val="00171968"/>
    <w:rsid w:val="001724F4"/>
    <w:rsid w:val="001726A5"/>
    <w:rsid w:val="001736D9"/>
    <w:rsid w:val="00173DC4"/>
    <w:rsid w:val="001742BF"/>
    <w:rsid w:val="00175BEE"/>
    <w:rsid w:val="0017615F"/>
    <w:rsid w:val="001772ED"/>
    <w:rsid w:val="00177A53"/>
    <w:rsid w:val="00180F5B"/>
    <w:rsid w:val="00182609"/>
    <w:rsid w:val="0018261F"/>
    <w:rsid w:val="00182EDE"/>
    <w:rsid w:val="00183401"/>
    <w:rsid w:val="00183ADC"/>
    <w:rsid w:val="00184817"/>
    <w:rsid w:val="001849C4"/>
    <w:rsid w:val="00184B52"/>
    <w:rsid w:val="00184BC4"/>
    <w:rsid w:val="0018549D"/>
    <w:rsid w:val="001865DD"/>
    <w:rsid w:val="001868DF"/>
    <w:rsid w:val="00187649"/>
    <w:rsid w:val="00187B2C"/>
    <w:rsid w:val="0019191B"/>
    <w:rsid w:val="001919E5"/>
    <w:rsid w:val="00192164"/>
    <w:rsid w:val="00192C6D"/>
    <w:rsid w:val="001947D6"/>
    <w:rsid w:val="00195352"/>
    <w:rsid w:val="001955F4"/>
    <w:rsid w:val="00196843"/>
    <w:rsid w:val="00197CB7"/>
    <w:rsid w:val="001A03C2"/>
    <w:rsid w:val="001A0B55"/>
    <w:rsid w:val="001A0CC1"/>
    <w:rsid w:val="001A0D60"/>
    <w:rsid w:val="001A0D93"/>
    <w:rsid w:val="001A1512"/>
    <w:rsid w:val="001A1788"/>
    <w:rsid w:val="001A1ED2"/>
    <w:rsid w:val="001A2BD8"/>
    <w:rsid w:val="001A3E79"/>
    <w:rsid w:val="001A4B34"/>
    <w:rsid w:val="001A606F"/>
    <w:rsid w:val="001A6D2F"/>
    <w:rsid w:val="001A6E7D"/>
    <w:rsid w:val="001A708B"/>
    <w:rsid w:val="001A7390"/>
    <w:rsid w:val="001A740F"/>
    <w:rsid w:val="001B166D"/>
    <w:rsid w:val="001B2889"/>
    <w:rsid w:val="001B2AC0"/>
    <w:rsid w:val="001B3DDE"/>
    <w:rsid w:val="001B3F94"/>
    <w:rsid w:val="001B5797"/>
    <w:rsid w:val="001B792A"/>
    <w:rsid w:val="001C00D2"/>
    <w:rsid w:val="001C07F8"/>
    <w:rsid w:val="001C0C57"/>
    <w:rsid w:val="001C102E"/>
    <w:rsid w:val="001C2890"/>
    <w:rsid w:val="001C2DCD"/>
    <w:rsid w:val="001C30AD"/>
    <w:rsid w:val="001C363B"/>
    <w:rsid w:val="001C41EA"/>
    <w:rsid w:val="001C532F"/>
    <w:rsid w:val="001C5793"/>
    <w:rsid w:val="001C5C99"/>
    <w:rsid w:val="001C5DE1"/>
    <w:rsid w:val="001C63AB"/>
    <w:rsid w:val="001C63CE"/>
    <w:rsid w:val="001C70AC"/>
    <w:rsid w:val="001C7639"/>
    <w:rsid w:val="001D0B06"/>
    <w:rsid w:val="001D0BFB"/>
    <w:rsid w:val="001D13FA"/>
    <w:rsid w:val="001D1606"/>
    <w:rsid w:val="001D170E"/>
    <w:rsid w:val="001D304A"/>
    <w:rsid w:val="001D3706"/>
    <w:rsid w:val="001D39BC"/>
    <w:rsid w:val="001D4792"/>
    <w:rsid w:val="001D519F"/>
    <w:rsid w:val="001D533B"/>
    <w:rsid w:val="001D5342"/>
    <w:rsid w:val="001D5933"/>
    <w:rsid w:val="001D6CD6"/>
    <w:rsid w:val="001D70FF"/>
    <w:rsid w:val="001D760B"/>
    <w:rsid w:val="001E0360"/>
    <w:rsid w:val="001E04E1"/>
    <w:rsid w:val="001E058F"/>
    <w:rsid w:val="001E0CAF"/>
    <w:rsid w:val="001E1119"/>
    <w:rsid w:val="001E1643"/>
    <w:rsid w:val="001E1D83"/>
    <w:rsid w:val="001E26CC"/>
    <w:rsid w:val="001E2AD3"/>
    <w:rsid w:val="001E2CBB"/>
    <w:rsid w:val="001E35C1"/>
    <w:rsid w:val="001E3A38"/>
    <w:rsid w:val="001E3D1C"/>
    <w:rsid w:val="001E3D8E"/>
    <w:rsid w:val="001E3EA6"/>
    <w:rsid w:val="001E46FA"/>
    <w:rsid w:val="001E4F94"/>
    <w:rsid w:val="001E5BF1"/>
    <w:rsid w:val="001E73D9"/>
    <w:rsid w:val="001E7696"/>
    <w:rsid w:val="001F020A"/>
    <w:rsid w:val="001F0779"/>
    <w:rsid w:val="001F0918"/>
    <w:rsid w:val="001F0C36"/>
    <w:rsid w:val="001F2CE6"/>
    <w:rsid w:val="001F4453"/>
    <w:rsid w:val="001F4897"/>
    <w:rsid w:val="001F4D3E"/>
    <w:rsid w:val="001F4D47"/>
    <w:rsid w:val="001F4D63"/>
    <w:rsid w:val="001F6896"/>
    <w:rsid w:val="001F6CA8"/>
    <w:rsid w:val="001F7105"/>
    <w:rsid w:val="002007BF"/>
    <w:rsid w:val="002007E5"/>
    <w:rsid w:val="002018C8"/>
    <w:rsid w:val="002019D0"/>
    <w:rsid w:val="00201DA0"/>
    <w:rsid w:val="0020260D"/>
    <w:rsid w:val="0020285B"/>
    <w:rsid w:val="002030C3"/>
    <w:rsid w:val="002037D5"/>
    <w:rsid w:val="00203C15"/>
    <w:rsid w:val="00204558"/>
    <w:rsid w:val="002048DB"/>
    <w:rsid w:val="00204FC3"/>
    <w:rsid w:val="00205800"/>
    <w:rsid w:val="00205D44"/>
    <w:rsid w:val="00206570"/>
    <w:rsid w:val="00206E78"/>
    <w:rsid w:val="00207DB4"/>
    <w:rsid w:val="00210381"/>
    <w:rsid w:val="0021056E"/>
    <w:rsid w:val="00210BC6"/>
    <w:rsid w:val="00211055"/>
    <w:rsid w:val="002121F3"/>
    <w:rsid w:val="00212AF0"/>
    <w:rsid w:val="00212B34"/>
    <w:rsid w:val="002148C5"/>
    <w:rsid w:val="0021495D"/>
    <w:rsid w:val="0021578D"/>
    <w:rsid w:val="00215A34"/>
    <w:rsid w:val="00215A88"/>
    <w:rsid w:val="00215F0E"/>
    <w:rsid w:val="00215F24"/>
    <w:rsid w:val="002160F6"/>
    <w:rsid w:val="00216208"/>
    <w:rsid w:val="002162E8"/>
    <w:rsid w:val="0021636A"/>
    <w:rsid w:val="00216F65"/>
    <w:rsid w:val="00217108"/>
    <w:rsid w:val="00217638"/>
    <w:rsid w:val="002176D2"/>
    <w:rsid w:val="0022013F"/>
    <w:rsid w:val="00220388"/>
    <w:rsid w:val="00220977"/>
    <w:rsid w:val="0022100E"/>
    <w:rsid w:val="002215DF"/>
    <w:rsid w:val="00221AB8"/>
    <w:rsid w:val="0022207A"/>
    <w:rsid w:val="0022256C"/>
    <w:rsid w:val="0022285F"/>
    <w:rsid w:val="00222BEF"/>
    <w:rsid w:val="002230EB"/>
    <w:rsid w:val="002233EF"/>
    <w:rsid w:val="00223CAD"/>
    <w:rsid w:val="0022425F"/>
    <w:rsid w:val="00224D03"/>
    <w:rsid w:val="0022526C"/>
    <w:rsid w:val="00225532"/>
    <w:rsid w:val="00225E4F"/>
    <w:rsid w:val="00225EBD"/>
    <w:rsid w:val="002262F4"/>
    <w:rsid w:val="00226486"/>
    <w:rsid w:val="00230A62"/>
    <w:rsid w:val="002319B8"/>
    <w:rsid w:val="00231A65"/>
    <w:rsid w:val="00231F2B"/>
    <w:rsid w:val="0023227D"/>
    <w:rsid w:val="00232E4E"/>
    <w:rsid w:val="00233BAC"/>
    <w:rsid w:val="00233D0B"/>
    <w:rsid w:val="00235CF6"/>
    <w:rsid w:val="00235DBD"/>
    <w:rsid w:val="002369C2"/>
    <w:rsid w:val="002375FE"/>
    <w:rsid w:val="00241706"/>
    <w:rsid w:val="00242CB0"/>
    <w:rsid w:val="002436CF"/>
    <w:rsid w:val="002443E5"/>
    <w:rsid w:val="00244C26"/>
    <w:rsid w:val="00245164"/>
    <w:rsid w:val="00245448"/>
    <w:rsid w:val="002458EC"/>
    <w:rsid w:val="00245D89"/>
    <w:rsid w:val="00246E45"/>
    <w:rsid w:val="00246F61"/>
    <w:rsid w:val="00247D74"/>
    <w:rsid w:val="00250619"/>
    <w:rsid w:val="00250EDA"/>
    <w:rsid w:val="0025112A"/>
    <w:rsid w:val="002514CA"/>
    <w:rsid w:val="0025224A"/>
    <w:rsid w:val="00252941"/>
    <w:rsid w:val="0025296D"/>
    <w:rsid w:val="00252C01"/>
    <w:rsid w:val="00252FBE"/>
    <w:rsid w:val="00253374"/>
    <w:rsid w:val="002535C2"/>
    <w:rsid w:val="00253E0A"/>
    <w:rsid w:val="00254F3C"/>
    <w:rsid w:val="00255DE6"/>
    <w:rsid w:val="002565DE"/>
    <w:rsid w:val="0025661E"/>
    <w:rsid w:val="00256730"/>
    <w:rsid w:val="00256E60"/>
    <w:rsid w:val="002600B9"/>
    <w:rsid w:val="00260299"/>
    <w:rsid w:val="0026085A"/>
    <w:rsid w:val="002611DE"/>
    <w:rsid w:val="00261316"/>
    <w:rsid w:val="002617B9"/>
    <w:rsid w:val="002618CC"/>
    <w:rsid w:val="00262535"/>
    <w:rsid w:val="0026337D"/>
    <w:rsid w:val="002635BB"/>
    <w:rsid w:val="00263E56"/>
    <w:rsid w:val="00264A51"/>
    <w:rsid w:val="00265769"/>
    <w:rsid w:val="00266326"/>
    <w:rsid w:val="0026686C"/>
    <w:rsid w:val="002669FC"/>
    <w:rsid w:val="00266C1B"/>
    <w:rsid w:val="00267659"/>
    <w:rsid w:val="002679E8"/>
    <w:rsid w:val="00267C3E"/>
    <w:rsid w:val="00270000"/>
    <w:rsid w:val="00270D0B"/>
    <w:rsid w:val="00270E08"/>
    <w:rsid w:val="002717A3"/>
    <w:rsid w:val="0027194A"/>
    <w:rsid w:val="00273BA2"/>
    <w:rsid w:val="00274AEA"/>
    <w:rsid w:val="00274FB8"/>
    <w:rsid w:val="002752CF"/>
    <w:rsid w:val="00275A7E"/>
    <w:rsid w:val="00275B3C"/>
    <w:rsid w:val="002761D6"/>
    <w:rsid w:val="002765E3"/>
    <w:rsid w:val="0027673A"/>
    <w:rsid w:val="00276B34"/>
    <w:rsid w:val="002771CD"/>
    <w:rsid w:val="00280A06"/>
    <w:rsid w:val="00280D86"/>
    <w:rsid w:val="002816B9"/>
    <w:rsid w:val="00281A8F"/>
    <w:rsid w:val="00282211"/>
    <w:rsid w:val="00282CC1"/>
    <w:rsid w:val="00282D1C"/>
    <w:rsid w:val="00285BF9"/>
    <w:rsid w:val="002860D0"/>
    <w:rsid w:val="002863B0"/>
    <w:rsid w:val="00287CF7"/>
    <w:rsid w:val="00287EE8"/>
    <w:rsid w:val="0029181E"/>
    <w:rsid w:val="002918BE"/>
    <w:rsid w:val="00291916"/>
    <w:rsid w:val="00292195"/>
    <w:rsid w:val="002924D1"/>
    <w:rsid w:val="002933B5"/>
    <w:rsid w:val="00293B65"/>
    <w:rsid w:val="00293D5D"/>
    <w:rsid w:val="00294287"/>
    <w:rsid w:val="00295A74"/>
    <w:rsid w:val="00295FD8"/>
    <w:rsid w:val="00296680"/>
    <w:rsid w:val="0029678E"/>
    <w:rsid w:val="00296B11"/>
    <w:rsid w:val="002971D8"/>
    <w:rsid w:val="00297231"/>
    <w:rsid w:val="002A0B91"/>
    <w:rsid w:val="002A0FCC"/>
    <w:rsid w:val="002A10EE"/>
    <w:rsid w:val="002A114E"/>
    <w:rsid w:val="002A29F2"/>
    <w:rsid w:val="002A2B56"/>
    <w:rsid w:val="002A396E"/>
    <w:rsid w:val="002A3DC7"/>
    <w:rsid w:val="002A42F7"/>
    <w:rsid w:val="002A4832"/>
    <w:rsid w:val="002A514B"/>
    <w:rsid w:val="002A5F8C"/>
    <w:rsid w:val="002A64B6"/>
    <w:rsid w:val="002A65B9"/>
    <w:rsid w:val="002A6BE1"/>
    <w:rsid w:val="002A7952"/>
    <w:rsid w:val="002B019E"/>
    <w:rsid w:val="002B159E"/>
    <w:rsid w:val="002B1C20"/>
    <w:rsid w:val="002B2238"/>
    <w:rsid w:val="002B2AB7"/>
    <w:rsid w:val="002B2B4A"/>
    <w:rsid w:val="002B3B18"/>
    <w:rsid w:val="002B4B61"/>
    <w:rsid w:val="002B72D5"/>
    <w:rsid w:val="002B741E"/>
    <w:rsid w:val="002B752A"/>
    <w:rsid w:val="002B7AB7"/>
    <w:rsid w:val="002C0D36"/>
    <w:rsid w:val="002C1001"/>
    <w:rsid w:val="002C11AE"/>
    <w:rsid w:val="002C1305"/>
    <w:rsid w:val="002C149D"/>
    <w:rsid w:val="002C14B0"/>
    <w:rsid w:val="002C2A13"/>
    <w:rsid w:val="002C2BB7"/>
    <w:rsid w:val="002C4143"/>
    <w:rsid w:val="002C44C4"/>
    <w:rsid w:val="002C6142"/>
    <w:rsid w:val="002C68A6"/>
    <w:rsid w:val="002C6C38"/>
    <w:rsid w:val="002C7779"/>
    <w:rsid w:val="002C7E05"/>
    <w:rsid w:val="002D004D"/>
    <w:rsid w:val="002D0688"/>
    <w:rsid w:val="002D118F"/>
    <w:rsid w:val="002D36E9"/>
    <w:rsid w:val="002D40E0"/>
    <w:rsid w:val="002D537E"/>
    <w:rsid w:val="002D53BC"/>
    <w:rsid w:val="002D55C3"/>
    <w:rsid w:val="002D5844"/>
    <w:rsid w:val="002D60E3"/>
    <w:rsid w:val="002D746D"/>
    <w:rsid w:val="002D7DB1"/>
    <w:rsid w:val="002E0602"/>
    <w:rsid w:val="002E08AA"/>
    <w:rsid w:val="002E1687"/>
    <w:rsid w:val="002E27A6"/>
    <w:rsid w:val="002E2B4B"/>
    <w:rsid w:val="002E2F98"/>
    <w:rsid w:val="002E3116"/>
    <w:rsid w:val="002E3D5A"/>
    <w:rsid w:val="002E3FBD"/>
    <w:rsid w:val="002E40C2"/>
    <w:rsid w:val="002E43DE"/>
    <w:rsid w:val="002E4E17"/>
    <w:rsid w:val="002E521C"/>
    <w:rsid w:val="002E52EB"/>
    <w:rsid w:val="002F0148"/>
    <w:rsid w:val="002F04A5"/>
    <w:rsid w:val="002F04E5"/>
    <w:rsid w:val="002F18CE"/>
    <w:rsid w:val="002F21B8"/>
    <w:rsid w:val="002F37FA"/>
    <w:rsid w:val="002F479A"/>
    <w:rsid w:val="002F5CF7"/>
    <w:rsid w:val="002F7377"/>
    <w:rsid w:val="002F78F8"/>
    <w:rsid w:val="002F7B01"/>
    <w:rsid w:val="00300A55"/>
    <w:rsid w:val="00300E29"/>
    <w:rsid w:val="003017B2"/>
    <w:rsid w:val="003020B7"/>
    <w:rsid w:val="00302502"/>
    <w:rsid w:val="00302842"/>
    <w:rsid w:val="00302E40"/>
    <w:rsid w:val="00303B92"/>
    <w:rsid w:val="00303BC5"/>
    <w:rsid w:val="003058AD"/>
    <w:rsid w:val="003066B6"/>
    <w:rsid w:val="00306709"/>
    <w:rsid w:val="0030752F"/>
    <w:rsid w:val="00307824"/>
    <w:rsid w:val="00310A2E"/>
    <w:rsid w:val="00310BDE"/>
    <w:rsid w:val="003118C3"/>
    <w:rsid w:val="00312E66"/>
    <w:rsid w:val="00313328"/>
    <w:rsid w:val="003134AF"/>
    <w:rsid w:val="00313801"/>
    <w:rsid w:val="00314111"/>
    <w:rsid w:val="003141F2"/>
    <w:rsid w:val="00314509"/>
    <w:rsid w:val="003146C3"/>
    <w:rsid w:val="00315A1D"/>
    <w:rsid w:val="00315D60"/>
    <w:rsid w:val="00316231"/>
    <w:rsid w:val="00316583"/>
    <w:rsid w:val="00316FA7"/>
    <w:rsid w:val="0032000E"/>
    <w:rsid w:val="0032014A"/>
    <w:rsid w:val="00320D66"/>
    <w:rsid w:val="0032157A"/>
    <w:rsid w:val="00321A76"/>
    <w:rsid w:val="003224A7"/>
    <w:rsid w:val="00322650"/>
    <w:rsid w:val="00322DEC"/>
    <w:rsid w:val="00323D68"/>
    <w:rsid w:val="00325661"/>
    <w:rsid w:val="0032580D"/>
    <w:rsid w:val="00325A8E"/>
    <w:rsid w:val="00325DEA"/>
    <w:rsid w:val="003267F8"/>
    <w:rsid w:val="0032765C"/>
    <w:rsid w:val="00330257"/>
    <w:rsid w:val="00330294"/>
    <w:rsid w:val="00330828"/>
    <w:rsid w:val="00331302"/>
    <w:rsid w:val="00332878"/>
    <w:rsid w:val="00332B1E"/>
    <w:rsid w:val="00332FDD"/>
    <w:rsid w:val="00333371"/>
    <w:rsid w:val="00333BDC"/>
    <w:rsid w:val="003343C8"/>
    <w:rsid w:val="003347A7"/>
    <w:rsid w:val="00334F0B"/>
    <w:rsid w:val="00335271"/>
    <w:rsid w:val="0033637C"/>
    <w:rsid w:val="003372CE"/>
    <w:rsid w:val="00337810"/>
    <w:rsid w:val="0034005C"/>
    <w:rsid w:val="00340316"/>
    <w:rsid w:val="0034085E"/>
    <w:rsid w:val="0034132C"/>
    <w:rsid w:val="003413B5"/>
    <w:rsid w:val="00341B7C"/>
    <w:rsid w:val="00342944"/>
    <w:rsid w:val="00342AB0"/>
    <w:rsid w:val="00342D02"/>
    <w:rsid w:val="00342F02"/>
    <w:rsid w:val="00343307"/>
    <w:rsid w:val="003435EC"/>
    <w:rsid w:val="00344EF0"/>
    <w:rsid w:val="003452D8"/>
    <w:rsid w:val="00345DA8"/>
    <w:rsid w:val="00345E91"/>
    <w:rsid w:val="00346283"/>
    <w:rsid w:val="0034700F"/>
    <w:rsid w:val="00347615"/>
    <w:rsid w:val="00347A1B"/>
    <w:rsid w:val="00347B95"/>
    <w:rsid w:val="00347D74"/>
    <w:rsid w:val="00347EE1"/>
    <w:rsid w:val="003506A1"/>
    <w:rsid w:val="00351357"/>
    <w:rsid w:val="0035257C"/>
    <w:rsid w:val="00352984"/>
    <w:rsid w:val="003535EC"/>
    <w:rsid w:val="00353FB0"/>
    <w:rsid w:val="00353FF0"/>
    <w:rsid w:val="00354F59"/>
    <w:rsid w:val="00355672"/>
    <w:rsid w:val="00355BA4"/>
    <w:rsid w:val="003570BB"/>
    <w:rsid w:val="003571FF"/>
    <w:rsid w:val="00357E7A"/>
    <w:rsid w:val="00360C02"/>
    <w:rsid w:val="00360D98"/>
    <w:rsid w:val="00360F23"/>
    <w:rsid w:val="00361244"/>
    <w:rsid w:val="003619A2"/>
    <w:rsid w:val="003622CD"/>
    <w:rsid w:val="00362469"/>
    <w:rsid w:val="00363E01"/>
    <w:rsid w:val="0036433E"/>
    <w:rsid w:val="0036518D"/>
    <w:rsid w:val="00365384"/>
    <w:rsid w:val="00366463"/>
    <w:rsid w:val="0036652D"/>
    <w:rsid w:val="003671E5"/>
    <w:rsid w:val="0036722E"/>
    <w:rsid w:val="00367291"/>
    <w:rsid w:val="003676E1"/>
    <w:rsid w:val="003678B2"/>
    <w:rsid w:val="00367BF9"/>
    <w:rsid w:val="00370811"/>
    <w:rsid w:val="00370853"/>
    <w:rsid w:val="00370CC8"/>
    <w:rsid w:val="0037165A"/>
    <w:rsid w:val="003716ED"/>
    <w:rsid w:val="003718FD"/>
    <w:rsid w:val="00371FAE"/>
    <w:rsid w:val="0037306B"/>
    <w:rsid w:val="003730E9"/>
    <w:rsid w:val="00373214"/>
    <w:rsid w:val="00373D06"/>
    <w:rsid w:val="00373E63"/>
    <w:rsid w:val="003740BE"/>
    <w:rsid w:val="003742BD"/>
    <w:rsid w:val="00374454"/>
    <w:rsid w:val="00374DE8"/>
    <w:rsid w:val="00377798"/>
    <w:rsid w:val="00380C3F"/>
    <w:rsid w:val="0038167F"/>
    <w:rsid w:val="00382286"/>
    <w:rsid w:val="00382C8C"/>
    <w:rsid w:val="00383009"/>
    <w:rsid w:val="003834B0"/>
    <w:rsid w:val="00383552"/>
    <w:rsid w:val="00383C23"/>
    <w:rsid w:val="00384B6A"/>
    <w:rsid w:val="00384EC9"/>
    <w:rsid w:val="0038527D"/>
    <w:rsid w:val="0038534C"/>
    <w:rsid w:val="00385398"/>
    <w:rsid w:val="00385953"/>
    <w:rsid w:val="0038795C"/>
    <w:rsid w:val="00387F9F"/>
    <w:rsid w:val="0039016F"/>
    <w:rsid w:val="00390DED"/>
    <w:rsid w:val="00391836"/>
    <w:rsid w:val="00391CFD"/>
    <w:rsid w:val="00392207"/>
    <w:rsid w:val="003923F5"/>
    <w:rsid w:val="00392916"/>
    <w:rsid w:val="0039292F"/>
    <w:rsid w:val="00392FB5"/>
    <w:rsid w:val="00393067"/>
    <w:rsid w:val="0039337E"/>
    <w:rsid w:val="0039389E"/>
    <w:rsid w:val="00393C05"/>
    <w:rsid w:val="00394198"/>
    <w:rsid w:val="003941AE"/>
    <w:rsid w:val="00394975"/>
    <w:rsid w:val="00395AB3"/>
    <w:rsid w:val="00395ADB"/>
    <w:rsid w:val="0039633F"/>
    <w:rsid w:val="00396A95"/>
    <w:rsid w:val="00396D76"/>
    <w:rsid w:val="00397544"/>
    <w:rsid w:val="00397843"/>
    <w:rsid w:val="003A03BD"/>
    <w:rsid w:val="003A0A73"/>
    <w:rsid w:val="003A2C4E"/>
    <w:rsid w:val="003A31D1"/>
    <w:rsid w:val="003A4A54"/>
    <w:rsid w:val="003A5241"/>
    <w:rsid w:val="003A5701"/>
    <w:rsid w:val="003A5EE9"/>
    <w:rsid w:val="003A7534"/>
    <w:rsid w:val="003A7F43"/>
    <w:rsid w:val="003B0345"/>
    <w:rsid w:val="003B0503"/>
    <w:rsid w:val="003B2D03"/>
    <w:rsid w:val="003B30EF"/>
    <w:rsid w:val="003B3F1B"/>
    <w:rsid w:val="003B4114"/>
    <w:rsid w:val="003B4479"/>
    <w:rsid w:val="003B4566"/>
    <w:rsid w:val="003B53DF"/>
    <w:rsid w:val="003B5549"/>
    <w:rsid w:val="003B5779"/>
    <w:rsid w:val="003B58F0"/>
    <w:rsid w:val="003B58F4"/>
    <w:rsid w:val="003B5B12"/>
    <w:rsid w:val="003B636E"/>
    <w:rsid w:val="003B6899"/>
    <w:rsid w:val="003B7B3C"/>
    <w:rsid w:val="003B7E58"/>
    <w:rsid w:val="003C03D4"/>
    <w:rsid w:val="003C0A5B"/>
    <w:rsid w:val="003C171E"/>
    <w:rsid w:val="003C1D47"/>
    <w:rsid w:val="003C1FB6"/>
    <w:rsid w:val="003C205F"/>
    <w:rsid w:val="003C4329"/>
    <w:rsid w:val="003C5BE2"/>
    <w:rsid w:val="003C5C81"/>
    <w:rsid w:val="003C5EA4"/>
    <w:rsid w:val="003D0383"/>
    <w:rsid w:val="003D16EA"/>
    <w:rsid w:val="003D2D7A"/>
    <w:rsid w:val="003D2EB5"/>
    <w:rsid w:val="003D4196"/>
    <w:rsid w:val="003D4290"/>
    <w:rsid w:val="003D46A1"/>
    <w:rsid w:val="003D4838"/>
    <w:rsid w:val="003D4A92"/>
    <w:rsid w:val="003D4C54"/>
    <w:rsid w:val="003D58C7"/>
    <w:rsid w:val="003D5B5F"/>
    <w:rsid w:val="003D6ED2"/>
    <w:rsid w:val="003D750A"/>
    <w:rsid w:val="003D7891"/>
    <w:rsid w:val="003D7E66"/>
    <w:rsid w:val="003E021A"/>
    <w:rsid w:val="003E0A4A"/>
    <w:rsid w:val="003E0ABA"/>
    <w:rsid w:val="003E106B"/>
    <w:rsid w:val="003E1B47"/>
    <w:rsid w:val="003E1C21"/>
    <w:rsid w:val="003E253D"/>
    <w:rsid w:val="003E2C6C"/>
    <w:rsid w:val="003E331E"/>
    <w:rsid w:val="003E3C4F"/>
    <w:rsid w:val="003E445E"/>
    <w:rsid w:val="003E4B12"/>
    <w:rsid w:val="003E6293"/>
    <w:rsid w:val="003E6398"/>
    <w:rsid w:val="003E6545"/>
    <w:rsid w:val="003E7D4A"/>
    <w:rsid w:val="003F03AB"/>
    <w:rsid w:val="003F0E70"/>
    <w:rsid w:val="003F13B8"/>
    <w:rsid w:val="003F13E6"/>
    <w:rsid w:val="003F15E8"/>
    <w:rsid w:val="003F1CC7"/>
    <w:rsid w:val="003F1F58"/>
    <w:rsid w:val="003F2B00"/>
    <w:rsid w:val="003F32D6"/>
    <w:rsid w:val="003F3348"/>
    <w:rsid w:val="003F38DB"/>
    <w:rsid w:val="003F3C4C"/>
    <w:rsid w:val="003F4EC7"/>
    <w:rsid w:val="003F546C"/>
    <w:rsid w:val="003F556E"/>
    <w:rsid w:val="003F5CB4"/>
    <w:rsid w:val="003F60D4"/>
    <w:rsid w:val="003F70AD"/>
    <w:rsid w:val="003F73A6"/>
    <w:rsid w:val="003F7713"/>
    <w:rsid w:val="003F79A5"/>
    <w:rsid w:val="00400321"/>
    <w:rsid w:val="004005AB"/>
    <w:rsid w:val="004009B6"/>
    <w:rsid w:val="00401D2D"/>
    <w:rsid w:val="00402D34"/>
    <w:rsid w:val="0040349D"/>
    <w:rsid w:val="00403E25"/>
    <w:rsid w:val="00404939"/>
    <w:rsid w:val="00405291"/>
    <w:rsid w:val="004054B4"/>
    <w:rsid w:val="004057D1"/>
    <w:rsid w:val="004063F4"/>
    <w:rsid w:val="004066D7"/>
    <w:rsid w:val="00406FCC"/>
    <w:rsid w:val="00407DD2"/>
    <w:rsid w:val="00410089"/>
    <w:rsid w:val="0041053B"/>
    <w:rsid w:val="00410617"/>
    <w:rsid w:val="00410C0E"/>
    <w:rsid w:val="00411AF4"/>
    <w:rsid w:val="00411B39"/>
    <w:rsid w:val="00411F12"/>
    <w:rsid w:val="004121DB"/>
    <w:rsid w:val="00412E16"/>
    <w:rsid w:val="004130F1"/>
    <w:rsid w:val="004138AB"/>
    <w:rsid w:val="0041402E"/>
    <w:rsid w:val="00414C2D"/>
    <w:rsid w:val="0041584E"/>
    <w:rsid w:val="00415B9D"/>
    <w:rsid w:val="004163C7"/>
    <w:rsid w:val="00416891"/>
    <w:rsid w:val="00416922"/>
    <w:rsid w:val="0041741D"/>
    <w:rsid w:val="004174C1"/>
    <w:rsid w:val="00417E47"/>
    <w:rsid w:val="00420E7A"/>
    <w:rsid w:val="004210A7"/>
    <w:rsid w:val="00423810"/>
    <w:rsid w:val="0042406B"/>
    <w:rsid w:val="0042435D"/>
    <w:rsid w:val="004245BB"/>
    <w:rsid w:val="00424DE8"/>
    <w:rsid w:val="00426D58"/>
    <w:rsid w:val="004277BD"/>
    <w:rsid w:val="004301FB"/>
    <w:rsid w:val="00431641"/>
    <w:rsid w:val="0043194F"/>
    <w:rsid w:val="004322A3"/>
    <w:rsid w:val="00432522"/>
    <w:rsid w:val="00432B42"/>
    <w:rsid w:val="00433A7E"/>
    <w:rsid w:val="00434773"/>
    <w:rsid w:val="004351FF"/>
    <w:rsid w:val="0043583A"/>
    <w:rsid w:val="00435967"/>
    <w:rsid w:val="004359F0"/>
    <w:rsid w:val="0043619B"/>
    <w:rsid w:val="00436A16"/>
    <w:rsid w:val="00436B2C"/>
    <w:rsid w:val="00436D18"/>
    <w:rsid w:val="00437388"/>
    <w:rsid w:val="0043779F"/>
    <w:rsid w:val="00441217"/>
    <w:rsid w:val="004423DE"/>
    <w:rsid w:val="00442830"/>
    <w:rsid w:val="00442B91"/>
    <w:rsid w:val="0044354E"/>
    <w:rsid w:val="004447E2"/>
    <w:rsid w:val="00444CAA"/>
    <w:rsid w:val="004458A7"/>
    <w:rsid w:val="004459CD"/>
    <w:rsid w:val="004463BF"/>
    <w:rsid w:val="004466CA"/>
    <w:rsid w:val="0044670D"/>
    <w:rsid w:val="00447E6B"/>
    <w:rsid w:val="004502BD"/>
    <w:rsid w:val="004505FC"/>
    <w:rsid w:val="004512C1"/>
    <w:rsid w:val="0045166F"/>
    <w:rsid w:val="00451B8B"/>
    <w:rsid w:val="0045212B"/>
    <w:rsid w:val="00452205"/>
    <w:rsid w:val="004524D5"/>
    <w:rsid w:val="00452752"/>
    <w:rsid w:val="00452836"/>
    <w:rsid w:val="00452FF5"/>
    <w:rsid w:val="004534CF"/>
    <w:rsid w:val="00453723"/>
    <w:rsid w:val="00454426"/>
    <w:rsid w:val="0045538C"/>
    <w:rsid w:val="0045541B"/>
    <w:rsid w:val="004558B3"/>
    <w:rsid w:val="004559D2"/>
    <w:rsid w:val="00456376"/>
    <w:rsid w:val="00457B3C"/>
    <w:rsid w:val="00457B4C"/>
    <w:rsid w:val="0046073E"/>
    <w:rsid w:val="00460967"/>
    <w:rsid w:val="004609EE"/>
    <w:rsid w:val="00460D60"/>
    <w:rsid w:val="004614F0"/>
    <w:rsid w:val="00461871"/>
    <w:rsid w:val="00461ED4"/>
    <w:rsid w:val="0046214E"/>
    <w:rsid w:val="00462580"/>
    <w:rsid w:val="00462E4E"/>
    <w:rsid w:val="004638D9"/>
    <w:rsid w:val="0046400C"/>
    <w:rsid w:val="0046461C"/>
    <w:rsid w:val="00464EA5"/>
    <w:rsid w:val="004654BF"/>
    <w:rsid w:val="00466054"/>
    <w:rsid w:val="00466519"/>
    <w:rsid w:val="004669BD"/>
    <w:rsid w:val="00466CB6"/>
    <w:rsid w:val="00467845"/>
    <w:rsid w:val="00473426"/>
    <w:rsid w:val="0047346C"/>
    <w:rsid w:val="00473AD0"/>
    <w:rsid w:val="004741CA"/>
    <w:rsid w:val="0047489D"/>
    <w:rsid w:val="00474D7E"/>
    <w:rsid w:val="00475386"/>
    <w:rsid w:val="00475E89"/>
    <w:rsid w:val="00476803"/>
    <w:rsid w:val="0047686E"/>
    <w:rsid w:val="0047706E"/>
    <w:rsid w:val="00477A39"/>
    <w:rsid w:val="00480A63"/>
    <w:rsid w:val="00481251"/>
    <w:rsid w:val="0048154C"/>
    <w:rsid w:val="00481922"/>
    <w:rsid w:val="00483B7E"/>
    <w:rsid w:val="00483DC3"/>
    <w:rsid w:val="00484357"/>
    <w:rsid w:val="00485058"/>
    <w:rsid w:val="004859F7"/>
    <w:rsid w:val="00485B57"/>
    <w:rsid w:val="00486D6E"/>
    <w:rsid w:val="00487230"/>
    <w:rsid w:val="00490A7E"/>
    <w:rsid w:val="00490C8C"/>
    <w:rsid w:val="00491EC2"/>
    <w:rsid w:val="00492919"/>
    <w:rsid w:val="004929C5"/>
    <w:rsid w:val="00492A13"/>
    <w:rsid w:val="0049360E"/>
    <w:rsid w:val="004943F7"/>
    <w:rsid w:val="00494A08"/>
    <w:rsid w:val="00494B21"/>
    <w:rsid w:val="00495DE4"/>
    <w:rsid w:val="00496425"/>
    <w:rsid w:val="00497118"/>
    <w:rsid w:val="00497CD2"/>
    <w:rsid w:val="00497F0A"/>
    <w:rsid w:val="004A0027"/>
    <w:rsid w:val="004A0410"/>
    <w:rsid w:val="004A08EC"/>
    <w:rsid w:val="004A1439"/>
    <w:rsid w:val="004A2405"/>
    <w:rsid w:val="004A2A15"/>
    <w:rsid w:val="004A2C74"/>
    <w:rsid w:val="004A55AA"/>
    <w:rsid w:val="004A5867"/>
    <w:rsid w:val="004A5D4D"/>
    <w:rsid w:val="004A6B3C"/>
    <w:rsid w:val="004B0BA9"/>
    <w:rsid w:val="004B0C26"/>
    <w:rsid w:val="004B0D94"/>
    <w:rsid w:val="004B113C"/>
    <w:rsid w:val="004B140F"/>
    <w:rsid w:val="004B1C5E"/>
    <w:rsid w:val="004B1FD9"/>
    <w:rsid w:val="004B2142"/>
    <w:rsid w:val="004B337D"/>
    <w:rsid w:val="004B3F57"/>
    <w:rsid w:val="004B551E"/>
    <w:rsid w:val="004B5B77"/>
    <w:rsid w:val="004B656E"/>
    <w:rsid w:val="004B6596"/>
    <w:rsid w:val="004B7556"/>
    <w:rsid w:val="004B78E6"/>
    <w:rsid w:val="004C05F7"/>
    <w:rsid w:val="004C083B"/>
    <w:rsid w:val="004C0ECC"/>
    <w:rsid w:val="004C110B"/>
    <w:rsid w:val="004C1567"/>
    <w:rsid w:val="004C16B9"/>
    <w:rsid w:val="004C1A1F"/>
    <w:rsid w:val="004C1F8F"/>
    <w:rsid w:val="004C2734"/>
    <w:rsid w:val="004C30DF"/>
    <w:rsid w:val="004C4201"/>
    <w:rsid w:val="004C60F9"/>
    <w:rsid w:val="004C6E7D"/>
    <w:rsid w:val="004C7897"/>
    <w:rsid w:val="004C7AB1"/>
    <w:rsid w:val="004C7D6A"/>
    <w:rsid w:val="004D00EE"/>
    <w:rsid w:val="004D0504"/>
    <w:rsid w:val="004D13D6"/>
    <w:rsid w:val="004D195A"/>
    <w:rsid w:val="004D1B98"/>
    <w:rsid w:val="004D1E35"/>
    <w:rsid w:val="004D1F11"/>
    <w:rsid w:val="004D257A"/>
    <w:rsid w:val="004D29AC"/>
    <w:rsid w:val="004D31DE"/>
    <w:rsid w:val="004D3711"/>
    <w:rsid w:val="004D4298"/>
    <w:rsid w:val="004D4895"/>
    <w:rsid w:val="004D6464"/>
    <w:rsid w:val="004D70D1"/>
    <w:rsid w:val="004D7944"/>
    <w:rsid w:val="004E0225"/>
    <w:rsid w:val="004E0640"/>
    <w:rsid w:val="004E0B51"/>
    <w:rsid w:val="004E0D0F"/>
    <w:rsid w:val="004E146A"/>
    <w:rsid w:val="004E181B"/>
    <w:rsid w:val="004E1941"/>
    <w:rsid w:val="004E25B7"/>
    <w:rsid w:val="004E366D"/>
    <w:rsid w:val="004E40ED"/>
    <w:rsid w:val="004E4115"/>
    <w:rsid w:val="004E4582"/>
    <w:rsid w:val="004E59D3"/>
    <w:rsid w:val="004E63F0"/>
    <w:rsid w:val="004E75B4"/>
    <w:rsid w:val="004F0312"/>
    <w:rsid w:val="004F0465"/>
    <w:rsid w:val="004F0822"/>
    <w:rsid w:val="004F3BDA"/>
    <w:rsid w:val="004F3F6D"/>
    <w:rsid w:val="004F5188"/>
    <w:rsid w:val="004F54DA"/>
    <w:rsid w:val="004F5EDE"/>
    <w:rsid w:val="004F6938"/>
    <w:rsid w:val="00500097"/>
    <w:rsid w:val="005005EF"/>
    <w:rsid w:val="00500772"/>
    <w:rsid w:val="00500B3C"/>
    <w:rsid w:val="005010C6"/>
    <w:rsid w:val="00501B9E"/>
    <w:rsid w:val="00501C61"/>
    <w:rsid w:val="005022B6"/>
    <w:rsid w:val="005028C6"/>
    <w:rsid w:val="00502AE7"/>
    <w:rsid w:val="00503F95"/>
    <w:rsid w:val="00504466"/>
    <w:rsid w:val="0050456C"/>
    <w:rsid w:val="00504D7D"/>
    <w:rsid w:val="005054DD"/>
    <w:rsid w:val="00505D8F"/>
    <w:rsid w:val="005062FE"/>
    <w:rsid w:val="00506347"/>
    <w:rsid w:val="00506997"/>
    <w:rsid w:val="00507846"/>
    <w:rsid w:val="00510029"/>
    <w:rsid w:val="005109FB"/>
    <w:rsid w:val="00510A78"/>
    <w:rsid w:val="005114E0"/>
    <w:rsid w:val="0051241A"/>
    <w:rsid w:val="00512DD6"/>
    <w:rsid w:val="00513165"/>
    <w:rsid w:val="005131BD"/>
    <w:rsid w:val="00513407"/>
    <w:rsid w:val="00514906"/>
    <w:rsid w:val="005157BF"/>
    <w:rsid w:val="00515CC0"/>
    <w:rsid w:val="00515FBF"/>
    <w:rsid w:val="005160CC"/>
    <w:rsid w:val="00516395"/>
    <w:rsid w:val="00516713"/>
    <w:rsid w:val="0051686E"/>
    <w:rsid w:val="005168D0"/>
    <w:rsid w:val="005200C1"/>
    <w:rsid w:val="00520371"/>
    <w:rsid w:val="005210D4"/>
    <w:rsid w:val="0052182C"/>
    <w:rsid w:val="00521EF5"/>
    <w:rsid w:val="0052246E"/>
    <w:rsid w:val="00524EC7"/>
    <w:rsid w:val="00525D5F"/>
    <w:rsid w:val="005262FD"/>
    <w:rsid w:val="00527795"/>
    <w:rsid w:val="00527FDE"/>
    <w:rsid w:val="005302B7"/>
    <w:rsid w:val="00530543"/>
    <w:rsid w:val="0053181D"/>
    <w:rsid w:val="00531BD9"/>
    <w:rsid w:val="0053217F"/>
    <w:rsid w:val="005328F7"/>
    <w:rsid w:val="00532B15"/>
    <w:rsid w:val="005330A7"/>
    <w:rsid w:val="00533CF2"/>
    <w:rsid w:val="005344A7"/>
    <w:rsid w:val="00534AB9"/>
    <w:rsid w:val="00534DE5"/>
    <w:rsid w:val="00534E14"/>
    <w:rsid w:val="0053546B"/>
    <w:rsid w:val="00535553"/>
    <w:rsid w:val="00536AC2"/>
    <w:rsid w:val="00536C88"/>
    <w:rsid w:val="00537D8D"/>
    <w:rsid w:val="00540415"/>
    <w:rsid w:val="0054041B"/>
    <w:rsid w:val="00540DEF"/>
    <w:rsid w:val="00541179"/>
    <w:rsid w:val="00542289"/>
    <w:rsid w:val="005422B5"/>
    <w:rsid w:val="00542762"/>
    <w:rsid w:val="00542DAE"/>
    <w:rsid w:val="0054351F"/>
    <w:rsid w:val="005436C2"/>
    <w:rsid w:val="0054372C"/>
    <w:rsid w:val="00545A37"/>
    <w:rsid w:val="00545A41"/>
    <w:rsid w:val="005464F7"/>
    <w:rsid w:val="00546B00"/>
    <w:rsid w:val="00547529"/>
    <w:rsid w:val="00551588"/>
    <w:rsid w:val="00551664"/>
    <w:rsid w:val="00551CE4"/>
    <w:rsid w:val="00551EA8"/>
    <w:rsid w:val="0055295D"/>
    <w:rsid w:val="00552E9D"/>
    <w:rsid w:val="005530E7"/>
    <w:rsid w:val="0055464E"/>
    <w:rsid w:val="00554694"/>
    <w:rsid w:val="00555002"/>
    <w:rsid w:val="005551A3"/>
    <w:rsid w:val="005563B6"/>
    <w:rsid w:val="00557E72"/>
    <w:rsid w:val="005603F0"/>
    <w:rsid w:val="0056064A"/>
    <w:rsid w:val="00560B68"/>
    <w:rsid w:val="00560FBA"/>
    <w:rsid w:val="00561CE2"/>
    <w:rsid w:val="00561EDC"/>
    <w:rsid w:val="005626AD"/>
    <w:rsid w:val="00562E80"/>
    <w:rsid w:val="00563512"/>
    <w:rsid w:val="00563698"/>
    <w:rsid w:val="0056430E"/>
    <w:rsid w:val="00564393"/>
    <w:rsid w:val="005648DF"/>
    <w:rsid w:val="00565DF8"/>
    <w:rsid w:val="00565F4C"/>
    <w:rsid w:val="005661FF"/>
    <w:rsid w:val="005666D0"/>
    <w:rsid w:val="0056679E"/>
    <w:rsid w:val="00566C58"/>
    <w:rsid w:val="00567500"/>
    <w:rsid w:val="00570234"/>
    <w:rsid w:val="00570E76"/>
    <w:rsid w:val="00570EB5"/>
    <w:rsid w:val="00571612"/>
    <w:rsid w:val="00571914"/>
    <w:rsid w:val="00573678"/>
    <w:rsid w:val="005739F3"/>
    <w:rsid w:val="00573C6E"/>
    <w:rsid w:val="00574479"/>
    <w:rsid w:val="00574B04"/>
    <w:rsid w:val="005751D8"/>
    <w:rsid w:val="00575339"/>
    <w:rsid w:val="00575F6E"/>
    <w:rsid w:val="00576694"/>
    <w:rsid w:val="00577009"/>
    <w:rsid w:val="005800EC"/>
    <w:rsid w:val="00580366"/>
    <w:rsid w:val="00580C10"/>
    <w:rsid w:val="00580CF5"/>
    <w:rsid w:val="00582866"/>
    <w:rsid w:val="00583203"/>
    <w:rsid w:val="0058389E"/>
    <w:rsid w:val="00584C67"/>
    <w:rsid w:val="005851B0"/>
    <w:rsid w:val="005868CF"/>
    <w:rsid w:val="00586A47"/>
    <w:rsid w:val="00587095"/>
    <w:rsid w:val="005876A2"/>
    <w:rsid w:val="00587CD4"/>
    <w:rsid w:val="0059220B"/>
    <w:rsid w:val="005925F9"/>
    <w:rsid w:val="00594BB9"/>
    <w:rsid w:val="005956E0"/>
    <w:rsid w:val="00595E49"/>
    <w:rsid w:val="00595EA6"/>
    <w:rsid w:val="00596CB6"/>
    <w:rsid w:val="00596F85"/>
    <w:rsid w:val="0059745F"/>
    <w:rsid w:val="005A07FE"/>
    <w:rsid w:val="005A3E8E"/>
    <w:rsid w:val="005A48C5"/>
    <w:rsid w:val="005A4A5F"/>
    <w:rsid w:val="005A64F7"/>
    <w:rsid w:val="005A698F"/>
    <w:rsid w:val="005A7422"/>
    <w:rsid w:val="005A7FED"/>
    <w:rsid w:val="005B0031"/>
    <w:rsid w:val="005B01B4"/>
    <w:rsid w:val="005B1669"/>
    <w:rsid w:val="005B2340"/>
    <w:rsid w:val="005B2D3C"/>
    <w:rsid w:val="005B4B0A"/>
    <w:rsid w:val="005B4CD5"/>
    <w:rsid w:val="005B5870"/>
    <w:rsid w:val="005B594B"/>
    <w:rsid w:val="005B66F2"/>
    <w:rsid w:val="005B6784"/>
    <w:rsid w:val="005C0324"/>
    <w:rsid w:val="005C08FA"/>
    <w:rsid w:val="005C09F2"/>
    <w:rsid w:val="005C221F"/>
    <w:rsid w:val="005C258F"/>
    <w:rsid w:val="005C2870"/>
    <w:rsid w:val="005C2A65"/>
    <w:rsid w:val="005C2BAA"/>
    <w:rsid w:val="005C2D98"/>
    <w:rsid w:val="005C38F1"/>
    <w:rsid w:val="005C39DE"/>
    <w:rsid w:val="005C3AB4"/>
    <w:rsid w:val="005C3F49"/>
    <w:rsid w:val="005C456F"/>
    <w:rsid w:val="005C46D3"/>
    <w:rsid w:val="005C59AB"/>
    <w:rsid w:val="005C5E45"/>
    <w:rsid w:val="005C6084"/>
    <w:rsid w:val="005C61DD"/>
    <w:rsid w:val="005C668B"/>
    <w:rsid w:val="005C6A19"/>
    <w:rsid w:val="005C6D83"/>
    <w:rsid w:val="005C71E9"/>
    <w:rsid w:val="005C7E09"/>
    <w:rsid w:val="005D01B0"/>
    <w:rsid w:val="005D0DB1"/>
    <w:rsid w:val="005D125D"/>
    <w:rsid w:val="005D1662"/>
    <w:rsid w:val="005D16C7"/>
    <w:rsid w:val="005D1B5E"/>
    <w:rsid w:val="005D1BD9"/>
    <w:rsid w:val="005D2716"/>
    <w:rsid w:val="005D28DB"/>
    <w:rsid w:val="005D3336"/>
    <w:rsid w:val="005D3C5A"/>
    <w:rsid w:val="005D3D72"/>
    <w:rsid w:val="005D3FEE"/>
    <w:rsid w:val="005D469E"/>
    <w:rsid w:val="005D650E"/>
    <w:rsid w:val="005D7EEB"/>
    <w:rsid w:val="005E0768"/>
    <w:rsid w:val="005E0CCA"/>
    <w:rsid w:val="005E100B"/>
    <w:rsid w:val="005E1697"/>
    <w:rsid w:val="005E17A0"/>
    <w:rsid w:val="005E223D"/>
    <w:rsid w:val="005E23A1"/>
    <w:rsid w:val="005E2573"/>
    <w:rsid w:val="005E43B0"/>
    <w:rsid w:val="005E471E"/>
    <w:rsid w:val="005E4764"/>
    <w:rsid w:val="005E4898"/>
    <w:rsid w:val="005E4F91"/>
    <w:rsid w:val="005F23AD"/>
    <w:rsid w:val="005F23CC"/>
    <w:rsid w:val="005F29B9"/>
    <w:rsid w:val="005F2F74"/>
    <w:rsid w:val="005F3213"/>
    <w:rsid w:val="005F3630"/>
    <w:rsid w:val="005F44A9"/>
    <w:rsid w:val="005F4FD2"/>
    <w:rsid w:val="005F5543"/>
    <w:rsid w:val="005F5D90"/>
    <w:rsid w:val="005F6170"/>
    <w:rsid w:val="005F6D46"/>
    <w:rsid w:val="006005E3"/>
    <w:rsid w:val="00600819"/>
    <w:rsid w:val="00600CA0"/>
    <w:rsid w:val="00601E65"/>
    <w:rsid w:val="006030D4"/>
    <w:rsid w:val="00603B92"/>
    <w:rsid w:val="00603DE5"/>
    <w:rsid w:val="00603F15"/>
    <w:rsid w:val="006043BA"/>
    <w:rsid w:val="0060485E"/>
    <w:rsid w:val="006049DD"/>
    <w:rsid w:val="0060514A"/>
    <w:rsid w:val="006053F4"/>
    <w:rsid w:val="0060635D"/>
    <w:rsid w:val="00606610"/>
    <w:rsid w:val="0060776B"/>
    <w:rsid w:val="00610770"/>
    <w:rsid w:val="006111C2"/>
    <w:rsid w:val="00612C61"/>
    <w:rsid w:val="00612EAB"/>
    <w:rsid w:val="0061307D"/>
    <w:rsid w:val="00613BD7"/>
    <w:rsid w:val="00613C1D"/>
    <w:rsid w:val="00614C1A"/>
    <w:rsid w:val="0061531D"/>
    <w:rsid w:val="00615A76"/>
    <w:rsid w:val="00615FAA"/>
    <w:rsid w:val="00616758"/>
    <w:rsid w:val="00616B4A"/>
    <w:rsid w:val="00616EFA"/>
    <w:rsid w:val="006206CB"/>
    <w:rsid w:val="00620C2F"/>
    <w:rsid w:val="00622AC9"/>
    <w:rsid w:val="00623A3D"/>
    <w:rsid w:val="0062420B"/>
    <w:rsid w:val="0062427B"/>
    <w:rsid w:val="006242BA"/>
    <w:rsid w:val="0062478A"/>
    <w:rsid w:val="00624DEE"/>
    <w:rsid w:val="00625D1C"/>
    <w:rsid w:val="006261B7"/>
    <w:rsid w:val="006270FB"/>
    <w:rsid w:val="0062796D"/>
    <w:rsid w:val="00627A55"/>
    <w:rsid w:val="00627DA6"/>
    <w:rsid w:val="00630189"/>
    <w:rsid w:val="00631145"/>
    <w:rsid w:val="006318D7"/>
    <w:rsid w:val="00631EB6"/>
    <w:rsid w:val="00632EBA"/>
    <w:rsid w:val="00632EF3"/>
    <w:rsid w:val="006331F5"/>
    <w:rsid w:val="006333DA"/>
    <w:rsid w:val="006338E2"/>
    <w:rsid w:val="006341C1"/>
    <w:rsid w:val="00635F9A"/>
    <w:rsid w:val="00636694"/>
    <w:rsid w:val="00636D6E"/>
    <w:rsid w:val="0063769E"/>
    <w:rsid w:val="006376F9"/>
    <w:rsid w:val="00640E04"/>
    <w:rsid w:val="0064122C"/>
    <w:rsid w:val="006415C8"/>
    <w:rsid w:val="0064199C"/>
    <w:rsid w:val="00642025"/>
    <w:rsid w:val="00642672"/>
    <w:rsid w:val="006429CF"/>
    <w:rsid w:val="00642D13"/>
    <w:rsid w:val="0064393E"/>
    <w:rsid w:val="00643D69"/>
    <w:rsid w:val="00643DF1"/>
    <w:rsid w:val="00643F82"/>
    <w:rsid w:val="00644580"/>
    <w:rsid w:val="00645C5E"/>
    <w:rsid w:val="0064696D"/>
    <w:rsid w:val="00646BE4"/>
    <w:rsid w:val="00647362"/>
    <w:rsid w:val="00647CAD"/>
    <w:rsid w:val="00650C8C"/>
    <w:rsid w:val="00650CCE"/>
    <w:rsid w:val="00651295"/>
    <w:rsid w:val="00651459"/>
    <w:rsid w:val="00651995"/>
    <w:rsid w:val="00651D9D"/>
    <w:rsid w:val="006520A1"/>
    <w:rsid w:val="006526B1"/>
    <w:rsid w:val="006529B0"/>
    <w:rsid w:val="00652DF1"/>
    <w:rsid w:val="0065434F"/>
    <w:rsid w:val="00654C97"/>
    <w:rsid w:val="00655104"/>
    <w:rsid w:val="00655F52"/>
    <w:rsid w:val="0065639D"/>
    <w:rsid w:val="00661398"/>
    <w:rsid w:val="006614CF"/>
    <w:rsid w:val="00661B02"/>
    <w:rsid w:val="00661B2F"/>
    <w:rsid w:val="00662203"/>
    <w:rsid w:val="006629D1"/>
    <w:rsid w:val="00662A63"/>
    <w:rsid w:val="00662ACE"/>
    <w:rsid w:val="00662F40"/>
    <w:rsid w:val="00663576"/>
    <w:rsid w:val="006645F7"/>
    <w:rsid w:val="00665F72"/>
    <w:rsid w:val="006665DC"/>
    <w:rsid w:val="00666694"/>
    <w:rsid w:val="00666FAA"/>
    <w:rsid w:val="00667242"/>
    <w:rsid w:val="0066726D"/>
    <w:rsid w:val="006701F6"/>
    <w:rsid w:val="00670B7D"/>
    <w:rsid w:val="00671A69"/>
    <w:rsid w:val="00672324"/>
    <w:rsid w:val="006726A2"/>
    <w:rsid w:val="00672B09"/>
    <w:rsid w:val="00673439"/>
    <w:rsid w:val="00673DA8"/>
    <w:rsid w:val="00673FAC"/>
    <w:rsid w:val="006745C4"/>
    <w:rsid w:val="00674CA6"/>
    <w:rsid w:val="00675A59"/>
    <w:rsid w:val="00676833"/>
    <w:rsid w:val="00676D55"/>
    <w:rsid w:val="00676DE6"/>
    <w:rsid w:val="00677B83"/>
    <w:rsid w:val="00677E45"/>
    <w:rsid w:val="00680C72"/>
    <w:rsid w:val="00680DC3"/>
    <w:rsid w:val="00682506"/>
    <w:rsid w:val="0068427C"/>
    <w:rsid w:val="006847FE"/>
    <w:rsid w:val="00684FD4"/>
    <w:rsid w:val="00685935"/>
    <w:rsid w:val="00685CFD"/>
    <w:rsid w:val="00686168"/>
    <w:rsid w:val="00686751"/>
    <w:rsid w:val="00686E6B"/>
    <w:rsid w:val="00687508"/>
    <w:rsid w:val="006877CA"/>
    <w:rsid w:val="006877DF"/>
    <w:rsid w:val="0068791A"/>
    <w:rsid w:val="00690132"/>
    <w:rsid w:val="00690342"/>
    <w:rsid w:val="00691322"/>
    <w:rsid w:val="00691504"/>
    <w:rsid w:val="0069182A"/>
    <w:rsid w:val="00691B57"/>
    <w:rsid w:val="006924DC"/>
    <w:rsid w:val="0069333D"/>
    <w:rsid w:val="00693963"/>
    <w:rsid w:val="00693A76"/>
    <w:rsid w:val="00694DF9"/>
    <w:rsid w:val="00694F33"/>
    <w:rsid w:val="00695B43"/>
    <w:rsid w:val="00695E25"/>
    <w:rsid w:val="00696272"/>
    <w:rsid w:val="006969BF"/>
    <w:rsid w:val="00696DEC"/>
    <w:rsid w:val="006A09EB"/>
    <w:rsid w:val="006A0ABA"/>
    <w:rsid w:val="006A0EC3"/>
    <w:rsid w:val="006A0EEA"/>
    <w:rsid w:val="006A132C"/>
    <w:rsid w:val="006A1CC3"/>
    <w:rsid w:val="006A29B4"/>
    <w:rsid w:val="006A30DA"/>
    <w:rsid w:val="006A34E4"/>
    <w:rsid w:val="006A4431"/>
    <w:rsid w:val="006A50C8"/>
    <w:rsid w:val="006A5177"/>
    <w:rsid w:val="006A551D"/>
    <w:rsid w:val="006A5D41"/>
    <w:rsid w:val="006A6B50"/>
    <w:rsid w:val="006A71C7"/>
    <w:rsid w:val="006A73DF"/>
    <w:rsid w:val="006B0D6A"/>
    <w:rsid w:val="006B0FE6"/>
    <w:rsid w:val="006B1AF1"/>
    <w:rsid w:val="006B34FF"/>
    <w:rsid w:val="006B553C"/>
    <w:rsid w:val="006B5595"/>
    <w:rsid w:val="006B56D8"/>
    <w:rsid w:val="006B61A3"/>
    <w:rsid w:val="006B66AD"/>
    <w:rsid w:val="006C04CC"/>
    <w:rsid w:val="006C1167"/>
    <w:rsid w:val="006C17DB"/>
    <w:rsid w:val="006C1B52"/>
    <w:rsid w:val="006C1C0A"/>
    <w:rsid w:val="006C23AA"/>
    <w:rsid w:val="006C3DD6"/>
    <w:rsid w:val="006C41DD"/>
    <w:rsid w:val="006C4BD7"/>
    <w:rsid w:val="006C5C46"/>
    <w:rsid w:val="006C5F2D"/>
    <w:rsid w:val="006C6CC2"/>
    <w:rsid w:val="006C7113"/>
    <w:rsid w:val="006C7469"/>
    <w:rsid w:val="006C7C9C"/>
    <w:rsid w:val="006D1B20"/>
    <w:rsid w:val="006D243D"/>
    <w:rsid w:val="006D340A"/>
    <w:rsid w:val="006D3775"/>
    <w:rsid w:val="006D3931"/>
    <w:rsid w:val="006D3B42"/>
    <w:rsid w:val="006D5A53"/>
    <w:rsid w:val="006D5EA2"/>
    <w:rsid w:val="006D6BA7"/>
    <w:rsid w:val="006E1D28"/>
    <w:rsid w:val="006E20DC"/>
    <w:rsid w:val="006E2778"/>
    <w:rsid w:val="006E3CAC"/>
    <w:rsid w:val="006E48B9"/>
    <w:rsid w:val="006E496A"/>
    <w:rsid w:val="006E54B5"/>
    <w:rsid w:val="006E5669"/>
    <w:rsid w:val="006E5B5A"/>
    <w:rsid w:val="006E5F93"/>
    <w:rsid w:val="006E6D09"/>
    <w:rsid w:val="006F0757"/>
    <w:rsid w:val="006F0E63"/>
    <w:rsid w:val="006F1C2D"/>
    <w:rsid w:val="006F2056"/>
    <w:rsid w:val="006F21D2"/>
    <w:rsid w:val="006F282C"/>
    <w:rsid w:val="006F2897"/>
    <w:rsid w:val="006F2A26"/>
    <w:rsid w:val="006F2D10"/>
    <w:rsid w:val="006F4179"/>
    <w:rsid w:val="006F4E0C"/>
    <w:rsid w:val="006F633C"/>
    <w:rsid w:val="006F6BBC"/>
    <w:rsid w:val="006F75E6"/>
    <w:rsid w:val="00700DB8"/>
    <w:rsid w:val="0070110B"/>
    <w:rsid w:val="007011A1"/>
    <w:rsid w:val="007016C4"/>
    <w:rsid w:val="00701823"/>
    <w:rsid w:val="00701A5A"/>
    <w:rsid w:val="00701B4B"/>
    <w:rsid w:val="0070319F"/>
    <w:rsid w:val="00703462"/>
    <w:rsid w:val="00703934"/>
    <w:rsid w:val="00703CF1"/>
    <w:rsid w:val="007048D2"/>
    <w:rsid w:val="00704D41"/>
    <w:rsid w:val="0070579D"/>
    <w:rsid w:val="007058EA"/>
    <w:rsid w:val="00705EBB"/>
    <w:rsid w:val="007074A8"/>
    <w:rsid w:val="0070759C"/>
    <w:rsid w:val="007076C4"/>
    <w:rsid w:val="0070780E"/>
    <w:rsid w:val="00707862"/>
    <w:rsid w:val="00712DFA"/>
    <w:rsid w:val="0071387B"/>
    <w:rsid w:val="00713D6F"/>
    <w:rsid w:val="007158AB"/>
    <w:rsid w:val="007159A9"/>
    <w:rsid w:val="00715CE5"/>
    <w:rsid w:val="00716135"/>
    <w:rsid w:val="00716795"/>
    <w:rsid w:val="007167B7"/>
    <w:rsid w:val="00716D36"/>
    <w:rsid w:val="00716FC7"/>
    <w:rsid w:val="007174B1"/>
    <w:rsid w:val="00717BED"/>
    <w:rsid w:val="00720159"/>
    <w:rsid w:val="00720EF5"/>
    <w:rsid w:val="00721044"/>
    <w:rsid w:val="00722C64"/>
    <w:rsid w:val="007234BB"/>
    <w:rsid w:val="007247A7"/>
    <w:rsid w:val="007251BB"/>
    <w:rsid w:val="00727445"/>
    <w:rsid w:val="00727486"/>
    <w:rsid w:val="00727D57"/>
    <w:rsid w:val="00730293"/>
    <w:rsid w:val="007308CF"/>
    <w:rsid w:val="00730E9F"/>
    <w:rsid w:val="007325B6"/>
    <w:rsid w:val="00732827"/>
    <w:rsid w:val="0073447C"/>
    <w:rsid w:val="007346A2"/>
    <w:rsid w:val="00734B13"/>
    <w:rsid w:val="00734B66"/>
    <w:rsid w:val="00735303"/>
    <w:rsid w:val="007356CD"/>
    <w:rsid w:val="00736002"/>
    <w:rsid w:val="0073658A"/>
    <w:rsid w:val="007365C3"/>
    <w:rsid w:val="00736A70"/>
    <w:rsid w:val="007374CF"/>
    <w:rsid w:val="00741405"/>
    <w:rsid w:val="0074216A"/>
    <w:rsid w:val="00742ED4"/>
    <w:rsid w:val="0074347A"/>
    <w:rsid w:val="00743A4C"/>
    <w:rsid w:val="00744E54"/>
    <w:rsid w:val="007451D8"/>
    <w:rsid w:val="007452FE"/>
    <w:rsid w:val="007455A6"/>
    <w:rsid w:val="00745740"/>
    <w:rsid w:val="00745ECD"/>
    <w:rsid w:val="00746FAC"/>
    <w:rsid w:val="00750C5E"/>
    <w:rsid w:val="00752916"/>
    <w:rsid w:val="00752F22"/>
    <w:rsid w:val="0075337B"/>
    <w:rsid w:val="00753609"/>
    <w:rsid w:val="00753ABE"/>
    <w:rsid w:val="00753F06"/>
    <w:rsid w:val="0075456C"/>
    <w:rsid w:val="00755106"/>
    <w:rsid w:val="00755FF8"/>
    <w:rsid w:val="007562B9"/>
    <w:rsid w:val="00756A65"/>
    <w:rsid w:val="00756EAD"/>
    <w:rsid w:val="007575AA"/>
    <w:rsid w:val="00757600"/>
    <w:rsid w:val="007576C8"/>
    <w:rsid w:val="00757ABD"/>
    <w:rsid w:val="00757AD8"/>
    <w:rsid w:val="00757B42"/>
    <w:rsid w:val="00757B8F"/>
    <w:rsid w:val="00761D93"/>
    <w:rsid w:val="007623A8"/>
    <w:rsid w:val="00762972"/>
    <w:rsid w:val="00763037"/>
    <w:rsid w:val="00763C57"/>
    <w:rsid w:val="00765BC3"/>
    <w:rsid w:val="00766657"/>
    <w:rsid w:val="00766C75"/>
    <w:rsid w:val="00766DD4"/>
    <w:rsid w:val="0076771E"/>
    <w:rsid w:val="007677B8"/>
    <w:rsid w:val="00767922"/>
    <w:rsid w:val="00767F36"/>
    <w:rsid w:val="007705AC"/>
    <w:rsid w:val="00771BDD"/>
    <w:rsid w:val="00771C68"/>
    <w:rsid w:val="0077203B"/>
    <w:rsid w:val="00772257"/>
    <w:rsid w:val="00772330"/>
    <w:rsid w:val="007741F8"/>
    <w:rsid w:val="00774244"/>
    <w:rsid w:val="00774B48"/>
    <w:rsid w:val="007754FA"/>
    <w:rsid w:val="0077646C"/>
    <w:rsid w:val="00776829"/>
    <w:rsid w:val="00776B67"/>
    <w:rsid w:val="00777F0D"/>
    <w:rsid w:val="0078010A"/>
    <w:rsid w:val="00781145"/>
    <w:rsid w:val="0078146B"/>
    <w:rsid w:val="0078226C"/>
    <w:rsid w:val="00783062"/>
    <w:rsid w:val="00783621"/>
    <w:rsid w:val="00784607"/>
    <w:rsid w:val="0078479A"/>
    <w:rsid w:val="007848CD"/>
    <w:rsid w:val="007856DD"/>
    <w:rsid w:val="00786215"/>
    <w:rsid w:val="00786386"/>
    <w:rsid w:val="0078671F"/>
    <w:rsid w:val="00786ECC"/>
    <w:rsid w:val="00790419"/>
    <w:rsid w:val="00791AF3"/>
    <w:rsid w:val="00791F13"/>
    <w:rsid w:val="0079215F"/>
    <w:rsid w:val="00792205"/>
    <w:rsid w:val="007934EC"/>
    <w:rsid w:val="00793CEC"/>
    <w:rsid w:val="00794877"/>
    <w:rsid w:val="00795985"/>
    <w:rsid w:val="00795A07"/>
    <w:rsid w:val="00795C73"/>
    <w:rsid w:val="00795E18"/>
    <w:rsid w:val="00796117"/>
    <w:rsid w:val="007979F9"/>
    <w:rsid w:val="007A13AB"/>
    <w:rsid w:val="007A25ED"/>
    <w:rsid w:val="007A2DF3"/>
    <w:rsid w:val="007A3600"/>
    <w:rsid w:val="007A4412"/>
    <w:rsid w:val="007A4EA4"/>
    <w:rsid w:val="007A4ED2"/>
    <w:rsid w:val="007A5201"/>
    <w:rsid w:val="007A57B8"/>
    <w:rsid w:val="007A5A85"/>
    <w:rsid w:val="007A695D"/>
    <w:rsid w:val="007A6B8A"/>
    <w:rsid w:val="007A71CB"/>
    <w:rsid w:val="007A7DC5"/>
    <w:rsid w:val="007B0B2C"/>
    <w:rsid w:val="007B13E0"/>
    <w:rsid w:val="007B1623"/>
    <w:rsid w:val="007B2457"/>
    <w:rsid w:val="007B26E2"/>
    <w:rsid w:val="007B2E92"/>
    <w:rsid w:val="007B2FFE"/>
    <w:rsid w:val="007B33A9"/>
    <w:rsid w:val="007B3747"/>
    <w:rsid w:val="007B3C39"/>
    <w:rsid w:val="007B4662"/>
    <w:rsid w:val="007B5871"/>
    <w:rsid w:val="007B5E43"/>
    <w:rsid w:val="007B63AE"/>
    <w:rsid w:val="007B68E3"/>
    <w:rsid w:val="007B6AE3"/>
    <w:rsid w:val="007B73EE"/>
    <w:rsid w:val="007B742E"/>
    <w:rsid w:val="007B7A40"/>
    <w:rsid w:val="007B7D42"/>
    <w:rsid w:val="007C0341"/>
    <w:rsid w:val="007C0A6A"/>
    <w:rsid w:val="007C0CF3"/>
    <w:rsid w:val="007C0FCD"/>
    <w:rsid w:val="007C16F1"/>
    <w:rsid w:val="007C1BE6"/>
    <w:rsid w:val="007C260B"/>
    <w:rsid w:val="007C37F9"/>
    <w:rsid w:val="007C46C2"/>
    <w:rsid w:val="007C4856"/>
    <w:rsid w:val="007C5444"/>
    <w:rsid w:val="007C5699"/>
    <w:rsid w:val="007C56A2"/>
    <w:rsid w:val="007C5F1D"/>
    <w:rsid w:val="007C6683"/>
    <w:rsid w:val="007C6D0F"/>
    <w:rsid w:val="007C7091"/>
    <w:rsid w:val="007C7918"/>
    <w:rsid w:val="007D000E"/>
    <w:rsid w:val="007D00AA"/>
    <w:rsid w:val="007D06F1"/>
    <w:rsid w:val="007D0A7C"/>
    <w:rsid w:val="007D11D4"/>
    <w:rsid w:val="007D18D2"/>
    <w:rsid w:val="007D21B9"/>
    <w:rsid w:val="007D2DC0"/>
    <w:rsid w:val="007D3C77"/>
    <w:rsid w:val="007D418E"/>
    <w:rsid w:val="007D43B0"/>
    <w:rsid w:val="007D51B4"/>
    <w:rsid w:val="007D5692"/>
    <w:rsid w:val="007D6961"/>
    <w:rsid w:val="007D7051"/>
    <w:rsid w:val="007D7B8D"/>
    <w:rsid w:val="007D7E4D"/>
    <w:rsid w:val="007D7FC1"/>
    <w:rsid w:val="007E0580"/>
    <w:rsid w:val="007E0FFE"/>
    <w:rsid w:val="007E1894"/>
    <w:rsid w:val="007E2158"/>
    <w:rsid w:val="007E2995"/>
    <w:rsid w:val="007E323A"/>
    <w:rsid w:val="007E36FB"/>
    <w:rsid w:val="007E391A"/>
    <w:rsid w:val="007E3D23"/>
    <w:rsid w:val="007E43CA"/>
    <w:rsid w:val="007E5921"/>
    <w:rsid w:val="007E5F6E"/>
    <w:rsid w:val="007E712A"/>
    <w:rsid w:val="007E78BD"/>
    <w:rsid w:val="007E7923"/>
    <w:rsid w:val="007F105C"/>
    <w:rsid w:val="007F13A2"/>
    <w:rsid w:val="007F2039"/>
    <w:rsid w:val="007F2510"/>
    <w:rsid w:val="007F2FC4"/>
    <w:rsid w:val="007F3130"/>
    <w:rsid w:val="007F44DF"/>
    <w:rsid w:val="007F537E"/>
    <w:rsid w:val="007F5770"/>
    <w:rsid w:val="007F6293"/>
    <w:rsid w:val="007F6A66"/>
    <w:rsid w:val="007F6D9E"/>
    <w:rsid w:val="007F732C"/>
    <w:rsid w:val="00800898"/>
    <w:rsid w:val="00800A28"/>
    <w:rsid w:val="00802F16"/>
    <w:rsid w:val="008035F7"/>
    <w:rsid w:val="00804412"/>
    <w:rsid w:val="00804E4F"/>
    <w:rsid w:val="00805A2B"/>
    <w:rsid w:val="00805AAD"/>
    <w:rsid w:val="00805EA2"/>
    <w:rsid w:val="008063C6"/>
    <w:rsid w:val="00806C97"/>
    <w:rsid w:val="008071E8"/>
    <w:rsid w:val="00807264"/>
    <w:rsid w:val="00810211"/>
    <w:rsid w:val="00810266"/>
    <w:rsid w:val="008103A2"/>
    <w:rsid w:val="0081149E"/>
    <w:rsid w:val="00811A4C"/>
    <w:rsid w:val="00811D2C"/>
    <w:rsid w:val="008132C1"/>
    <w:rsid w:val="008133B0"/>
    <w:rsid w:val="00814C6C"/>
    <w:rsid w:val="00815068"/>
    <w:rsid w:val="008159BA"/>
    <w:rsid w:val="0081621F"/>
    <w:rsid w:val="00816768"/>
    <w:rsid w:val="00816909"/>
    <w:rsid w:val="00816E24"/>
    <w:rsid w:val="00817AAC"/>
    <w:rsid w:val="0082036A"/>
    <w:rsid w:val="00821A95"/>
    <w:rsid w:val="00821D28"/>
    <w:rsid w:val="00821E23"/>
    <w:rsid w:val="00821FC1"/>
    <w:rsid w:val="00822FC8"/>
    <w:rsid w:val="00823040"/>
    <w:rsid w:val="0082399F"/>
    <w:rsid w:val="00823DB1"/>
    <w:rsid w:val="008241A9"/>
    <w:rsid w:val="00824794"/>
    <w:rsid w:val="008267A7"/>
    <w:rsid w:val="00826B9B"/>
    <w:rsid w:val="00831049"/>
    <w:rsid w:val="008317E5"/>
    <w:rsid w:val="00831BEA"/>
    <w:rsid w:val="00832449"/>
    <w:rsid w:val="008328E7"/>
    <w:rsid w:val="0083333D"/>
    <w:rsid w:val="008338AB"/>
    <w:rsid w:val="00833D1A"/>
    <w:rsid w:val="008348DB"/>
    <w:rsid w:val="00835CC1"/>
    <w:rsid w:val="00836123"/>
    <w:rsid w:val="00840436"/>
    <w:rsid w:val="008405BF"/>
    <w:rsid w:val="008418EC"/>
    <w:rsid w:val="00841F9A"/>
    <w:rsid w:val="008427CF"/>
    <w:rsid w:val="00843257"/>
    <w:rsid w:val="0084330A"/>
    <w:rsid w:val="0084331A"/>
    <w:rsid w:val="00843C1B"/>
    <w:rsid w:val="00844553"/>
    <w:rsid w:val="008448D6"/>
    <w:rsid w:val="00844E8B"/>
    <w:rsid w:val="00844F1D"/>
    <w:rsid w:val="00845B57"/>
    <w:rsid w:val="008462CD"/>
    <w:rsid w:val="0084642A"/>
    <w:rsid w:val="008465D6"/>
    <w:rsid w:val="00847F09"/>
    <w:rsid w:val="00850B31"/>
    <w:rsid w:val="008516B8"/>
    <w:rsid w:val="00851851"/>
    <w:rsid w:val="00853131"/>
    <w:rsid w:val="00853C3A"/>
    <w:rsid w:val="008540D5"/>
    <w:rsid w:val="008541A0"/>
    <w:rsid w:val="00854D44"/>
    <w:rsid w:val="00855055"/>
    <w:rsid w:val="00856576"/>
    <w:rsid w:val="00856684"/>
    <w:rsid w:val="00857FC9"/>
    <w:rsid w:val="00857FFD"/>
    <w:rsid w:val="00860C78"/>
    <w:rsid w:val="00861FB0"/>
    <w:rsid w:val="00862460"/>
    <w:rsid w:val="008624B8"/>
    <w:rsid w:val="00862C8C"/>
    <w:rsid w:val="00862DBF"/>
    <w:rsid w:val="00863369"/>
    <w:rsid w:val="00863B8E"/>
    <w:rsid w:val="00863BA1"/>
    <w:rsid w:val="00863F37"/>
    <w:rsid w:val="0086423A"/>
    <w:rsid w:val="008643E3"/>
    <w:rsid w:val="00864410"/>
    <w:rsid w:val="0086451A"/>
    <w:rsid w:val="008647A2"/>
    <w:rsid w:val="008666F3"/>
    <w:rsid w:val="0086693B"/>
    <w:rsid w:val="00867339"/>
    <w:rsid w:val="008677FF"/>
    <w:rsid w:val="0086794B"/>
    <w:rsid w:val="008700DA"/>
    <w:rsid w:val="0087192C"/>
    <w:rsid w:val="008739F4"/>
    <w:rsid w:val="00873B15"/>
    <w:rsid w:val="0087453F"/>
    <w:rsid w:val="00874554"/>
    <w:rsid w:val="00874DC8"/>
    <w:rsid w:val="00875AA2"/>
    <w:rsid w:val="00875C2E"/>
    <w:rsid w:val="00875ED8"/>
    <w:rsid w:val="0087603A"/>
    <w:rsid w:val="00876EBD"/>
    <w:rsid w:val="0087708E"/>
    <w:rsid w:val="008800DE"/>
    <w:rsid w:val="00880660"/>
    <w:rsid w:val="008807A8"/>
    <w:rsid w:val="00880A62"/>
    <w:rsid w:val="00880B1E"/>
    <w:rsid w:val="00880D18"/>
    <w:rsid w:val="00881274"/>
    <w:rsid w:val="00882597"/>
    <w:rsid w:val="008829B3"/>
    <w:rsid w:val="008841D1"/>
    <w:rsid w:val="0088491F"/>
    <w:rsid w:val="0088519E"/>
    <w:rsid w:val="00885AC4"/>
    <w:rsid w:val="00885DCE"/>
    <w:rsid w:val="00886444"/>
    <w:rsid w:val="00886939"/>
    <w:rsid w:val="00886B5F"/>
    <w:rsid w:val="00887039"/>
    <w:rsid w:val="00887C11"/>
    <w:rsid w:val="00887FAF"/>
    <w:rsid w:val="00890D64"/>
    <w:rsid w:val="00891E9B"/>
    <w:rsid w:val="008922AB"/>
    <w:rsid w:val="008948C2"/>
    <w:rsid w:val="0089509D"/>
    <w:rsid w:val="00895836"/>
    <w:rsid w:val="008965A3"/>
    <w:rsid w:val="008966AD"/>
    <w:rsid w:val="00896849"/>
    <w:rsid w:val="00897D67"/>
    <w:rsid w:val="00897F0A"/>
    <w:rsid w:val="008A014B"/>
    <w:rsid w:val="008A0B2F"/>
    <w:rsid w:val="008A0BCD"/>
    <w:rsid w:val="008A0D31"/>
    <w:rsid w:val="008A0E6E"/>
    <w:rsid w:val="008A12E6"/>
    <w:rsid w:val="008A1E4E"/>
    <w:rsid w:val="008A21B9"/>
    <w:rsid w:val="008A2499"/>
    <w:rsid w:val="008A3702"/>
    <w:rsid w:val="008A386A"/>
    <w:rsid w:val="008A5266"/>
    <w:rsid w:val="008A52F2"/>
    <w:rsid w:val="008A5F4C"/>
    <w:rsid w:val="008A6009"/>
    <w:rsid w:val="008A6034"/>
    <w:rsid w:val="008A615B"/>
    <w:rsid w:val="008A658D"/>
    <w:rsid w:val="008A6B9E"/>
    <w:rsid w:val="008A7747"/>
    <w:rsid w:val="008A78E3"/>
    <w:rsid w:val="008B05AD"/>
    <w:rsid w:val="008B0A3E"/>
    <w:rsid w:val="008B0E3B"/>
    <w:rsid w:val="008B11AD"/>
    <w:rsid w:val="008B1817"/>
    <w:rsid w:val="008B1E0B"/>
    <w:rsid w:val="008B33F3"/>
    <w:rsid w:val="008B3B11"/>
    <w:rsid w:val="008B40F0"/>
    <w:rsid w:val="008B64AA"/>
    <w:rsid w:val="008B6ADD"/>
    <w:rsid w:val="008B6DA9"/>
    <w:rsid w:val="008B6DAA"/>
    <w:rsid w:val="008B75AC"/>
    <w:rsid w:val="008B75C2"/>
    <w:rsid w:val="008B7875"/>
    <w:rsid w:val="008B7CF7"/>
    <w:rsid w:val="008C003B"/>
    <w:rsid w:val="008C0402"/>
    <w:rsid w:val="008C1EE6"/>
    <w:rsid w:val="008C2AA0"/>
    <w:rsid w:val="008C2B77"/>
    <w:rsid w:val="008C2D1B"/>
    <w:rsid w:val="008C2E52"/>
    <w:rsid w:val="008C342A"/>
    <w:rsid w:val="008C41B9"/>
    <w:rsid w:val="008C4925"/>
    <w:rsid w:val="008C4E48"/>
    <w:rsid w:val="008C5197"/>
    <w:rsid w:val="008C57EE"/>
    <w:rsid w:val="008C5EB1"/>
    <w:rsid w:val="008C6078"/>
    <w:rsid w:val="008C6582"/>
    <w:rsid w:val="008C6980"/>
    <w:rsid w:val="008D042C"/>
    <w:rsid w:val="008D0E03"/>
    <w:rsid w:val="008D166A"/>
    <w:rsid w:val="008D1B82"/>
    <w:rsid w:val="008D3048"/>
    <w:rsid w:val="008D3FF3"/>
    <w:rsid w:val="008D48CD"/>
    <w:rsid w:val="008D5391"/>
    <w:rsid w:val="008D5E02"/>
    <w:rsid w:val="008D64A2"/>
    <w:rsid w:val="008D7443"/>
    <w:rsid w:val="008D7A57"/>
    <w:rsid w:val="008E0002"/>
    <w:rsid w:val="008E04CE"/>
    <w:rsid w:val="008E2712"/>
    <w:rsid w:val="008E2820"/>
    <w:rsid w:val="008E2867"/>
    <w:rsid w:val="008E2AF1"/>
    <w:rsid w:val="008E2BBD"/>
    <w:rsid w:val="008E399F"/>
    <w:rsid w:val="008E4352"/>
    <w:rsid w:val="008F0779"/>
    <w:rsid w:val="008F3084"/>
    <w:rsid w:val="008F30F8"/>
    <w:rsid w:val="008F3EA4"/>
    <w:rsid w:val="008F4198"/>
    <w:rsid w:val="008F4335"/>
    <w:rsid w:val="008F43DA"/>
    <w:rsid w:val="008F5E99"/>
    <w:rsid w:val="008F6216"/>
    <w:rsid w:val="008F6598"/>
    <w:rsid w:val="008F6B49"/>
    <w:rsid w:val="008F7009"/>
    <w:rsid w:val="008F7393"/>
    <w:rsid w:val="008F7BAE"/>
    <w:rsid w:val="0090018A"/>
    <w:rsid w:val="0090019C"/>
    <w:rsid w:val="00900CA6"/>
    <w:rsid w:val="00900FCF"/>
    <w:rsid w:val="00901D62"/>
    <w:rsid w:val="00901F2B"/>
    <w:rsid w:val="009027CF"/>
    <w:rsid w:val="009027F8"/>
    <w:rsid w:val="00902B30"/>
    <w:rsid w:val="00902C39"/>
    <w:rsid w:val="00902F4A"/>
    <w:rsid w:val="00903FB3"/>
    <w:rsid w:val="0090728D"/>
    <w:rsid w:val="0091043C"/>
    <w:rsid w:val="009105D1"/>
    <w:rsid w:val="00910B90"/>
    <w:rsid w:val="00910DC2"/>
    <w:rsid w:val="00911783"/>
    <w:rsid w:val="009117AF"/>
    <w:rsid w:val="0091196D"/>
    <w:rsid w:val="009122A7"/>
    <w:rsid w:val="00912ACA"/>
    <w:rsid w:val="00912E58"/>
    <w:rsid w:val="00913036"/>
    <w:rsid w:val="00914C6C"/>
    <w:rsid w:val="00915FC6"/>
    <w:rsid w:val="0091648F"/>
    <w:rsid w:val="00917722"/>
    <w:rsid w:val="00917DA2"/>
    <w:rsid w:val="009210F7"/>
    <w:rsid w:val="00921213"/>
    <w:rsid w:val="00921C97"/>
    <w:rsid w:val="00921FA1"/>
    <w:rsid w:val="00922853"/>
    <w:rsid w:val="009235F1"/>
    <w:rsid w:val="00923A18"/>
    <w:rsid w:val="009243D1"/>
    <w:rsid w:val="00924D23"/>
    <w:rsid w:val="0092501D"/>
    <w:rsid w:val="009261C7"/>
    <w:rsid w:val="00926686"/>
    <w:rsid w:val="0093013E"/>
    <w:rsid w:val="00930476"/>
    <w:rsid w:val="00930A24"/>
    <w:rsid w:val="00930BF5"/>
    <w:rsid w:val="00930E18"/>
    <w:rsid w:val="00931147"/>
    <w:rsid w:val="0093132C"/>
    <w:rsid w:val="009314F9"/>
    <w:rsid w:val="00932C2C"/>
    <w:rsid w:val="00932E9E"/>
    <w:rsid w:val="00933264"/>
    <w:rsid w:val="0093397E"/>
    <w:rsid w:val="00933ACF"/>
    <w:rsid w:val="00933C6C"/>
    <w:rsid w:val="0093475F"/>
    <w:rsid w:val="00934917"/>
    <w:rsid w:val="00934E48"/>
    <w:rsid w:val="0093614A"/>
    <w:rsid w:val="00936B1C"/>
    <w:rsid w:val="00936EC7"/>
    <w:rsid w:val="00936F30"/>
    <w:rsid w:val="00940CA7"/>
    <w:rsid w:val="00941436"/>
    <w:rsid w:val="009419D2"/>
    <w:rsid w:val="009426D8"/>
    <w:rsid w:val="00942C33"/>
    <w:rsid w:val="00942EEA"/>
    <w:rsid w:val="009438A1"/>
    <w:rsid w:val="0094398E"/>
    <w:rsid w:val="00945086"/>
    <w:rsid w:val="00945A31"/>
    <w:rsid w:val="00946B42"/>
    <w:rsid w:val="00946EFE"/>
    <w:rsid w:val="00947F03"/>
    <w:rsid w:val="009504CD"/>
    <w:rsid w:val="00951D09"/>
    <w:rsid w:val="009521AC"/>
    <w:rsid w:val="00952DB7"/>
    <w:rsid w:val="00952DEA"/>
    <w:rsid w:val="00953B0B"/>
    <w:rsid w:val="00953E4B"/>
    <w:rsid w:val="00953EF7"/>
    <w:rsid w:val="0095439A"/>
    <w:rsid w:val="0095475F"/>
    <w:rsid w:val="00954A16"/>
    <w:rsid w:val="00954A5C"/>
    <w:rsid w:val="00954C3D"/>
    <w:rsid w:val="00954D12"/>
    <w:rsid w:val="00955556"/>
    <w:rsid w:val="0095580A"/>
    <w:rsid w:val="00955B56"/>
    <w:rsid w:val="00955E10"/>
    <w:rsid w:val="00955FB7"/>
    <w:rsid w:val="009564C8"/>
    <w:rsid w:val="00956FD5"/>
    <w:rsid w:val="009577BF"/>
    <w:rsid w:val="009601D6"/>
    <w:rsid w:val="00960415"/>
    <w:rsid w:val="00960844"/>
    <w:rsid w:val="00960D06"/>
    <w:rsid w:val="00961A24"/>
    <w:rsid w:val="0096265D"/>
    <w:rsid w:val="0096378C"/>
    <w:rsid w:val="00964331"/>
    <w:rsid w:val="009644D9"/>
    <w:rsid w:val="009645D9"/>
    <w:rsid w:val="00964EF8"/>
    <w:rsid w:val="00964FCB"/>
    <w:rsid w:val="0096524A"/>
    <w:rsid w:val="009655B4"/>
    <w:rsid w:val="009656E9"/>
    <w:rsid w:val="00966291"/>
    <w:rsid w:val="00966470"/>
    <w:rsid w:val="009667D4"/>
    <w:rsid w:val="00966936"/>
    <w:rsid w:val="00966A8E"/>
    <w:rsid w:val="00966EED"/>
    <w:rsid w:val="00967927"/>
    <w:rsid w:val="00967A10"/>
    <w:rsid w:val="00967A78"/>
    <w:rsid w:val="0097034B"/>
    <w:rsid w:val="00971432"/>
    <w:rsid w:val="0097203A"/>
    <w:rsid w:val="00973C08"/>
    <w:rsid w:val="009740A2"/>
    <w:rsid w:val="00974178"/>
    <w:rsid w:val="00974184"/>
    <w:rsid w:val="00974799"/>
    <w:rsid w:val="00974EBA"/>
    <w:rsid w:val="00977002"/>
    <w:rsid w:val="00977C45"/>
    <w:rsid w:val="00980BD8"/>
    <w:rsid w:val="00980C19"/>
    <w:rsid w:val="00980CDC"/>
    <w:rsid w:val="00980F28"/>
    <w:rsid w:val="00982A74"/>
    <w:rsid w:val="00982AEE"/>
    <w:rsid w:val="00982B3E"/>
    <w:rsid w:val="0098362C"/>
    <w:rsid w:val="00983EEC"/>
    <w:rsid w:val="009848A1"/>
    <w:rsid w:val="00984EB1"/>
    <w:rsid w:val="00985D5F"/>
    <w:rsid w:val="00985FC1"/>
    <w:rsid w:val="00986CA2"/>
    <w:rsid w:val="0098709D"/>
    <w:rsid w:val="00987BB2"/>
    <w:rsid w:val="00987C91"/>
    <w:rsid w:val="009905FE"/>
    <w:rsid w:val="00990D34"/>
    <w:rsid w:val="00991624"/>
    <w:rsid w:val="0099379F"/>
    <w:rsid w:val="00993A15"/>
    <w:rsid w:val="009941E7"/>
    <w:rsid w:val="0099471D"/>
    <w:rsid w:val="0099505E"/>
    <w:rsid w:val="00995377"/>
    <w:rsid w:val="0099542F"/>
    <w:rsid w:val="00995456"/>
    <w:rsid w:val="009955B9"/>
    <w:rsid w:val="00995CAB"/>
    <w:rsid w:val="00995F6E"/>
    <w:rsid w:val="00996B40"/>
    <w:rsid w:val="0099707C"/>
    <w:rsid w:val="0099720A"/>
    <w:rsid w:val="00997339"/>
    <w:rsid w:val="00997900"/>
    <w:rsid w:val="00997965"/>
    <w:rsid w:val="009A1056"/>
    <w:rsid w:val="009A1FBD"/>
    <w:rsid w:val="009A2550"/>
    <w:rsid w:val="009A2779"/>
    <w:rsid w:val="009A3C02"/>
    <w:rsid w:val="009A4103"/>
    <w:rsid w:val="009A4324"/>
    <w:rsid w:val="009A531B"/>
    <w:rsid w:val="009A60DD"/>
    <w:rsid w:val="009B0651"/>
    <w:rsid w:val="009B0EBC"/>
    <w:rsid w:val="009B11D7"/>
    <w:rsid w:val="009B13BB"/>
    <w:rsid w:val="009B15B9"/>
    <w:rsid w:val="009B1D0C"/>
    <w:rsid w:val="009B307C"/>
    <w:rsid w:val="009B37D6"/>
    <w:rsid w:val="009B3826"/>
    <w:rsid w:val="009B3AD8"/>
    <w:rsid w:val="009B3D79"/>
    <w:rsid w:val="009B3ED2"/>
    <w:rsid w:val="009B484D"/>
    <w:rsid w:val="009B4B17"/>
    <w:rsid w:val="009B4FBC"/>
    <w:rsid w:val="009B51A9"/>
    <w:rsid w:val="009B5A24"/>
    <w:rsid w:val="009B640C"/>
    <w:rsid w:val="009B6F55"/>
    <w:rsid w:val="009B7371"/>
    <w:rsid w:val="009B771F"/>
    <w:rsid w:val="009C04B7"/>
    <w:rsid w:val="009C0773"/>
    <w:rsid w:val="009C0FF6"/>
    <w:rsid w:val="009C11B3"/>
    <w:rsid w:val="009C288D"/>
    <w:rsid w:val="009C2D03"/>
    <w:rsid w:val="009C2E1C"/>
    <w:rsid w:val="009C3A35"/>
    <w:rsid w:val="009C3B49"/>
    <w:rsid w:val="009C3C42"/>
    <w:rsid w:val="009C5462"/>
    <w:rsid w:val="009C5779"/>
    <w:rsid w:val="009C663F"/>
    <w:rsid w:val="009D0669"/>
    <w:rsid w:val="009D165A"/>
    <w:rsid w:val="009D192B"/>
    <w:rsid w:val="009D1F11"/>
    <w:rsid w:val="009D20C8"/>
    <w:rsid w:val="009D2275"/>
    <w:rsid w:val="009D23D5"/>
    <w:rsid w:val="009D2ACE"/>
    <w:rsid w:val="009D2F25"/>
    <w:rsid w:val="009D311C"/>
    <w:rsid w:val="009D4644"/>
    <w:rsid w:val="009D4761"/>
    <w:rsid w:val="009D4F81"/>
    <w:rsid w:val="009D51F1"/>
    <w:rsid w:val="009D57CA"/>
    <w:rsid w:val="009D57D2"/>
    <w:rsid w:val="009D67BF"/>
    <w:rsid w:val="009D6F99"/>
    <w:rsid w:val="009D72F8"/>
    <w:rsid w:val="009D7EDF"/>
    <w:rsid w:val="009D7F5F"/>
    <w:rsid w:val="009E0B91"/>
    <w:rsid w:val="009E0E7D"/>
    <w:rsid w:val="009E0F0E"/>
    <w:rsid w:val="009E14C7"/>
    <w:rsid w:val="009E1832"/>
    <w:rsid w:val="009E21A2"/>
    <w:rsid w:val="009E224D"/>
    <w:rsid w:val="009E29AD"/>
    <w:rsid w:val="009E29C6"/>
    <w:rsid w:val="009E2D69"/>
    <w:rsid w:val="009E33BF"/>
    <w:rsid w:val="009E3F18"/>
    <w:rsid w:val="009E4715"/>
    <w:rsid w:val="009E476F"/>
    <w:rsid w:val="009E54FA"/>
    <w:rsid w:val="009E58E5"/>
    <w:rsid w:val="009E59D0"/>
    <w:rsid w:val="009E5C4D"/>
    <w:rsid w:val="009E63AC"/>
    <w:rsid w:val="009E7448"/>
    <w:rsid w:val="009E7D98"/>
    <w:rsid w:val="009F0401"/>
    <w:rsid w:val="009F12F5"/>
    <w:rsid w:val="009F1712"/>
    <w:rsid w:val="009F1F52"/>
    <w:rsid w:val="009F2968"/>
    <w:rsid w:val="009F2CD8"/>
    <w:rsid w:val="009F2D2A"/>
    <w:rsid w:val="009F3823"/>
    <w:rsid w:val="009F47D7"/>
    <w:rsid w:val="009F486A"/>
    <w:rsid w:val="009F5769"/>
    <w:rsid w:val="009F5D1A"/>
    <w:rsid w:val="009F5DD1"/>
    <w:rsid w:val="009F601B"/>
    <w:rsid w:val="009F61E8"/>
    <w:rsid w:val="009F63E2"/>
    <w:rsid w:val="009F6AD9"/>
    <w:rsid w:val="009F6D01"/>
    <w:rsid w:val="009F752B"/>
    <w:rsid w:val="009F757C"/>
    <w:rsid w:val="009F7A65"/>
    <w:rsid w:val="00A000DE"/>
    <w:rsid w:val="00A0030E"/>
    <w:rsid w:val="00A017F0"/>
    <w:rsid w:val="00A01AF6"/>
    <w:rsid w:val="00A02DCC"/>
    <w:rsid w:val="00A02E7F"/>
    <w:rsid w:val="00A031D1"/>
    <w:rsid w:val="00A05408"/>
    <w:rsid w:val="00A06297"/>
    <w:rsid w:val="00A06742"/>
    <w:rsid w:val="00A07CD2"/>
    <w:rsid w:val="00A10BFD"/>
    <w:rsid w:val="00A115A4"/>
    <w:rsid w:val="00A11FB6"/>
    <w:rsid w:val="00A11FC6"/>
    <w:rsid w:val="00A11FE1"/>
    <w:rsid w:val="00A13453"/>
    <w:rsid w:val="00A1356B"/>
    <w:rsid w:val="00A13918"/>
    <w:rsid w:val="00A13C87"/>
    <w:rsid w:val="00A14355"/>
    <w:rsid w:val="00A14641"/>
    <w:rsid w:val="00A146FF"/>
    <w:rsid w:val="00A1560A"/>
    <w:rsid w:val="00A1560C"/>
    <w:rsid w:val="00A15A7F"/>
    <w:rsid w:val="00A16255"/>
    <w:rsid w:val="00A16A63"/>
    <w:rsid w:val="00A16CE1"/>
    <w:rsid w:val="00A16E17"/>
    <w:rsid w:val="00A20840"/>
    <w:rsid w:val="00A20CA9"/>
    <w:rsid w:val="00A21480"/>
    <w:rsid w:val="00A219A1"/>
    <w:rsid w:val="00A21F0F"/>
    <w:rsid w:val="00A2383C"/>
    <w:rsid w:val="00A23888"/>
    <w:rsid w:val="00A241C3"/>
    <w:rsid w:val="00A24300"/>
    <w:rsid w:val="00A2443E"/>
    <w:rsid w:val="00A24CD7"/>
    <w:rsid w:val="00A24CDD"/>
    <w:rsid w:val="00A24D0B"/>
    <w:rsid w:val="00A26755"/>
    <w:rsid w:val="00A26F1E"/>
    <w:rsid w:val="00A274AE"/>
    <w:rsid w:val="00A27D15"/>
    <w:rsid w:val="00A3095F"/>
    <w:rsid w:val="00A30BE7"/>
    <w:rsid w:val="00A31087"/>
    <w:rsid w:val="00A31B5C"/>
    <w:rsid w:val="00A31BFA"/>
    <w:rsid w:val="00A31CBF"/>
    <w:rsid w:val="00A32052"/>
    <w:rsid w:val="00A325CC"/>
    <w:rsid w:val="00A3370C"/>
    <w:rsid w:val="00A33C5A"/>
    <w:rsid w:val="00A33E03"/>
    <w:rsid w:val="00A34449"/>
    <w:rsid w:val="00A34871"/>
    <w:rsid w:val="00A35094"/>
    <w:rsid w:val="00A351B5"/>
    <w:rsid w:val="00A35207"/>
    <w:rsid w:val="00A361A5"/>
    <w:rsid w:val="00A3636E"/>
    <w:rsid w:val="00A365C5"/>
    <w:rsid w:val="00A36D8D"/>
    <w:rsid w:val="00A36EAD"/>
    <w:rsid w:val="00A37C58"/>
    <w:rsid w:val="00A406FC"/>
    <w:rsid w:val="00A40BE5"/>
    <w:rsid w:val="00A41BF7"/>
    <w:rsid w:val="00A41D9D"/>
    <w:rsid w:val="00A438E2"/>
    <w:rsid w:val="00A43F39"/>
    <w:rsid w:val="00A442F7"/>
    <w:rsid w:val="00A45CA6"/>
    <w:rsid w:val="00A46660"/>
    <w:rsid w:val="00A47647"/>
    <w:rsid w:val="00A47B38"/>
    <w:rsid w:val="00A513D4"/>
    <w:rsid w:val="00A51571"/>
    <w:rsid w:val="00A51C25"/>
    <w:rsid w:val="00A526E8"/>
    <w:rsid w:val="00A5285A"/>
    <w:rsid w:val="00A541CD"/>
    <w:rsid w:val="00A547EA"/>
    <w:rsid w:val="00A547F2"/>
    <w:rsid w:val="00A55949"/>
    <w:rsid w:val="00A559CD"/>
    <w:rsid w:val="00A564A6"/>
    <w:rsid w:val="00A56819"/>
    <w:rsid w:val="00A568D0"/>
    <w:rsid w:val="00A56BD0"/>
    <w:rsid w:val="00A5722A"/>
    <w:rsid w:val="00A573D2"/>
    <w:rsid w:val="00A57677"/>
    <w:rsid w:val="00A57916"/>
    <w:rsid w:val="00A60874"/>
    <w:rsid w:val="00A61B5F"/>
    <w:rsid w:val="00A62B86"/>
    <w:rsid w:val="00A62DF5"/>
    <w:rsid w:val="00A6516D"/>
    <w:rsid w:val="00A653FD"/>
    <w:rsid w:val="00A657D8"/>
    <w:rsid w:val="00A66CE5"/>
    <w:rsid w:val="00A66D0B"/>
    <w:rsid w:val="00A706D8"/>
    <w:rsid w:val="00A70887"/>
    <w:rsid w:val="00A709F2"/>
    <w:rsid w:val="00A72007"/>
    <w:rsid w:val="00A732FA"/>
    <w:rsid w:val="00A73F97"/>
    <w:rsid w:val="00A74BAC"/>
    <w:rsid w:val="00A752E7"/>
    <w:rsid w:val="00A753F0"/>
    <w:rsid w:val="00A75425"/>
    <w:rsid w:val="00A76B44"/>
    <w:rsid w:val="00A7738C"/>
    <w:rsid w:val="00A80066"/>
    <w:rsid w:val="00A80545"/>
    <w:rsid w:val="00A81803"/>
    <w:rsid w:val="00A81C78"/>
    <w:rsid w:val="00A83A5E"/>
    <w:rsid w:val="00A83C76"/>
    <w:rsid w:val="00A83EAA"/>
    <w:rsid w:val="00A850F1"/>
    <w:rsid w:val="00A859CD"/>
    <w:rsid w:val="00A85BF4"/>
    <w:rsid w:val="00A87131"/>
    <w:rsid w:val="00A87D42"/>
    <w:rsid w:val="00A87E56"/>
    <w:rsid w:val="00A87EDE"/>
    <w:rsid w:val="00A91191"/>
    <w:rsid w:val="00A9138B"/>
    <w:rsid w:val="00A92222"/>
    <w:rsid w:val="00A934B0"/>
    <w:rsid w:val="00A940F5"/>
    <w:rsid w:val="00A94558"/>
    <w:rsid w:val="00A947D4"/>
    <w:rsid w:val="00A95C12"/>
    <w:rsid w:val="00A95CFB"/>
    <w:rsid w:val="00A9715E"/>
    <w:rsid w:val="00A97452"/>
    <w:rsid w:val="00A97AB0"/>
    <w:rsid w:val="00AA1787"/>
    <w:rsid w:val="00AA1C34"/>
    <w:rsid w:val="00AA35AB"/>
    <w:rsid w:val="00AA45F0"/>
    <w:rsid w:val="00AA482A"/>
    <w:rsid w:val="00AA4F04"/>
    <w:rsid w:val="00AA6C24"/>
    <w:rsid w:val="00AA6F90"/>
    <w:rsid w:val="00AA72C8"/>
    <w:rsid w:val="00AA760B"/>
    <w:rsid w:val="00AA7B98"/>
    <w:rsid w:val="00AA7C8B"/>
    <w:rsid w:val="00AB07AC"/>
    <w:rsid w:val="00AB0BA7"/>
    <w:rsid w:val="00AB11AB"/>
    <w:rsid w:val="00AB129E"/>
    <w:rsid w:val="00AB16ED"/>
    <w:rsid w:val="00AB209B"/>
    <w:rsid w:val="00AB2E47"/>
    <w:rsid w:val="00AB305A"/>
    <w:rsid w:val="00AB34D0"/>
    <w:rsid w:val="00AB3B4D"/>
    <w:rsid w:val="00AB4950"/>
    <w:rsid w:val="00AB4A39"/>
    <w:rsid w:val="00AB539A"/>
    <w:rsid w:val="00AB57C4"/>
    <w:rsid w:val="00AB6351"/>
    <w:rsid w:val="00AB6466"/>
    <w:rsid w:val="00AB7001"/>
    <w:rsid w:val="00AB7A3C"/>
    <w:rsid w:val="00AB7D06"/>
    <w:rsid w:val="00AC0CC0"/>
    <w:rsid w:val="00AC14CA"/>
    <w:rsid w:val="00AC1D96"/>
    <w:rsid w:val="00AC2A03"/>
    <w:rsid w:val="00AC462B"/>
    <w:rsid w:val="00AC47C8"/>
    <w:rsid w:val="00AC5B72"/>
    <w:rsid w:val="00AC66EA"/>
    <w:rsid w:val="00AC6FF5"/>
    <w:rsid w:val="00AC7288"/>
    <w:rsid w:val="00AC7DE9"/>
    <w:rsid w:val="00AD04F1"/>
    <w:rsid w:val="00AD09A6"/>
    <w:rsid w:val="00AD0C72"/>
    <w:rsid w:val="00AD15C7"/>
    <w:rsid w:val="00AD1E09"/>
    <w:rsid w:val="00AD1FF2"/>
    <w:rsid w:val="00AD2379"/>
    <w:rsid w:val="00AD27D6"/>
    <w:rsid w:val="00AD2B3A"/>
    <w:rsid w:val="00AD2F1C"/>
    <w:rsid w:val="00AD3192"/>
    <w:rsid w:val="00AD32DF"/>
    <w:rsid w:val="00AD3697"/>
    <w:rsid w:val="00AD3B53"/>
    <w:rsid w:val="00AD3D45"/>
    <w:rsid w:val="00AD3D4B"/>
    <w:rsid w:val="00AD4CC4"/>
    <w:rsid w:val="00AD5000"/>
    <w:rsid w:val="00AD52A7"/>
    <w:rsid w:val="00AD5D58"/>
    <w:rsid w:val="00AD5EF8"/>
    <w:rsid w:val="00AD602F"/>
    <w:rsid w:val="00AD61DD"/>
    <w:rsid w:val="00AD7081"/>
    <w:rsid w:val="00AD71C1"/>
    <w:rsid w:val="00AD7996"/>
    <w:rsid w:val="00AD79AA"/>
    <w:rsid w:val="00AD7D25"/>
    <w:rsid w:val="00AE2645"/>
    <w:rsid w:val="00AE283A"/>
    <w:rsid w:val="00AE2C2E"/>
    <w:rsid w:val="00AE2EB9"/>
    <w:rsid w:val="00AE3559"/>
    <w:rsid w:val="00AE363D"/>
    <w:rsid w:val="00AE487C"/>
    <w:rsid w:val="00AE7022"/>
    <w:rsid w:val="00AE71DF"/>
    <w:rsid w:val="00AE737F"/>
    <w:rsid w:val="00AE7922"/>
    <w:rsid w:val="00AE7DA2"/>
    <w:rsid w:val="00AF0754"/>
    <w:rsid w:val="00AF0F12"/>
    <w:rsid w:val="00AF150A"/>
    <w:rsid w:val="00AF2BC3"/>
    <w:rsid w:val="00AF333F"/>
    <w:rsid w:val="00AF33D3"/>
    <w:rsid w:val="00AF347D"/>
    <w:rsid w:val="00AF3AE6"/>
    <w:rsid w:val="00AF428F"/>
    <w:rsid w:val="00AF45C8"/>
    <w:rsid w:val="00AF50B3"/>
    <w:rsid w:val="00AF62B7"/>
    <w:rsid w:val="00AF69F7"/>
    <w:rsid w:val="00AF7D5D"/>
    <w:rsid w:val="00B0076E"/>
    <w:rsid w:val="00B00B26"/>
    <w:rsid w:val="00B0112E"/>
    <w:rsid w:val="00B01F66"/>
    <w:rsid w:val="00B02144"/>
    <w:rsid w:val="00B02702"/>
    <w:rsid w:val="00B03907"/>
    <w:rsid w:val="00B0393A"/>
    <w:rsid w:val="00B04D6F"/>
    <w:rsid w:val="00B06B5C"/>
    <w:rsid w:val="00B06E88"/>
    <w:rsid w:val="00B07E9D"/>
    <w:rsid w:val="00B10A72"/>
    <w:rsid w:val="00B10C7B"/>
    <w:rsid w:val="00B11048"/>
    <w:rsid w:val="00B120CC"/>
    <w:rsid w:val="00B125C4"/>
    <w:rsid w:val="00B128CC"/>
    <w:rsid w:val="00B1333A"/>
    <w:rsid w:val="00B14A21"/>
    <w:rsid w:val="00B14CD9"/>
    <w:rsid w:val="00B1533D"/>
    <w:rsid w:val="00B1579C"/>
    <w:rsid w:val="00B165DE"/>
    <w:rsid w:val="00B1691C"/>
    <w:rsid w:val="00B1746B"/>
    <w:rsid w:val="00B179E6"/>
    <w:rsid w:val="00B17E79"/>
    <w:rsid w:val="00B20FA1"/>
    <w:rsid w:val="00B215BD"/>
    <w:rsid w:val="00B22427"/>
    <w:rsid w:val="00B231D8"/>
    <w:rsid w:val="00B23893"/>
    <w:rsid w:val="00B24AAB"/>
    <w:rsid w:val="00B255C8"/>
    <w:rsid w:val="00B258DF"/>
    <w:rsid w:val="00B26DC7"/>
    <w:rsid w:val="00B2736A"/>
    <w:rsid w:val="00B301B8"/>
    <w:rsid w:val="00B302A1"/>
    <w:rsid w:val="00B311B5"/>
    <w:rsid w:val="00B3161D"/>
    <w:rsid w:val="00B31C67"/>
    <w:rsid w:val="00B31D0A"/>
    <w:rsid w:val="00B3222A"/>
    <w:rsid w:val="00B32688"/>
    <w:rsid w:val="00B3286A"/>
    <w:rsid w:val="00B32B04"/>
    <w:rsid w:val="00B3490E"/>
    <w:rsid w:val="00B3597C"/>
    <w:rsid w:val="00B36AAE"/>
    <w:rsid w:val="00B36F31"/>
    <w:rsid w:val="00B40159"/>
    <w:rsid w:val="00B40B7D"/>
    <w:rsid w:val="00B411AF"/>
    <w:rsid w:val="00B42AC1"/>
    <w:rsid w:val="00B432AF"/>
    <w:rsid w:val="00B448FE"/>
    <w:rsid w:val="00B44B24"/>
    <w:rsid w:val="00B44C7E"/>
    <w:rsid w:val="00B458F7"/>
    <w:rsid w:val="00B461B9"/>
    <w:rsid w:val="00B462C0"/>
    <w:rsid w:val="00B4653B"/>
    <w:rsid w:val="00B46E1F"/>
    <w:rsid w:val="00B4731C"/>
    <w:rsid w:val="00B474B7"/>
    <w:rsid w:val="00B477E2"/>
    <w:rsid w:val="00B47971"/>
    <w:rsid w:val="00B51232"/>
    <w:rsid w:val="00B51467"/>
    <w:rsid w:val="00B51EDC"/>
    <w:rsid w:val="00B52319"/>
    <w:rsid w:val="00B52651"/>
    <w:rsid w:val="00B546E2"/>
    <w:rsid w:val="00B54833"/>
    <w:rsid w:val="00B54CC9"/>
    <w:rsid w:val="00B55558"/>
    <w:rsid w:val="00B55645"/>
    <w:rsid w:val="00B5578F"/>
    <w:rsid w:val="00B55FB3"/>
    <w:rsid w:val="00B56287"/>
    <w:rsid w:val="00B569A3"/>
    <w:rsid w:val="00B56A0D"/>
    <w:rsid w:val="00B56A56"/>
    <w:rsid w:val="00B576C0"/>
    <w:rsid w:val="00B57CE3"/>
    <w:rsid w:val="00B57F83"/>
    <w:rsid w:val="00B606E9"/>
    <w:rsid w:val="00B607D5"/>
    <w:rsid w:val="00B607DA"/>
    <w:rsid w:val="00B608B4"/>
    <w:rsid w:val="00B609B9"/>
    <w:rsid w:val="00B60DB0"/>
    <w:rsid w:val="00B611A1"/>
    <w:rsid w:val="00B617D0"/>
    <w:rsid w:val="00B61D2F"/>
    <w:rsid w:val="00B61FF9"/>
    <w:rsid w:val="00B62773"/>
    <w:rsid w:val="00B637F1"/>
    <w:rsid w:val="00B6467C"/>
    <w:rsid w:val="00B6492D"/>
    <w:rsid w:val="00B65079"/>
    <w:rsid w:val="00B651ED"/>
    <w:rsid w:val="00B653B5"/>
    <w:rsid w:val="00B66367"/>
    <w:rsid w:val="00B717D8"/>
    <w:rsid w:val="00B727C0"/>
    <w:rsid w:val="00B737F5"/>
    <w:rsid w:val="00B739F1"/>
    <w:rsid w:val="00B73EED"/>
    <w:rsid w:val="00B7561E"/>
    <w:rsid w:val="00B77318"/>
    <w:rsid w:val="00B77778"/>
    <w:rsid w:val="00B80613"/>
    <w:rsid w:val="00B807F7"/>
    <w:rsid w:val="00B80857"/>
    <w:rsid w:val="00B81050"/>
    <w:rsid w:val="00B81999"/>
    <w:rsid w:val="00B81E1F"/>
    <w:rsid w:val="00B82B19"/>
    <w:rsid w:val="00B82BC6"/>
    <w:rsid w:val="00B8354C"/>
    <w:rsid w:val="00B836E0"/>
    <w:rsid w:val="00B85D1A"/>
    <w:rsid w:val="00B86907"/>
    <w:rsid w:val="00B8699C"/>
    <w:rsid w:val="00B872CF"/>
    <w:rsid w:val="00B87466"/>
    <w:rsid w:val="00B87AB1"/>
    <w:rsid w:val="00B90715"/>
    <w:rsid w:val="00B91104"/>
    <w:rsid w:val="00B91174"/>
    <w:rsid w:val="00B9161E"/>
    <w:rsid w:val="00B91ED2"/>
    <w:rsid w:val="00B9272D"/>
    <w:rsid w:val="00B9299D"/>
    <w:rsid w:val="00B9334C"/>
    <w:rsid w:val="00B942DD"/>
    <w:rsid w:val="00B94C4D"/>
    <w:rsid w:val="00B94D13"/>
    <w:rsid w:val="00B94DEB"/>
    <w:rsid w:val="00B94F43"/>
    <w:rsid w:val="00B94FCB"/>
    <w:rsid w:val="00B95359"/>
    <w:rsid w:val="00B96972"/>
    <w:rsid w:val="00B96A2D"/>
    <w:rsid w:val="00B9778F"/>
    <w:rsid w:val="00BA02D3"/>
    <w:rsid w:val="00BA2162"/>
    <w:rsid w:val="00BA22B7"/>
    <w:rsid w:val="00BA3191"/>
    <w:rsid w:val="00BA3E76"/>
    <w:rsid w:val="00BA42D9"/>
    <w:rsid w:val="00BA49A3"/>
    <w:rsid w:val="00BA4B24"/>
    <w:rsid w:val="00BA608B"/>
    <w:rsid w:val="00BA621B"/>
    <w:rsid w:val="00BA6C38"/>
    <w:rsid w:val="00BA738C"/>
    <w:rsid w:val="00BB0767"/>
    <w:rsid w:val="00BB0C0E"/>
    <w:rsid w:val="00BB155B"/>
    <w:rsid w:val="00BB19D2"/>
    <w:rsid w:val="00BB25EC"/>
    <w:rsid w:val="00BB2C86"/>
    <w:rsid w:val="00BB2FBA"/>
    <w:rsid w:val="00BB3417"/>
    <w:rsid w:val="00BB4054"/>
    <w:rsid w:val="00BB4E04"/>
    <w:rsid w:val="00BB4F99"/>
    <w:rsid w:val="00BB5474"/>
    <w:rsid w:val="00BB5F2A"/>
    <w:rsid w:val="00BB672F"/>
    <w:rsid w:val="00BB6DEA"/>
    <w:rsid w:val="00BB6E44"/>
    <w:rsid w:val="00BB6F81"/>
    <w:rsid w:val="00BB7129"/>
    <w:rsid w:val="00BB78C5"/>
    <w:rsid w:val="00BC0569"/>
    <w:rsid w:val="00BC0685"/>
    <w:rsid w:val="00BC0AA8"/>
    <w:rsid w:val="00BC1082"/>
    <w:rsid w:val="00BC25E7"/>
    <w:rsid w:val="00BC28F8"/>
    <w:rsid w:val="00BC3A67"/>
    <w:rsid w:val="00BC3C89"/>
    <w:rsid w:val="00BC512D"/>
    <w:rsid w:val="00BC556B"/>
    <w:rsid w:val="00BC5F12"/>
    <w:rsid w:val="00BC62DB"/>
    <w:rsid w:val="00BC6771"/>
    <w:rsid w:val="00BC6935"/>
    <w:rsid w:val="00BC77D9"/>
    <w:rsid w:val="00BC7813"/>
    <w:rsid w:val="00BD06DB"/>
    <w:rsid w:val="00BD0782"/>
    <w:rsid w:val="00BD1655"/>
    <w:rsid w:val="00BD18B2"/>
    <w:rsid w:val="00BD1CAB"/>
    <w:rsid w:val="00BD2461"/>
    <w:rsid w:val="00BD2B1F"/>
    <w:rsid w:val="00BD2E32"/>
    <w:rsid w:val="00BD30E5"/>
    <w:rsid w:val="00BD3C03"/>
    <w:rsid w:val="00BD4585"/>
    <w:rsid w:val="00BD4F8B"/>
    <w:rsid w:val="00BD5161"/>
    <w:rsid w:val="00BD6D73"/>
    <w:rsid w:val="00BD6E90"/>
    <w:rsid w:val="00BD79FB"/>
    <w:rsid w:val="00BE00C3"/>
    <w:rsid w:val="00BE0C8E"/>
    <w:rsid w:val="00BE191A"/>
    <w:rsid w:val="00BE281E"/>
    <w:rsid w:val="00BE2CAB"/>
    <w:rsid w:val="00BE447F"/>
    <w:rsid w:val="00BE45B6"/>
    <w:rsid w:val="00BE4678"/>
    <w:rsid w:val="00BE4E5E"/>
    <w:rsid w:val="00BE53A6"/>
    <w:rsid w:val="00BE58B9"/>
    <w:rsid w:val="00BE5CB0"/>
    <w:rsid w:val="00BE778B"/>
    <w:rsid w:val="00BE7A04"/>
    <w:rsid w:val="00BE7BDC"/>
    <w:rsid w:val="00BF01AC"/>
    <w:rsid w:val="00BF0A96"/>
    <w:rsid w:val="00BF15FE"/>
    <w:rsid w:val="00BF1BAC"/>
    <w:rsid w:val="00BF20AE"/>
    <w:rsid w:val="00BF284C"/>
    <w:rsid w:val="00BF2A08"/>
    <w:rsid w:val="00BF2D3C"/>
    <w:rsid w:val="00BF2EFA"/>
    <w:rsid w:val="00BF46D1"/>
    <w:rsid w:val="00BF5815"/>
    <w:rsid w:val="00BF59EC"/>
    <w:rsid w:val="00BF5C60"/>
    <w:rsid w:val="00BF6DDC"/>
    <w:rsid w:val="00BF7FE2"/>
    <w:rsid w:val="00C00AC0"/>
    <w:rsid w:val="00C01149"/>
    <w:rsid w:val="00C013CE"/>
    <w:rsid w:val="00C0165A"/>
    <w:rsid w:val="00C01938"/>
    <w:rsid w:val="00C02B1F"/>
    <w:rsid w:val="00C02D3E"/>
    <w:rsid w:val="00C036A0"/>
    <w:rsid w:val="00C03BD3"/>
    <w:rsid w:val="00C046F9"/>
    <w:rsid w:val="00C04B55"/>
    <w:rsid w:val="00C04BDB"/>
    <w:rsid w:val="00C04DC8"/>
    <w:rsid w:val="00C05251"/>
    <w:rsid w:val="00C055A4"/>
    <w:rsid w:val="00C0578B"/>
    <w:rsid w:val="00C058F6"/>
    <w:rsid w:val="00C05ADE"/>
    <w:rsid w:val="00C062D9"/>
    <w:rsid w:val="00C07144"/>
    <w:rsid w:val="00C07539"/>
    <w:rsid w:val="00C076AC"/>
    <w:rsid w:val="00C1031D"/>
    <w:rsid w:val="00C10344"/>
    <w:rsid w:val="00C1114F"/>
    <w:rsid w:val="00C11574"/>
    <w:rsid w:val="00C11624"/>
    <w:rsid w:val="00C11FCE"/>
    <w:rsid w:val="00C12066"/>
    <w:rsid w:val="00C123EA"/>
    <w:rsid w:val="00C1241A"/>
    <w:rsid w:val="00C13526"/>
    <w:rsid w:val="00C1425C"/>
    <w:rsid w:val="00C153EC"/>
    <w:rsid w:val="00C16641"/>
    <w:rsid w:val="00C167A5"/>
    <w:rsid w:val="00C17482"/>
    <w:rsid w:val="00C17E64"/>
    <w:rsid w:val="00C20BD7"/>
    <w:rsid w:val="00C212FE"/>
    <w:rsid w:val="00C227B7"/>
    <w:rsid w:val="00C22ADE"/>
    <w:rsid w:val="00C22D69"/>
    <w:rsid w:val="00C22DBF"/>
    <w:rsid w:val="00C23734"/>
    <w:rsid w:val="00C2374E"/>
    <w:rsid w:val="00C23E47"/>
    <w:rsid w:val="00C24530"/>
    <w:rsid w:val="00C250D2"/>
    <w:rsid w:val="00C25209"/>
    <w:rsid w:val="00C26AA9"/>
    <w:rsid w:val="00C26B52"/>
    <w:rsid w:val="00C30386"/>
    <w:rsid w:val="00C30962"/>
    <w:rsid w:val="00C30AEF"/>
    <w:rsid w:val="00C30E05"/>
    <w:rsid w:val="00C31E37"/>
    <w:rsid w:val="00C32878"/>
    <w:rsid w:val="00C33880"/>
    <w:rsid w:val="00C3388F"/>
    <w:rsid w:val="00C33B6B"/>
    <w:rsid w:val="00C35C3E"/>
    <w:rsid w:val="00C35DEA"/>
    <w:rsid w:val="00C361C8"/>
    <w:rsid w:val="00C367DD"/>
    <w:rsid w:val="00C36853"/>
    <w:rsid w:val="00C36DB6"/>
    <w:rsid w:val="00C3770F"/>
    <w:rsid w:val="00C3791B"/>
    <w:rsid w:val="00C4020F"/>
    <w:rsid w:val="00C40A06"/>
    <w:rsid w:val="00C41821"/>
    <w:rsid w:val="00C42805"/>
    <w:rsid w:val="00C4390D"/>
    <w:rsid w:val="00C4481D"/>
    <w:rsid w:val="00C44A34"/>
    <w:rsid w:val="00C45910"/>
    <w:rsid w:val="00C4640E"/>
    <w:rsid w:val="00C47AF9"/>
    <w:rsid w:val="00C47F5D"/>
    <w:rsid w:val="00C500C6"/>
    <w:rsid w:val="00C503F1"/>
    <w:rsid w:val="00C5072F"/>
    <w:rsid w:val="00C50AE7"/>
    <w:rsid w:val="00C513D1"/>
    <w:rsid w:val="00C51E78"/>
    <w:rsid w:val="00C52550"/>
    <w:rsid w:val="00C53207"/>
    <w:rsid w:val="00C53996"/>
    <w:rsid w:val="00C54103"/>
    <w:rsid w:val="00C54A46"/>
    <w:rsid w:val="00C56BB5"/>
    <w:rsid w:val="00C57590"/>
    <w:rsid w:val="00C57D7C"/>
    <w:rsid w:val="00C60173"/>
    <w:rsid w:val="00C60864"/>
    <w:rsid w:val="00C611BE"/>
    <w:rsid w:val="00C61A52"/>
    <w:rsid w:val="00C61B25"/>
    <w:rsid w:val="00C624FE"/>
    <w:rsid w:val="00C62CBA"/>
    <w:rsid w:val="00C63910"/>
    <w:rsid w:val="00C63994"/>
    <w:rsid w:val="00C63AEC"/>
    <w:rsid w:val="00C63E51"/>
    <w:rsid w:val="00C63F59"/>
    <w:rsid w:val="00C64495"/>
    <w:rsid w:val="00C64BE8"/>
    <w:rsid w:val="00C655E7"/>
    <w:rsid w:val="00C65C59"/>
    <w:rsid w:val="00C65DEA"/>
    <w:rsid w:val="00C66278"/>
    <w:rsid w:val="00C66C06"/>
    <w:rsid w:val="00C66C29"/>
    <w:rsid w:val="00C67137"/>
    <w:rsid w:val="00C677AB"/>
    <w:rsid w:val="00C67904"/>
    <w:rsid w:val="00C70127"/>
    <w:rsid w:val="00C70F4D"/>
    <w:rsid w:val="00C7168F"/>
    <w:rsid w:val="00C718BF"/>
    <w:rsid w:val="00C71C14"/>
    <w:rsid w:val="00C729C7"/>
    <w:rsid w:val="00C72C93"/>
    <w:rsid w:val="00C72E7B"/>
    <w:rsid w:val="00C736AB"/>
    <w:rsid w:val="00C75036"/>
    <w:rsid w:val="00C7579B"/>
    <w:rsid w:val="00C76937"/>
    <w:rsid w:val="00C76AED"/>
    <w:rsid w:val="00C77758"/>
    <w:rsid w:val="00C778E8"/>
    <w:rsid w:val="00C8006B"/>
    <w:rsid w:val="00C8264E"/>
    <w:rsid w:val="00C82700"/>
    <w:rsid w:val="00C83C49"/>
    <w:rsid w:val="00C83CA7"/>
    <w:rsid w:val="00C848A1"/>
    <w:rsid w:val="00C84AFF"/>
    <w:rsid w:val="00C84C15"/>
    <w:rsid w:val="00C861D1"/>
    <w:rsid w:val="00C86AE8"/>
    <w:rsid w:val="00C86FDF"/>
    <w:rsid w:val="00C87175"/>
    <w:rsid w:val="00C871E2"/>
    <w:rsid w:val="00C900CE"/>
    <w:rsid w:val="00C90AA4"/>
    <w:rsid w:val="00C91DD0"/>
    <w:rsid w:val="00C92570"/>
    <w:rsid w:val="00C92595"/>
    <w:rsid w:val="00C92DE0"/>
    <w:rsid w:val="00C9495E"/>
    <w:rsid w:val="00C949B0"/>
    <w:rsid w:val="00C96BC3"/>
    <w:rsid w:val="00C96BE7"/>
    <w:rsid w:val="00C97AE3"/>
    <w:rsid w:val="00CA0C33"/>
    <w:rsid w:val="00CA208E"/>
    <w:rsid w:val="00CA2318"/>
    <w:rsid w:val="00CA2806"/>
    <w:rsid w:val="00CA2AC9"/>
    <w:rsid w:val="00CA2C7E"/>
    <w:rsid w:val="00CA3302"/>
    <w:rsid w:val="00CA4C24"/>
    <w:rsid w:val="00CA4D33"/>
    <w:rsid w:val="00CA535B"/>
    <w:rsid w:val="00CA57BE"/>
    <w:rsid w:val="00CA6C79"/>
    <w:rsid w:val="00CB02A7"/>
    <w:rsid w:val="00CB02C4"/>
    <w:rsid w:val="00CB0ABE"/>
    <w:rsid w:val="00CB158F"/>
    <w:rsid w:val="00CB1795"/>
    <w:rsid w:val="00CB1BA2"/>
    <w:rsid w:val="00CB1D3D"/>
    <w:rsid w:val="00CB1EA0"/>
    <w:rsid w:val="00CB1F36"/>
    <w:rsid w:val="00CB2A23"/>
    <w:rsid w:val="00CB2C4D"/>
    <w:rsid w:val="00CB2D08"/>
    <w:rsid w:val="00CB391D"/>
    <w:rsid w:val="00CB3E11"/>
    <w:rsid w:val="00CB47C4"/>
    <w:rsid w:val="00CB4A5A"/>
    <w:rsid w:val="00CB5280"/>
    <w:rsid w:val="00CB58E0"/>
    <w:rsid w:val="00CB5C5B"/>
    <w:rsid w:val="00CB5C91"/>
    <w:rsid w:val="00CB5E41"/>
    <w:rsid w:val="00CB66F3"/>
    <w:rsid w:val="00CC17EA"/>
    <w:rsid w:val="00CC2690"/>
    <w:rsid w:val="00CC2963"/>
    <w:rsid w:val="00CC3D61"/>
    <w:rsid w:val="00CC4007"/>
    <w:rsid w:val="00CC4E40"/>
    <w:rsid w:val="00CC5952"/>
    <w:rsid w:val="00CC5C89"/>
    <w:rsid w:val="00CC7BA2"/>
    <w:rsid w:val="00CC7D9E"/>
    <w:rsid w:val="00CD06FE"/>
    <w:rsid w:val="00CD0ED8"/>
    <w:rsid w:val="00CD17CA"/>
    <w:rsid w:val="00CD1A17"/>
    <w:rsid w:val="00CD2193"/>
    <w:rsid w:val="00CD284A"/>
    <w:rsid w:val="00CD28C5"/>
    <w:rsid w:val="00CD3701"/>
    <w:rsid w:val="00CD4E8D"/>
    <w:rsid w:val="00CD5527"/>
    <w:rsid w:val="00CD664D"/>
    <w:rsid w:val="00CD7188"/>
    <w:rsid w:val="00CD740C"/>
    <w:rsid w:val="00CD74F5"/>
    <w:rsid w:val="00CE0F03"/>
    <w:rsid w:val="00CE1464"/>
    <w:rsid w:val="00CE20FF"/>
    <w:rsid w:val="00CE22B3"/>
    <w:rsid w:val="00CE2748"/>
    <w:rsid w:val="00CE2AC5"/>
    <w:rsid w:val="00CE302E"/>
    <w:rsid w:val="00CE3061"/>
    <w:rsid w:val="00CE3695"/>
    <w:rsid w:val="00CE3886"/>
    <w:rsid w:val="00CE41D6"/>
    <w:rsid w:val="00CE43DB"/>
    <w:rsid w:val="00CE51D6"/>
    <w:rsid w:val="00CE5696"/>
    <w:rsid w:val="00CE6FD4"/>
    <w:rsid w:val="00CE71DC"/>
    <w:rsid w:val="00CE7BDB"/>
    <w:rsid w:val="00CF0076"/>
    <w:rsid w:val="00CF044B"/>
    <w:rsid w:val="00CF0D38"/>
    <w:rsid w:val="00CF1586"/>
    <w:rsid w:val="00CF170C"/>
    <w:rsid w:val="00CF19D0"/>
    <w:rsid w:val="00CF2172"/>
    <w:rsid w:val="00CF2322"/>
    <w:rsid w:val="00CF28CF"/>
    <w:rsid w:val="00CF3247"/>
    <w:rsid w:val="00CF4665"/>
    <w:rsid w:val="00CF4AB7"/>
    <w:rsid w:val="00CF4F61"/>
    <w:rsid w:val="00CF5F10"/>
    <w:rsid w:val="00CF6EB6"/>
    <w:rsid w:val="00CF6ED7"/>
    <w:rsid w:val="00CF79C0"/>
    <w:rsid w:val="00D027E2"/>
    <w:rsid w:val="00D02DEE"/>
    <w:rsid w:val="00D037ED"/>
    <w:rsid w:val="00D05524"/>
    <w:rsid w:val="00D05D18"/>
    <w:rsid w:val="00D07557"/>
    <w:rsid w:val="00D076EE"/>
    <w:rsid w:val="00D07A89"/>
    <w:rsid w:val="00D07E1F"/>
    <w:rsid w:val="00D107AE"/>
    <w:rsid w:val="00D1084D"/>
    <w:rsid w:val="00D12440"/>
    <w:rsid w:val="00D12D31"/>
    <w:rsid w:val="00D13AA6"/>
    <w:rsid w:val="00D13CBE"/>
    <w:rsid w:val="00D1414E"/>
    <w:rsid w:val="00D149A8"/>
    <w:rsid w:val="00D15806"/>
    <w:rsid w:val="00D15AC8"/>
    <w:rsid w:val="00D160A4"/>
    <w:rsid w:val="00D166FA"/>
    <w:rsid w:val="00D1677F"/>
    <w:rsid w:val="00D1691D"/>
    <w:rsid w:val="00D20228"/>
    <w:rsid w:val="00D20AB3"/>
    <w:rsid w:val="00D20F24"/>
    <w:rsid w:val="00D21333"/>
    <w:rsid w:val="00D215F1"/>
    <w:rsid w:val="00D21AC0"/>
    <w:rsid w:val="00D22661"/>
    <w:rsid w:val="00D22783"/>
    <w:rsid w:val="00D23166"/>
    <w:rsid w:val="00D24A24"/>
    <w:rsid w:val="00D267EB"/>
    <w:rsid w:val="00D26E10"/>
    <w:rsid w:val="00D26F82"/>
    <w:rsid w:val="00D27205"/>
    <w:rsid w:val="00D27720"/>
    <w:rsid w:val="00D27809"/>
    <w:rsid w:val="00D30242"/>
    <w:rsid w:val="00D306C7"/>
    <w:rsid w:val="00D306CE"/>
    <w:rsid w:val="00D30A55"/>
    <w:rsid w:val="00D315D4"/>
    <w:rsid w:val="00D31A34"/>
    <w:rsid w:val="00D33CC6"/>
    <w:rsid w:val="00D33F8A"/>
    <w:rsid w:val="00D369DD"/>
    <w:rsid w:val="00D37138"/>
    <w:rsid w:val="00D40661"/>
    <w:rsid w:val="00D41233"/>
    <w:rsid w:val="00D436AA"/>
    <w:rsid w:val="00D44215"/>
    <w:rsid w:val="00D44D5E"/>
    <w:rsid w:val="00D44E4D"/>
    <w:rsid w:val="00D508E4"/>
    <w:rsid w:val="00D515CC"/>
    <w:rsid w:val="00D525CF"/>
    <w:rsid w:val="00D52B51"/>
    <w:rsid w:val="00D53403"/>
    <w:rsid w:val="00D53AFB"/>
    <w:rsid w:val="00D549B1"/>
    <w:rsid w:val="00D54B76"/>
    <w:rsid w:val="00D54BCA"/>
    <w:rsid w:val="00D552E5"/>
    <w:rsid w:val="00D55DE7"/>
    <w:rsid w:val="00D568A9"/>
    <w:rsid w:val="00D569F0"/>
    <w:rsid w:val="00D5741A"/>
    <w:rsid w:val="00D57A22"/>
    <w:rsid w:val="00D57B2B"/>
    <w:rsid w:val="00D57BC3"/>
    <w:rsid w:val="00D57ED6"/>
    <w:rsid w:val="00D6059F"/>
    <w:rsid w:val="00D60A90"/>
    <w:rsid w:val="00D620F3"/>
    <w:rsid w:val="00D625A8"/>
    <w:rsid w:val="00D62CBC"/>
    <w:rsid w:val="00D62CC5"/>
    <w:rsid w:val="00D632AA"/>
    <w:rsid w:val="00D646DC"/>
    <w:rsid w:val="00D64EAF"/>
    <w:rsid w:val="00D64F08"/>
    <w:rsid w:val="00D65020"/>
    <w:rsid w:val="00D66225"/>
    <w:rsid w:val="00D66CF4"/>
    <w:rsid w:val="00D670BD"/>
    <w:rsid w:val="00D6776B"/>
    <w:rsid w:val="00D67896"/>
    <w:rsid w:val="00D67920"/>
    <w:rsid w:val="00D67AEC"/>
    <w:rsid w:val="00D67B05"/>
    <w:rsid w:val="00D71BE7"/>
    <w:rsid w:val="00D72128"/>
    <w:rsid w:val="00D724E8"/>
    <w:rsid w:val="00D724EB"/>
    <w:rsid w:val="00D72715"/>
    <w:rsid w:val="00D729F0"/>
    <w:rsid w:val="00D72CF5"/>
    <w:rsid w:val="00D73870"/>
    <w:rsid w:val="00D738B0"/>
    <w:rsid w:val="00D73C3E"/>
    <w:rsid w:val="00D74133"/>
    <w:rsid w:val="00D74367"/>
    <w:rsid w:val="00D75C2E"/>
    <w:rsid w:val="00D75EB2"/>
    <w:rsid w:val="00D75F08"/>
    <w:rsid w:val="00D76020"/>
    <w:rsid w:val="00D76AE2"/>
    <w:rsid w:val="00D772A8"/>
    <w:rsid w:val="00D80000"/>
    <w:rsid w:val="00D8003F"/>
    <w:rsid w:val="00D80522"/>
    <w:rsid w:val="00D806A8"/>
    <w:rsid w:val="00D81E08"/>
    <w:rsid w:val="00D83791"/>
    <w:rsid w:val="00D83A3D"/>
    <w:rsid w:val="00D83D77"/>
    <w:rsid w:val="00D84ADF"/>
    <w:rsid w:val="00D84C68"/>
    <w:rsid w:val="00D8565A"/>
    <w:rsid w:val="00D857C9"/>
    <w:rsid w:val="00D85838"/>
    <w:rsid w:val="00D860B5"/>
    <w:rsid w:val="00D868C2"/>
    <w:rsid w:val="00D87013"/>
    <w:rsid w:val="00D8739A"/>
    <w:rsid w:val="00D9000D"/>
    <w:rsid w:val="00D90ABB"/>
    <w:rsid w:val="00D91107"/>
    <w:rsid w:val="00D92042"/>
    <w:rsid w:val="00D929C1"/>
    <w:rsid w:val="00D9330A"/>
    <w:rsid w:val="00D93310"/>
    <w:rsid w:val="00D933A6"/>
    <w:rsid w:val="00D94633"/>
    <w:rsid w:val="00D95281"/>
    <w:rsid w:val="00D95E54"/>
    <w:rsid w:val="00D96369"/>
    <w:rsid w:val="00D96A0D"/>
    <w:rsid w:val="00D9753D"/>
    <w:rsid w:val="00DA0634"/>
    <w:rsid w:val="00DA0C39"/>
    <w:rsid w:val="00DA263A"/>
    <w:rsid w:val="00DA46AA"/>
    <w:rsid w:val="00DA5146"/>
    <w:rsid w:val="00DA58D6"/>
    <w:rsid w:val="00DA5AC6"/>
    <w:rsid w:val="00DA697F"/>
    <w:rsid w:val="00DA7470"/>
    <w:rsid w:val="00DA74B2"/>
    <w:rsid w:val="00DA7878"/>
    <w:rsid w:val="00DB02C5"/>
    <w:rsid w:val="00DB05D0"/>
    <w:rsid w:val="00DB0749"/>
    <w:rsid w:val="00DB1797"/>
    <w:rsid w:val="00DB1EAB"/>
    <w:rsid w:val="00DB271C"/>
    <w:rsid w:val="00DB29CD"/>
    <w:rsid w:val="00DB3DCA"/>
    <w:rsid w:val="00DB3ED3"/>
    <w:rsid w:val="00DB4945"/>
    <w:rsid w:val="00DB59F8"/>
    <w:rsid w:val="00DB6483"/>
    <w:rsid w:val="00DB6571"/>
    <w:rsid w:val="00DB6A8F"/>
    <w:rsid w:val="00DB703F"/>
    <w:rsid w:val="00DB71FE"/>
    <w:rsid w:val="00DB72FF"/>
    <w:rsid w:val="00DC0239"/>
    <w:rsid w:val="00DC1291"/>
    <w:rsid w:val="00DC1E45"/>
    <w:rsid w:val="00DC2983"/>
    <w:rsid w:val="00DC30AC"/>
    <w:rsid w:val="00DC347B"/>
    <w:rsid w:val="00DC3724"/>
    <w:rsid w:val="00DC3F42"/>
    <w:rsid w:val="00DC42B9"/>
    <w:rsid w:val="00DC487D"/>
    <w:rsid w:val="00DC5803"/>
    <w:rsid w:val="00DC5F9A"/>
    <w:rsid w:val="00DC6936"/>
    <w:rsid w:val="00DC6A57"/>
    <w:rsid w:val="00DC6C2B"/>
    <w:rsid w:val="00DC6E62"/>
    <w:rsid w:val="00DC7AA5"/>
    <w:rsid w:val="00DC7D3A"/>
    <w:rsid w:val="00DD2635"/>
    <w:rsid w:val="00DD30F6"/>
    <w:rsid w:val="00DD3416"/>
    <w:rsid w:val="00DD34F7"/>
    <w:rsid w:val="00DD55FF"/>
    <w:rsid w:val="00DD56A3"/>
    <w:rsid w:val="00DD58A2"/>
    <w:rsid w:val="00DD6517"/>
    <w:rsid w:val="00DD669F"/>
    <w:rsid w:val="00DE088F"/>
    <w:rsid w:val="00DE1FB7"/>
    <w:rsid w:val="00DE22B2"/>
    <w:rsid w:val="00DE28AB"/>
    <w:rsid w:val="00DE41D1"/>
    <w:rsid w:val="00DE5850"/>
    <w:rsid w:val="00DE58CD"/>
    <w:rsid w:val="00DE5DAB"/>
    <w:rsid w:val="00DE6C5E"/>
    <w:rsid w:val="00DE799F"/>
    <w:rsid w:val="00DE7B65"/>
    <w:rsid w:val="00DE7EFC"/>
    <w:rsid w:val="00DF0299"/>
    <w:rsid w:val="00DF06AB"/>
    <w:rsid w:val="00DF12C9"/>
    <w:rsid w:val="00DF26A8"/>
    <w:rsid w:val="00DF319F"/>
    <w:rsid w:val="00DF36C4"/>
    <w:rsid w:val="00DF3897"/>
    <w:rsid w:val="00DF38C4"/>
    <w:rsid w:val="00DF5419"/>
    <w:rsid w:val="00DF5D7B"/>
    <w:rsid w:val="00DF5FA8"/>
    <w:rsid w:val="00DF6457"/>
    <w:rsid w:val="00DF7F1B"/>
    <w:rsid w:val="00DF7FCB"/>
    <w:rsid w:val="00E00441"/>
    <w:rsid w:val="00E00D39"/>
    <w:rsid w:val="00E00E8A"/>
    <w:rsid w:val="00E00EE2"/>
    <w:rsid w:val="00E01BD5"/>
    <w:rsid w:val="00E01C3D"/>
    <w:rsid w:val="00E01F94"/>
    <w:rsid w:val="00E0292E"/>
    <w:rsid w:val="00E02D1D"/>
    <w:rsid w:val="00E03403"/>
    <w:rsid w:val="00E041AF"/>
    <w:rsid w:val="00E045E4"/>
    <w:rsid w:val="00E05AC5"/>
    <w:rsid w:val="00E05AD7"/>
    <w:rsid w:val="00E068C7"/>
    <w:rsid w:val="00E06D92"/>
    <w:rsid w:val="00E06FE8"/>
    <w:rsid w:val="00E07931"/>
    <w:rsid w:val="00E10F88"/>
    <w:rsid w:val="00E110F8"/>
    <w:rsid w:val="00E111BF"/>
    <w:rsid w:val="00E118B2"/>
    <w:rsid w:val="00E12405"/>
    <w:rsid w:val="00E12578"/>
    <w:rsid w:val="00E12706"/>
    <w:rsid w:val="00E151AC"/>
    <w:rsid w:val="00E1576A"/>
    <w:rsid w:val="00E16204"/>
    <w:rsid w:val="00E20AB1"/>
    <w:rsid w:val="00E20E12"/>
    <w:rsid w:val="00E21F5C"/>
    <w:rsid w:val="00E22652"/>
    <w:rsid w:val="00E226E8"/>
    <w:rsid w:val="00E2363F"/>
    <w:rsid w:val="00E23817"/>
    <w:rsid w:val="00E24132"/>
    <w:rsid w:val="00E2503B"/>
    <w:rsid w:val="00E252F8"/>
    <w:rsid w:val="00E25EC9"/>
    <w:rsid w:val="00E2637F"/>
    <w:rsid w:val="00E2653E"/>
    <w:rsid w:val="00E27585"/>
    <w:rsid w:val="00E30726"/>
    <w:rsid w:val="00E314F6"/>
    <w:rsid w:val="00E31619"/>
    <w:rsid w:val="00E319C5"/>
    <w:rsid w:val="00E31ACE"/>
    <w:rsid w:val="00E31CE5"/>
    <w:rsid w:val="00E32AB4"/>
    <w:rsid w:val="00E32C18"/>
    <w:rsid w:val="00E33F0E"/>
    <w:rsid w:val="00E34B69"/>
    <w:rsid w:val="00E3583E"/>
    <w:rsid w:val="00E359D8"/>
    <w:rsid w:val="00E36FCE"/>
    <w:rsid w:val="00E370CD"/>
    <w:rsid w:val="00E373E0"/>
    <w:rsid w:val="00E37531"/>
    <w:rsid w:val="00E378B2"/>
    <w:rsid w:val="00E4049F"/>
    <w:rsid w:val="00E4069B"/>
    <w:rsid w:val="00E4083B"/>
    <w:rsid w:val="00E408EE"/>
    <w:rsid w:val="00E414B9"/>
    <w:rsid w:val="00E41E9F"/>
    <w:rsid w:val="00E4283D"/>
    <w:rsid w:val="00E43812"/>
    <w:rsid w:val="00E44B55"/>
    <w:rsid w:val="00E4556C"/>
    <w:rsid w:val="00E4589E"/>
    <w:rsid w:val="00E460BD"/>
    <w:rsid w:val="00E46248"/>
    <w:rsid w:val="00E463F5"/>
    <w:rsid w:val="00E469AB"/>
    <w:rsid w:val="00E46C1C"/>
    <w:rsid w:val="00E4721F"/>
    <w:rsid w:val="00E500AB"/>
    <w:rsid w:val="00E5022A"/>
    <w:rsid w:val="00E50850"/>
    <w:rsid w:val="00E50DAD"/>
    <w:rsid w:val="00E515B7"/>
    <w:rsid w:val="00E51CC2"/>
    <w:rsid w:val="00E51F9B"/>
    <w:rsid w:val="00E52CE8"/>
    <w:rsid w:val="00E5399E"/>
    <w:rsid w:val="00E53B85"/>
    <w:rsid w:val="00E545B2"/>
    <w:rsid w:val="00E54A33"/>
    <w:rsid w:val="00E55514"/>
    <w:rsid w:val="00E55AC0"/>
    <w:rsid w:val="00E57208"/>
    <w:rsid w:val="00E575C2"/>
    <w:rsid w:val="00E57F18"/>
    <w:rsid w:val="00E602D0"/>
    <w:rsid w:val="00E606BA"/>
    <w:rsid w:val="00E6138E"/>
    <w:rsid w:val="00E61B92"/>
    <w:rsid w:val="00E61BC6"/>
    <w:rsid w:val="00E6202D"/>
    <w:rsid w:val="00E638E3"/>
    <w:rsid w:val="00E64579"/>
    <w:rsid w:val="00E6491B"/>
    <w:rsid w:val="00E651BB"/>
    <w:rsid w:val="00E658CB"/>
    <w:rsid w:val="00E66551"/>
    <w:rsid w:val="00E67403"/>
    <w:rsid w:val="00E67EE2"/>
    <w:rsid w:val="00E67FB0"/>
    <w:rsid w:val="00E71570"/>
    <w:rsid w:val="00E71AED"/>
    <w:rsid w:val="00E71BDB"/>
    <w:rsid w:val="00E72444"/>
    <w:rsid w:val="00E73E0D"/>
    <w:rsid w:val="00E740CA"/>
    <w:rsid w:val="00E76E86"/>
    <w:rsid w:val="00E77351"/>
    <w:rsid w:val="00E7764C"/>
    <w:rsid w:val="00E77680"/>
    <w:rsid w:val="00E77809"/>
    <w:rsid w:val="00E80A6B"/>
    <w:rsid w:val="00E80C23"/>
    <w:rsid w:val="00E82E96"/>
    <w:rsid w:val="00E82F7A"/>
    <w:rsid w:val="00E83A7D"/>
    <w:rsid w:val="00E842CC"/>
    <w:rsid w:val="00E84451"/>
    <w:rsid w:val="00E846FA"/>
    <w:rsid w:val="00E84FCC"/>
    <w:rsid w:val="00E86403"/>
    <w:rsid w:val="00E86645"/>
    <w:rsid w:val="00E86F28"/>
    <w:rsid w:val="00E87078"/>
    <w:rsid w:val="00E87121"/>
    <w:rsid w:val="00E8723D"/>
    <w:rsid w:val="00E87A78"/>
    <w:rsid w:val="00E90859"/>
    <w:rsid w:val="00E90B50"/>
    <w:rsid w:val="00E90D72"/>
    <w:rsid w:val="00E92624"/>
    <w:rsid w:val="00E92DA4"/>
    <w:rsid w:val="00E93B0F"/>
    <w:rsid w:val="00E93D91"/>
    <w:rsid w:val="00E94C72"/>
    <w:rsid w:val="00E95350"/>
    <w:rsid w:val="00E95FFC"/>
    <w:rsid w:val="00E96622"/>
    <w:rsid w:val="00E96AE7"/>
    <w:rsid w:val="00E96B1F"/>
    <w:rsid w:val="00E97616"/>
    <w:rsid w:val="00E9781C"/>
    <w:rsid w:val="00EA01D0"/>
    <w:rsid w:val="00EA15AF"/>
    <w:rsid w:val="00EA191B"/>
    <w:rsid w:val="00EA2254"/>
    <w:rsid w:val="00EA252C"/>
    <w:rsid w:val="00EA3975"/>
    <w:rsid w:val="00EA3DAF"/>
    <w:rsid w:val="00EA3F2E"/>
    <w:rsid w:val="00EA41E2"/>
    <w:rsid w:val="00EA4491"/>
    <w:rsid w:val="00EA4732"/>
    <w:rsid w:val="00EA4752"/>
    <w:rsid w:val="00EA48D0"/>
    <w:rsid w:val="00EA4AD4"/>
    <w:rsid w:val="00EA4C18"/>
    <w:rsid w:val="00EA5170"/>
    <w:rsid w:val="00EA5583"/>
    <w:rsid w:val="00EA5BE2"/>
    <w:rsid w:val="00EA7BC4"/>
    <w:rsid w:val="00EB0448"/>
    <w:rsid w:val="00EB118F"/>
    <w:rsid w:val="00EB159A"/>
    <w:rsid w:val="00EB18A6"/>
    <w:rsid w:val="00EB192B"/>
    <w:rsid w:val="00EB2A7A"/>
    <w:rsid w:val="00EB3741"/>
    <w:rsid w:val="00EB48AF"/>
    <w:rsid w:val="00EB5A12"/>
    <w:rsid w:val="00EB5B13"/>
    <w:rsid w:val="00EB5E8C"/>
    <w:rsid w:val="00EB5F28"/>
    <w:rsid w:val="00EB639A"/>
    <w:rsid w:val="00EB71AD"/>
    <w:rsid w:val="00EB7E8F"/>
    <w:rsid w:val="00EB7E9A"/>
    <w:rsid w:val="00EC006F"/>
    <w:rsid w:val="00EC00B4"/>
    <w:rsid w:val="00EC02AE"/>
    <w:rsid w:val="00EC1499"/>
    <w:rsid w:val="00EC1F88"/>
    <w:rsid w:val="00EC201E"/>
    <w:rsid w:val="00EC34A0"/>
    <w:rsid w:val="00EC379A"/>
    <w:rsid w:val="00EC3A98"/>
    <w:rsid w:val="00EC414A"/>
    <w:rsid w:val="00EC466B"/>
    <w:rsid w:val="00EC4820"/>
    <w:rsid w:val="00EC5538"/>
    <w:rsid w:val="00EC5DE7"/>
    <w:rsid w:val="00EC744C"/>
    <w:rsid w:val="00ED07E6"/>
    <w:rsid w:val="00ED18E8"/>
    <w:rsid w:val="00ED199D"/>
    <w:rsid w:val="00ED1C63"/>
    <w:rsid w:val="00ED1F17"/>
    <w:rsid w:val="00ED24FD"/>
    <w:rsid w:val="00ED2D8C"/>
    <w:rsid w:val="00ED3345"/>
    <w:rsid w:val="00ED33A9"/>
    <w:rsid w:val="00ED35A0"/>
    <w:rsid w:val="00ED474B"/>
    <w:rsid w:val="00ED65CA"/>
    <w:rsid w:val="00ED6A83"/>
    <w:rsid w:val="00ED73FB"/>
    <w:rsid w:val="00ED74B8"/>
    <w:rsid w:val="00ED7555"/>
    <w:rsid w:val="00ED789C"/>
    <w:rsid w:val="00EE1438"/>
    <w:rsid w:val="00EE1F3A"/>
    <w:rsid w:val="00EE20D6"/>
    <w:rsid w:val="00EE285C"/>
    <w:rsid w:val="00EE38BB"/>
    <w:rsid w:val="00EE3BA8"/>
    <w:rsid w:val="00EE3F57"/>
    <w:rsid w:val="00EE400C"/>
    <w:rsid w:val="00EE4249"/>
    <w:rsid w:val="00EE4DE4"/>
    <w:rsid w:val="00EE4F14"/>
    <w:rsid w:val="00EE5596"/>
    <w:rsid w:val="00EE5B25"/>
    <w:rsid w:val="00EE5C02"/>
    <w:rsid w:val="00EE62AD"/>
    <w:rsid w:val="00EE6338"/>
    <w:rsid w:val="00EE65A7"/>
    <w:rsid w:val="00EE6B0B"/>
    <w:rsid w:val="00EE6B6B"/>
    <w:rsid w:val="00EE6BDB"/>
    <w:rsid w:val="00EE7035"/>
    <w:rsid w:val="00EE7DCB"/>
    <w:rsid w:val="00EF058F"/>
    <w:rsid w:val="00EF0657"/>
    <w:rsid w:val="00EF1CE3"/>
    <w:rsid w:val="00EF1F90"/>
    <w:rsid w:val="00EF2869"/>
    <w:rsid w:val="00EF33CD"/>
    <w:rsid w:val="00EF35F0"/>
    <w:rsid w:val="00EF4043"/>
    <w:rsid w:val="00EF45D6"/>
    <w:rsid w:val="00EF4898"/>
    <w:rsid w:val="00EF4B91"/>
    <w:rsid w:val="00EF54DD"/>
    <w:rsid w:val="00EF6923"/>
    <w:rsid w:val="00EF6D9D"/>
    <w:rsid w:val="00EF7219"/>
    <w:rsid w:val="00EF72A2"/>
    <w:rsid w:val="00EF7AD8"/>
    <w:rsid w:val="00F002B5"/>
    <w:rsid w:val="00F00488"/>
    <w:rsid w:val="00F004A4"/>
    <w:rsid w:val="00F00C0F"/>
    <w:rsid w:val="00F012DD"/>
    <w:rsid w:val="00F0227C"/>
    <w:rsid w:val="00F022BC"/>
    <w:rsid w:val="00F02DF4"/>
    <w:rsid w:val="00F04AB5"/>
    <w:rsid w:val="00F0531D"/>
    <w:rsid w:val="00F05734"/>
    <w:rsid w:val="00F074C0"/>
    <w:rsid w:val="00F1009F"/>
    <w:rsid w:val="00F10BBA"/>
    <w:rsid w:val="00F10FDD"/>
    <w:rsid w:val="00F11091"/>
    <w:rsid w:val="00F11C4E"/>
    <w:rsid w:val="00F11C9A"/>
    <w:rsid w:val="00F1200F"/>
    <w:rsid w:val="00F122D1"/>
    <w:rsid w:val="00F1233E"/>
    <w:rsid w:val="00F12475"/>
    <w:rsid w:val="00F12D2B"/>
    <w:rsid w:val="00F13ACF"/>
    <w:rsid w:val="00F13AD6"/>
    <w:rsid w:val="00F14228"/>
    <w:rsid w:val="00F14870"/>
    <w:rsid w:val="00F16B3C"/>
    <w:rsid w:val="00F17E0F"/>
    <w:rsid w:val="00F202E0"/>
    <w:rsid w:val="00F202E5"/>
    <w:rsid w:val="00F20730"/>
    <w:rsid w:val="00F208AB"/>
    <w:rsid w:val="00F21A46"/>
    <w:rsid w:val="00F224AD"/>
    <w:rsid w:val="00F22502"/>
    <w:rsid w:val="00F22E40"/>
    <w:rsid w:val="00F23D2B"/>
    <w:rsid w:val="00F242DA"/>
    <w:rsid w:val="00F245C9"/>
    <w:rsid w:val="00F24A92"/>
    <w:rsid w:val="00F255F8"/>
    <w:rsid w:val="00F26644"/>
    <w:rsid w:val="00F26735"/>
    <w:rsid w:val="00F26792"/>
    <w:rsid w:val="00F2721A"/>
    <w:rsid w:val="00F2750E"/>
    <w:rsid w:val="00F278E5"/>
    <w:rsid w:val="00F27FA4"/>
    <w:rsid w:val="00F300D1"/>
    <w:rsid w:val="00F30100"/>
    <w:rsid w:val="00F30720"/>
    <w:rsid w:val="00F310F3"/>
    <w:rsid w:val="00F318AE"/>
    <w:rsid w:val="00F31F37"/>
    <w:rsid w:val="00F32BFD"/>
    <w:rsid w:val="00F3308B"/>
    <w:rsid w:val="00F333A4"/>
    <w:rsid w:val="00F3412A"/>
    <w:rsid w:val="00F3457D"/>
    <w:rsid w:val="00F34D64"/>
    <w:rsid w:val="00F352BB"/>
    <w:rsid w:val="00F35615"/>
    <w:rsid w:val="00F35DD0"/>
    <w:rsid w:val="00F362D4"/>
    <w:rsid w:val="00F3706D"/>
    <w:rsid w:val="00F405DD"/>
    <w:rsid w:val="00F40645"/>
    <w:rsid w:val="00F41805"/>
    <w:rsid w:val="00F4270F"/>
    <w:rsid w:val="00F44F04"/>
    <w:rsid w:val="00F45B8B"/>
    <w:rsid w:val="00F45E99"/>
    <w:rsid w:val="00F4610E"/>
    <w:rsid w:val="00F46770"/>
    <w:rsid w:val="00F4773E"/>
    <w:rsid w:val="00F501F6"/>
    <w:rsid w:val="00F50345"/>
    <w:rsid w:val="00F5078B"/>
    <w:rsid w:val="00F5099E"/>
    <w:rsid w:val="00F50D2D"/>
    <w:rsid w:val="00F5102F"/>
    <w:rsid w:val="00F51171"/>
    <w:rsid w:val="00F51408"/>
    <w:rsid w:val="00F5142B"/>
    <w:rsid w:val="00F518E5"/>
    <w:rsid w:val="00F52128"/>
    <w:rsid w:val="00F52811"/>
    <w:rsid w:val="00F543C7"/>
    <w:rsid w:val="00F54554"/>
    <w:rsid w:val="00F55127"/>
    <w:rsid w:val="00F552AD"/>
    <w:rsid w:val="00F55320"/>
    <w:rsid w:val="00F55A80"/>
    <w:rsid w:val="00F56A7E"/>
    <w:rsid w:val="00F61450"/>
    <w:rsid w:val="00F61964"/>
    <w:rsid w:val="00F61EC6"/>
    <w:rsid w:val="00F6216F"/>
    <w:rsid w:val="00F62FDC"/>
    <w:rsid w:val="00F63098"/>
    <w:rsid w:val="00F640EA"/>
    <w:rsid w:val="00F64362"/>
    <w:rsid w:val="00F646C1"/>
    <w:rsid w:val="00F65263"/>
    <w:rsid w:val="00F65687"/>
    <w:rsid w:val="00F65E0A"/>
    <w:rsid w:val="00F662FF"/>
    <w:rsid w:val="00F66666"/>
    <w:rsid w:val="00F66BDF"/>
    <w:rsid w:val="00F67EE6"/>
    <w:rsid w:val="00F701B2"/>
    <w:rsid w:val="00F71136"/>
    <w:rsid w:val="00F7253A"/>
    <w:rsid w:val="00F72545"/>
    <w:rsid w:val="00F72A0C"/>
    <w:rsid w:val="00F72ECB"/>
    <w:rsid w:val="00F73991"/>
    <w:rsid w:val="00F73B76"/>
    <w:rsid w:val="00F748A7"/>
    <w:rsid w:val="00F74F7F"/>
    <w:rsid w:val="00F75D2F"/>
    <w:rsid w:val="00F763C6"/>
    <w:rsid w:val="00F77123"/>
    <w:rsid w:val="00F80092"/>
    <w:rsid w:val="00F80F9A"/>
    <w:rsid w:val="00F82797"/>
    <w:rsid w:val="00F833BF"/>
    <w:rsid w:val="00F835C6"/>
    <w:rsid w:val="00F835DF"/>
    <w:rsid w:val="00F83D35"/>
    <w:rsid w:val="00F84446"/>
    <w:rsid w:val="00F84F76"/>
    <w:rsid w:val="00F85B2E"/>
    <w:rsid w:val="00F85FD6"/>
    <w:rsid w:val="00F861C2"/>
    <w:rsid w:val="00F90ED2"/>
    <w:rsid w:val="00F918AC"/>
    <w:rsid w:val="00F91908"/>
    <w:rsid w:val="00F92E6C"/>
    <w:rsid w:val="00F93401"/>
    <w:rsid w:val="00F935E5"/>
    <w:rsid w:val="00F93E82"/>
    <w:rsid w:val="00F93ED6"/>
    <w:rsid w:val="00F954C0"/>
    <w:rsid w:val="00F95504"/>
    <w:rsid w:val="00F95B12"/>
    <w:rsid w:val="00F95D48"/>
    <w:rsid w:val="00F9635E"/>
    <w:rsid w:val="00F96DF8"/>
    <w:rsid w:val="00F974C1"/>
    <w:rsid w:val="00FA067F"/>
    <w:rsid w:val="00FA0C1F"/>
    <w:rsid w:val="00FA0DE2"/>
    <w:rsid w:val="00FA24C5"/>
    <w:rsid w:val="00FA2709"/>
    <w:rsid w:val="00FA283E"/>
    <w:rsid w:val="00FA2F76"/>
    <w:rsid w:val="00FA35EA"/>
    <w:rsid w:val="00FA35FB"/>
    <w:rsid w:val="00FA3CF2"/>
    <w:rsid w:val="00FA3E14"/>
    <w:rsid w:val="00FA3EAD"/>
    <w:rsid w:val="00FA40FE"/>
    <w:rsid w:val="00FA4AD3"/>
    <w:rsid w:val="00FA52BD"/>
    <w:rsid w:val="00FA6082"/>
    <w:rsid w:val="00FA6158"/>
    <w:rsid w:val="00FB0867"/>
    <w:rsid w:val="00FB0B0C"/>
    <w:rsid w:val="00FB106D"/>
    <w:rsid w:val="00FB21DB"/>
    <w:rsid w:val="00FB2831"/>
    <w:rsid w:val="00FB316F"/>
    <w:rsid w:val="00FB33A8"/>
    <w:rsid w:val="00FB3909"/>
    <w:rsid w:val="00FB3993"/>
    <w:rsid w:val="00FB3CEF"/>
    <w:rsid w:val="00FB479F"/>
    <w:rsid w:val="00FB4FE2"/>
    <w:rsid w:val="00FB553C"/>
    <w:rsid w:val="00FB582E"/>
    <w:rsid w:val="00FB6011"/>
    <w:rsid w:val="00FB659D"/>
    <w:rsid w:val="00FB7AF8"/>
    <w:rsid w:val="00FC0CB7"/>
    <w:rsid w:val="00FC13A2"/>
    <w:rsid w:val="00FC1826"/>
    <w:rsid w:val="00FC1FE8"/>
    <w:rsid w:val="00FC22E4"/>
    <w:rsid w:val="00FC2D72"/>
    <w:rsid w:val="00FC3030"/>
    <w:rsid w:val="00FC346B"/>
    <w:rsid w:val="00FC3CDF"/>
    <w:rsid w:val="00FC4A37"/>
    <w:rsid w:val="00FC4C38"/>
    <w:rsid w:val="00FC4DE2"/>
    <w:rsid w:val="00FC4F81"/>
    <w:rsid w:val="00FC5BFF"/>
    <w:rsid w:val="00FC6226"/>
    <w:rsid w:val="00FC6AEF"/>
    <w:rsid w:val="00FC7CD2"/>
    <w:rsid w:val="00FD0424"/>
    <w:rsid w:val="00FD0671"/>
    <w:rsid w:val="00FD1025"/>
    <w:rsid w:val="00FD1567"/>
    <w:rsid w:val="00FD1BFB"/>
    <w:rsid w:val="00FD2DE3"/>
    <w:rsid w:val="00FD3B2F"/>
    <w:rsid w:val="00FD3E22"/>
    <w:rsid w:val="00FD3EB5"/>
    <w:rsid w:val="00FD440A"/>
    <w:rsid w:val="00FD4530"/>
    <w:rsid w:val="00FD5BE0"/>
    <w:rsid w:val="00FD6624"/>
    <w:rsid w:val="00FD669C"/>
    <w:rsid w:val="00FD6E8D"/>
    <w:rsid w:val="00FD7486"/>
    <w:rsid w:val="00FE0D84"/>
    <w:rsid w:val="00FE1AD1"/>
    <w:rsid w:val="00FE204B"/>
    <w:rsid w:val="00FE29C7"/>
    <w:rsid w:val="00FE2BBE"/>
    <w:rsid w:val="00FE4693"/>
    <w:rsid w:val="00FE5243"/>
    <w:rsid w:val="00FE54DD"/>
    <w:rsid w:val="00FE589D"/>
    <w:rsid w:val="00FE5AE4"/>
    <w:rsid w:val="00FE5B51"/>
    <w:rsid w:val="00FE7AF7"/>
    <w:rsid w:val="00FF0334"/>
    <w:rsid w:val="00FF0AEE"/>
    <w:rsid w:val="00FF17DC"/>
    <w:rsid w:val="00FF2CF6"/>
    <w:rsid w:val="00FF3B1E"/>
    <w:rsid w:val="00FF3C4A"/>
    <w:rsid w:val="00FF4344"/>
    <w:rsid w:val="00FF53D8"/>
    <w:rsid w:val="00FF5416"/>
    <w:rsid w:val="00FF5584"/>
    <w:rsid w:val="00FF5D67"/>
    <w:rsid w:val="00FF5D73"/>
    <w:rsid w:val="00FF7156"/>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AE0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9DD"/>
    <w:pPr>
      <w:spacing w:after="0" w:line="480" w:lineRule="auto"/>
      <w:contextualSpacing/>
    </w:pPr>
    <w:rPr>
      <w:rFonts w:ascii="Arial" w:hAnsi="Arial"/>
    </w:rPr>
  </w:style>
  <w:style w:type="paragraph" w:styleId="Heading1">
    <w:name w:val="heading 1"/>
    <w:basedOn w:val="Normal"/>
    <w:next w:val="Normal"/>
    <w:link w:val="Heading1Char"/>
    <w:uiPriority w:val="9"/>
    <w:qFormat/>
    <w:rsid w:val="00886939"/>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549B1"/>
    <w:pPr>
      <w:keepNext/>
      <w:keepLines/>
      <w:spacing w:before="120"/>
      <w:outlineLvl w:val="1"/>
    </w:pPr>
    <w:rPr>
      <w:rFonts w:eastAsiaTheme="majorEastAsia" w:cstheme="majorBidi"/>
      <w:b/>
      <w:szCs w:val="26"/>
    </w:rPr>
  </w:style>
  <w:style w:type="paragraph" w:styleId="Heading3">
    <w:name w:val="heading 3"/>
    <w:aliases w:val="Bullets"/>
    <w:basedOn w:val="Normal"/>
    <w:next w:val="Normal"/>
    <w:link w:val="Heading3Char"/>
    <w:uiPriority w:val="9"/>
    <w:unhideWhenUsed/>
    <w:qFormat/>
    <w:rsid w:val="00A21480"/>
    <w:pPr>
      <w:numPr>
        <w:numId w:val="2"/>
      </w:numPr>
      <w:ind w:left="360" w:hanging="216"/>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E224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B81"/>
    <w:pPr>
      <w:tabs>
        <w:tab w:val="center" w:pos="4536"/>
        <w:tab w:val="right" w:pos="9072"/>
      </w:tabs>
      <w:spacing w:line="240" w:lineRule="auto"/>
    </w:pPr>
  </w:style>
  <w:style w:type="character" w:customStyle="1" w:styleId="HeaderChar">
    <w:name w:val="Header Char"/>
    <w:basedOn w:val="DefaultParagraphFont"/>
    <w:link w:val="Header"/>
    <w:uiPriority w:val="99"/>
    <w:rsid w:val="00117B81"/>
  </w:style>
  <w:style w:type="paragraph" w:styleId="Footer">
    <w:name w:val="footer"/>
    <w:basedOn w:val="Normal"/>
    <w:link w:val="FooterChar"/>
    <w:uiPriority w:val="99"/>
    <w:unhideWhenUsed/>
    <w:rsid w:val="00117B81"/>
    <w:pPr>
      <w:tabs>
        <w:tab w:val="center" w:pos="4536"/>
        <w:tab w:val="right" w:pos="9072"/>
      </w:tabs>
      <w:spacing w:line="240" w:lineRule="auto"/>
    </w:pPr>
  </w:style>
  <w:style w:type="character" w:customStyle="1" w:styleId="FooterChar">
    <w:name w:val="Footer Char"/>
    <w:basedOn w:val="DefaultParagraphFont"/>
    <w:link w:val="Footer"/>
    <w:uiPriority w:val="99"/>
    <w:rsid w:val="00117B81"/>
  </w:style>
  <w:style w:type="paragraph" w:styleId="BalloonText">
    <w:name w:val="Balloon Text"/>
    <w:basedOn w:val="Normal"/>
    <w:link w:val="BalloonTextChar"/>
    <w:uiPriority w:val="99"/>
    <w:semiHidden/>
    <w:unhideWhenUsed/>
    <w:rsid w:val="00117B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B81"/>
    <w:rPr>
      <w:rFonts w:ascii="Tahoma" w:hAnsi="Tahoma" w:cs="Tahoma"/>
      <w:sz w:val="16"/>
      <w:szCs w:val="16"/>
    </w:rPr>
  </w:style>
  <w:style w:type="character" w:styleId="CommentReference">
    <w:name w:val="annotation reference"/>
    <w:basedOn w:val="DefaultParagraphFont"/>
    <w:uiPriority w:val="99"/>
    <w:unhideWhenUsed/>
    <w:rsid w:val="0003722C"/>
    <w:rPr>
      <w:sz w:val="16"/>
      <w:szCs w:val="16"/>
    </w:rPr>
  </w:style>
  <w:style w:type="paragraph" w:styleId="CommentText">
    <w:name w:val="annotation text"/>
    <w:basedOn w:val="Normal"/>
    <w:link w:val="CommentTextChar"/>
    <w:uiPriority w:val="99"/>
    <w:unhideWhenUsed/>
    <w:rsid w:val="0003722C"/>
    <w:pPr>
      <w:spacing w:line="240" w:lineRule="auto"/>
    </w:pPr>
    <w:rPr>
      <w:sz w:val="20"/>
      <w:szCs w:val="20"/>
    </w:rPr>
  </w:style>
  <w:style w:type="character" w:customStyle="1" w:styleId="CommentTextChar">
    <w:name w:val="Comment Text Char"/>
    <w:basedOn w:val="DefaultParagraphFont"/>
    <w:link w:val="CommentText"/>
    <w:uiPriority w:val="99"/>
    <w:rsid w:val="0003722C"/>
    <w:rPr>
      <w:sz w:val="20"/>
      <w:szCs w:val="20"/>
    </w:rPr>
  </w:style>
  <w:style w:type="paragraph" w:styleId="CommentSubject">
    <w:name w:val="annotation subject"/>
    <w:basedOn w:val="CommentText"/>
    <w:next w:val="CommentText"/>
    <w:link w:val="CommentSubjectChar"/>
    <w:uiPriority w:val="99"/>
    <w:semiHidden/>
    <w:unhideWhenUsed/>
    <w:rsid w:val="0003722C"/>
    <w:rPr>
      <w:b/>
      <w:bCs/>
    </w:rPr>
  </w:style>
  <w:style w:type="character" w:customStyle="1" w:styleId="CommentSubjectChar">
    <w:name w:val="Comment Subject Char"/>
    <w:basedOn w:val="CommentTextChar"/>
    <w:link w:val="CommentSubject"/>
    <w:uiPriority w:val="99"/>
    <w:semiHidden/>
    <w:rsid w:val="0003722C"/>
    <w:rPr>
      <w:b/>
      <w:bCs/>
      <w:sz w:val="20"/>
      <w:szCs w:val="20"/>
    </w:rPr>
  </w:style>
  <w:style w:type="paragraph" w:styleId="ListParagraph">
    <w:name w:val="List Paragraph"/>
    <w:basedOn w:val="Normal"/>
    <w:link w:val="ListParagraphChar"/>
    <w:uiPriority w:val="34"/>
    <w:qFormat/>
    <w:rsid w:val="00833D1A"/>
    <w:pPr>
      <w:ind w:left="720"/>
    </w:pPr>
  </w:style>
  <w:style w:type="table" w:styleId="TableGrid">
    <w:name w:val="Table Grid"/>
    <w:basedOn w:val="TableNormal"/>
    <w:uiPriority w:val="39"/>
    <w:rsid w:val="000A0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bull">
    <w:name w:val="list:bull"/>
    <w:basedOn w:val="Normal"/>
    <w:link w:val="listbullChar"/>
    <w:qFormat/>
    <w:rsid w:val="00394198"/>
    <w:pPr>
      <w:numPr>
        <w:numId w:val="1"/>
      </w:numPr>
      <w:spacing w:after="120"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86939"/>
    <w:rPr>
      <w:rFonts w:ascii="Arial" w:eastAsiaTheme="majorEastAsia" w:hAnsi="Arial" w:cstheme="majorBidi"/>
      <w:b/>
      <w:szCs w:val="32"/>
    </w:rPr>
  </w:style>
  <w:style w:type="character" w:customStyle="1" w:styleId="Heading2Char">
    <w:name w:val="Heading 2 Char"/>
    <w:basedOn w:val="DefaultParagraphFont"/>
    <w:link w:val="Heading2"/>
    <w:uiPriority w:val="9"/>
    <w:rsid w:val="00D549B1"/>
    <w:rPr>
      <w:rFonts w:ascii="Arial" w:eastAsiaTheme="majorEastAsia" w:hAnsi="Arial" w:cstheme="majorBidi"/>
      <w:b/>
      <w:szCs w:val="26"/>
    </w:rPr>
  </w:style>
  <w:style w:type="character" w:customStyle="1" w:styleId="Heading3Char">
    <w:name w:val="Heading 3 Char"/>
    <w:aliases w:val="Bullets Char"/>
    <w:basedOn w:val="DefaultParagraphFont"/>
    <w:link w:val="Heading3"/>
    <w:uiPriority w:val="9"/>
    <w:rsid w:val="00A21480"/>
    <w:rPr>
      <w:rFonts w:ascii="Arial" w:eastAsiaTheme="majorEastAsia" w:hAnsi="Arial" w:cstheme="majorBidi"/>
      <w:szCs w:val="24"/>
    </w:rPr>
  </w:style>
  <w:style w:type="character" w:customStyle="1" w:styleId="listbullChar">
    <w:name w:val="list:bull Char"/>
    <w:basedOn w:val="DefaultParagraphFont"/>
    <w:link w:val="listbull"/>
    <w:rsid w:val="00AE7022"/>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A4C24"/>
    <w:rPr>
      <w:color w:val="0000FF" w:themeColor="hyperlink"/>
      <w:u w:val="single"/>
    </w:rPr>
  </w:style>
  <w:style w:type="paragraph" w:customStyle="1" w:styleId="listindent">
    <w:name w:val="list:indent"/>
    <w:basedOn w:val="Normal"/>
    <w:link w:val="listindentChar"/>
    <w:rsid w:val="00C71C14"/>
    <w:pPr>
      <w:spacing w:after="120" w:line="240" w:lineRule="auto"/>
      <w:ind w:left="432"/>
    </w:pPr>
    <w:rPr>
      <w:rFonts w:ascii="Times New Roman" w:eastAsia="Times New Roman" w:hAnsi="Times New Roman" w:cs="Times New Roman"/>
      <w:sz w:val="24"/>
      <w:szCs w:val="24"/>
    </w:rPr>
  </w:style>
  <w:style w:type="character" w:customStyle="1" w:styleId="listindentChar">
    <w:name w:val="list:indent Char"/>
    <w:link w:val="listindent"/>
    <w:rsid w:val="00C71C1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3F70AD"/>
    <w:rPr>
      <w:color w:val="808080"/>
    </w:rPr>
  </w:style>
  <w:style w:type="character" w:customStyle="1" w:styleId="Heading4Char">
    <w:name w:val="Heading 4 Char"/>
    <w:basedOn w:val="DefaultParagraphFont"/>
    <w:link w:val="Heading4"/>
    <w:uiPriority w:val="9"/>
    <w:semiHidden/>
    <w:rsid w:val="009E224D"/>
    <w:rPr>
      <w:rFonts w:asciiTheme="majorHAnsi" w:eastAsiaTheme="majorEastAsia" w:hAnsiTheme="majorHAnsi" w:cstheme="majorBidi"/>
      <w:i/>
      <w:iCs/>
      <w:color w:val="365F91" w:themeColor="accent1" w:themeShade="BF"/>
    </w:rPr>
  </w:style>
  <w:style w:type="paragraph" w:customStyle="1" w:styleId="tableref">
    <w:name w:val="table:ref"/>
    <w:basedOn w:val="Normal"/>
    <w:link w:val="tablerefChar"/>
    <w:uiPriority w:val="99"/>
    <w:rsid w:val="008E2AF1"/>
    <w:pPr>
      <w:tabs>
        <w:tab w:val="left" w:pos="360"/>
      </w:tabs>
      <w:spacing w:line="240" w:lineRule="auto"/>
      <w:ind w:left="360" w:hanging="360"/>
    </w:pPr>
    <w:rPr>
      <w:rFonts w:ascii="Arial Narrow" w:eastAsia="Times New Roman" w:hAnsi="Arial Narrow" w:cs="Arial Narrow"/>
      <w:sz w:val="20"/>
      <w:szCs w:val="20"/>
    </w:rPr>
  </w:style>
  <w:style w:type="character" w:customStyle="1" w:styleId="tablerefChar">
    <w:name w:val="table:ref Char"/>
    <w:link w:val="tableref"/>
    <w:rsid w:val="008E2AF1"/>
    <w:rPr>
      <w:rFonts w:ascii="Arial Narrow" w:eastAsia="Times New Roman" w:hAnsi="Arial Narrow" w:cs="Arial Narrow"/>
      <w:sz w:val="20"/>
      <w:szCs w:val="20"/>
    </w:rPr>
  </w:style>
  <w:style w:type="paragraph" w:customStyle="1" w:styleId="tabletextNS">
    <w:name w:val="table:textNS"/>
    <w:basedOn w:val="Normal"/>
    <w:rsid w:val="00302502"/>
    <w:pPr>
      <w:spacing w:line="240" w:lineRule="auto"/>
    </w:pPr>
    <w:rPr>
      <w:rFonts w:ascii="Arial Narrow" w:eastAsia="Times New Roman" w:hAnsi="Arial Narrow" w:cs="Arial Narrow"/>
      <w:sz w:val="24"/>
      <w:szCs w:val="24"/>
    </w:rPr>
  </w:style>
  <w:style w:type="paragraph" w:styleId="Revision">
    <w:name w:val="Revision"/>
    <w:hidden/>
    <w:uiPriority w:val="99"/>
    <w:semiHidden/>
    <w:rsid w:val="0015701B"/>
    <w:pPr>
      <w:spacing w:after="0" w:line="240" w:lineRule="auto"/>
    </w:pPr>
    <w:rPr>
      <w:rFonts w:ascii="Arial" w:hAnsi="Arial"/>
    </w:rPr>
  </w:style>
  <w:style w:type="character" w:styleId="FollowedHyperlink">
    <w:name w:val="FollowedHyperlink"/>
    <w:basedOn w:val="DefaultParagraphFont"/>
    <w:uiPriority w:val="99"/>
    <w:semiHidden/>
    <w:unhideWhenUsed/>
    <w:rsid w:val="001A0D60"/>
    <w:rPr>
      <w:color w:val="800080" w:themeColor="followedHyperlink"/>
      <w:u w:val="single"/>
    </w:rPr>
  </w:style>
  <w:style w:type="character" w:customStyle="1" w:styleId="shorttext">
    <w:name w:val="short_text"/>
    <w:basedOn w:val="DefaultParagraphFont"/>
    <w:rsid w:val="00D21AC0"/>
  </w:style>
  <w:style w:type="paragraph" w:customStyle="1" w:styleId="listindentbull">
    <w:name w:val="list:indent bull"/>
    <w:link w:val="listindentbullChar"/>
    <w:rsid w:val="00F66BDF"/>
    <w:pPr>
      <w:numPr>
        <w:numId w:val="3"/>
      </w:numPr>
      <w:spacing w:after="120" w:line="240" w:lineRule="auto"/>
    </w:pPr>
    <w:rPr>
      <w:rFonts w:ascii="Times New Roman" w:eastAsia="Times New Roman" w:hAnsi="Times New Roman" w:cs="Times New Roman"/>
      <w:sz w:val="24"/>
      <w:szCs w:val="24"/>
    </w:rPr>
  </w:style>
  <w:style w:type="character" w:customStyle="1" w:styleId="listindentbullChar">
    <w:name w:val="list:indent bull Char"/>
    <w:link w:val="listindentbull"/>
    <w:locked/>
    <w:rsid w:val="00F66BDF"/>
    <w:rPr>
      <w:rFonts w:ascii="Times New Roman" w:eastAsia="Times New Roman" w:hAnsi="Times New Roman" w:cs="Times New Roman"/>
      <w:sz w:val="24"/>
      <w:szCs w:val="24"/>
    </w:rPr>
  </w:style>
  <w:style w:type="paragraph" w:styleId="NormalWeb">
    <w:name w:val="Normal (Web)"/>
    <w:basedOn w:val="Normal"/>
    <w:uiPriority w:val="99"/>
    <w:semiHidden/>
    <w:unhideWhenUsed/>
    <w:rsid w:val="006D1B20"/>
    <w:pPr>
      <w:spacing w:before="100" w:beforeAutospacing="1" w:after="100" w:afterAutospacing="1" w:line="240" w:lineRule="auto"/>
      <w:contextualSpacing w:val="0"/>
    </w:pPr>
    <w:rPr>
      <w:rFonts w:ascii="Times New Roman" w:eastAsiaTheme="minorEastAsia" w:hAnsi="Times New Roman" w:cs="Times New Roman"/>
      <w:sz w:val="24"/>
      <w:szCs w:val="24"/>
      <w:lang w:val="en-US"/>
    </w:rPr>
  </w:style>
  <w:style w:type="paragraph" w:styleId="FootnoteText">
    <w:name w:val="footnote text"/>
    <w:basedOn w:val="Normal"/>
    <w:link w:val="FootnoteTextChar"/>
    <w:uiPriority w:val="99"/>
    <w:semiHidden/>
    <w:unhideWhenUsed/>
    <w:rsid w:val="001E3D8E"/>
    <w:pPr>
      <w:spacing w:line="240" w:lineRule="auto"/>
    </w:pPr>
    <w:rPr>
      <w:sz w:val="20"/>
      <w:szCs w:val="20"/>
    </w:rPr>
  </w:style>
  <w:style w:type="character" w:customStyle="1" w:styleId="FootnoteTextChar">
    <w:name w:val="Footnote Text Char"/>
    <w:basedOn w:val="DefaultParagraphFont"/>
    <w:link w:val="FootnoteText"/>
    <w:uiPriority w:val="99"/>
    <w:semiHidden/>
    <w:rsid w:val="001E3D8E"/>
    <w:rPr>
      <w:rFonts w:ascii="Arial" w:hAnsi="Arial"/>
      <w:sz w:val="20"/>
      <w:szCs w:val="20"/>
    </w:rPr>
  </w:style>
  <w:style w:type="character" w:styleId="FootnoteReference">
    <w:name w:val="footnote reference"/>
    <w:basedOn w:val="DefaultParagraphFont"/>
    <w:uiPriority w:val="99"/>
    <w:semiHidden/>
    <w:unhideWhenUsed/>
    <w:rsid w:val="001E3D8E"/>
    <w:rPr>
      <w:vertAlign w:val="superscript"/>
    </w:rPr>
  </w:style>
  <w:style w:type="paragraph" w:customStyle="1" w:styleId="listssp">
    <w:name w:val="list:ssp"/>
    <w:basedOn w:val="Normal"/>
    <w:rsid w:val="00377798"/>
    <w:pPr>
      <w:spacing w:line="240" w:lineRule="auto"/>
      <w:contextualSpacing w:val="0"/>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64122C"/>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4122C"/>
    <w:rPr>
      <w:rFonts w:ascii="Times New Roman" w:hAnsi="Times New Roman" w:cs="Times New Roman"/>
      <w:sz w:val="24"/>
      <w:szCs w:val="24"/>
    </w:rPr>
  </w:style>
  <w:style w:type="paragraph" w:customStyle="1" w:styleId="Body">
    <w:name w:val="Body"/>
    <w:rsid w:val="0064122C"/>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val="en-US"/>
    </w:rPr>
  </w:style>
  <w:style w:type="paragraph" w:customStyle="1" w:styleId="Default">
    <w:name w:val="Default"/>
    <w:rsid w:val="000E0427"/>
    <w:pPr>
      <w:autoSpaceDE w:val="0"/>
      <w:autoSpaceDN w:val="0"/>
      <w:adjustRightInd w:val="0"/>
      <w:spacing w:after="0" w:line="240" w:lineRule="auto"/>
    </w:pPr>
    <w:rPr>
      <w:rFonts w:ascii="Symbol" w:hAnsi="Symbol" w:cs="Symbol"/>
      <w:color w:val="000000"/>
      <w:sz w:val="24"/>
      <w:szCs w:val="24"/>
      <w:lang w:val="en-US"/>
    </w:rPr>
  </w:style>
  <w:style w:type="table" w:customStyle="1" w:styleId="TableGrid3">
    <w:name w:val="Table Grid3"/>
    <w:basedOn w:val="TableNormal"/>
    <w:next w:val="TableGrid"/>
    <w:uiPriority w:val="59"/>
    <w:rsid w:val="000E042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0E042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73214"/>
    <w:rPr>
      <w:b/>
      <w:bCs/>
    </w:rPr>
  </w:style>
  <w:style w:type="paragraph" w:customStyle="1" w:styleId="EndNoteBibliographyTitle">
    <w:name w:val="EndNote Bibliography Title"/>
    <w:basedOn w:val="Normal"/>
    <w:link w:val="EndNoteBibliographyTitleChar"/>
    <w:rsid w:val="006B56D8"/>
    <w:pPr>
      <w:jc w:val="center"/>
    </w:pPr>
    <w:rPr>
      <w:rFonts w:cs="Arial"/>
      <w:noProof/>
      <w:lang w:val="en-US"/>
    </w:rPr>
  </w:style>
  <w:style w:type="character" w:customStyle="1" w:styleId="ListParagraphChar">
    <w:name w:val="List Paragraph Char"/>
    <w:basedOn w:val="DefaultParagraphFont"/>
    <w:link w:val="ListParagraph"/>
    <w:uiPriority w:val="34"/>
    <w:rsid w:val="006B56D8"/>
    <w:rPr>
      <w:rFonts w:ascii="Arial" w:hAnsi="Arial"/>
    </w:rPr>
  </w:style>
  <w:style w:type="character" w:customStyle="1" w:styleId="EndNoteBibliographyTitleChar">
    <w:name w:val="EndNote Bibliography Title Char"/>
    <w:basedOn w:val="ListParagraphChar"/>
    <w:link w:val="EndNoteBibliographyTitle"/>
    <w:rsid w:val="006B56D8"/>
    <w:rPr>
      <w:rFonts w:ascii="Arial" w:hAnsi="Arial" w:cs="Arial"/>
      <w:noProof/>
      <w:lang w:val="en-US"/>
    </w:rPr>
  </w:style>
  <w:style w:type="paragraph" w:customStyle="1" w:styleId="EndNoteBibliography">
    <w:name w:val="EndNote Bibliography"/>
    <w:basedOn w:val="Normal"/>
    <w:link w:val="EndNoteBibliographyChar"/>
    <w:rsid w:val="006B56D8"/>
    <w:rPr>
      <w:rFonts w:cs="Arial"/>
      <w:noProof/>
      <w:lang w:val="en-US"/>
    </w:rPr>
  </w:style>
  <w:style w:type="character" w:customStyle="1" w:styleId="EndNoteBibliographyChar">
    <w:name w:val="EndNote Bibliography Char"/>
    <w:basedOn w:val="ListParagraphChar"/>
    <w:link w:val="EndNoteBibliography"/>
    <w:rsid w:val="006B56D8"/>
    <w:rPr>
      <w:rFonts w:ascii="Arial" w:hAnsi="Arial" w:cs="Arial"/>
      <w:noProof/>
      <w:lang w:val="en-US"/>
    </w:rPr>
  </w:style>
  <w:style w:type="paragraph" w:customStyle="1" w:styleId="Headin3">
    <w:name w:val="Headin 3"/>
    <w:basedOn w:val="Normal"/>
    <w:link w:val="Headin3Char"/>
    <w:qFormat/>
    <w:rsid w:val="00293B65"/>
    <w:rPr>
      <w:b/>
      <w:i/>
      <w:lang w:val="en-US"/>
    </w:rPr>
  </w:style>
  <w:style w:type="table" w:customStyle="1" w:styleId="GridTable5Dark-Accent51">
    <w:name w:val="Grid Table 5 Dark - Accent 51"/>
    <w:basedOn w:val="TableNormal"/>
    <w:uiPriority w:val="50"/>
    <w:rsid w:val="00C47F5D"/>
    <w:pPr>
      <w:spacing w:after="0" w:line="240" w:lineRule="auto"/>
    </w:pPr>
    <w:rPr>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character" w:customStyle="1" w:styleId="Headin3Char">
    <w:name w:val="Headin 3 Char"/>
    <w:basedOn w:val="DefaultParagraphFont"/>
    <w:link w:val="Headin3"/>
    <w:rsid w:val="00293B65"/>
    <w:rPr>
      <w:rFonts w:ascii="Arial" w:hAnsi="Arial"/>
      <w:b/>
      <w:i/>
      <w:lang w:val="en-US"/>
    </w:rPr>
  </w:style>
  <w:style w:type="table" w:customStyle="1" w:styleId="PlainTable21">
    <w:name w:val="Plain Table 21"/>
    <w:basedOn w:val="TableNormal"/>
    <w:uiPriority w:val="42"/>
    <w:rsid w:val="006E3C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5">
    <w:name w:val="A5"/>
    <w:uiPriority w:val="99"/>
    <w:rsid w:val="004D3711"/>
    <w:rPr>
      <w:rFonts w:cs="Shaker 2 Lancet"/>
      <w:color w:val="000000"/>
      <w:sz w:val="13"/>
      <w:szCs w:val="13"/>
    </w:rPr>
  </w:style>
  <w:style w:type="character" w:customStyle="1" w:styleId="apple-converted-space">
    <w:name w:val="apple-converted-space"/>
    <w:basedOn w:val="DefaultParagraphFont"/>
    <w:rsid w:val="0014484D"/>
  </w:style>
  <w:style w:type="character" w:styleId="Emphasis">
    <w:name w:val="Emphasis"/>
    <w:basedOn w:val="DefaultParagraphFont"/>
    <w:uiPriority w:val="20"/>
    <w:qFormat/>
    <w:rsid w:val="0014484D"/>
    <w:rPr>
      <w:i/>
      <w:iCs/>
    </w:rPr>
  </w:style>
  <w:style w:type="character" w:customStyle="1" w:styleId="Mention1">
    <w:name w:val="Mention1"/>
    <w:basedOn w:val="DefaultParagraphFont"/>
    <w:uiPriority w:val="99"/>
    <w:semiHidden/>
    <w:unhideWhenUsed/>
    <w:rsid w:val="00F518E5"/>
    <w:rPr>
      <w:color w:val="2B579A"/>
      <w:shd w:val="clear" w:color="auto" w:fill="E6E6E6"/>
    </w:rPr>
  </w:style>
  <w:style w:type="table" w:customStyle="1" w:styleId="PlainTable11">
    <w:name w:val="Plain Table 11"/>
    <w:basedOn w:val="TableNormal"/>
    <w:uiPriority w:val="41"/>
    <w:rsid w:val="00B546E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tion2">
    <w:name w:val="Mention2"/>
    <w:basedOn w:val="DefaultParagraphFont"/>
    <w:uiPriority w:val="99"/>
    <w:semiHidden/>
    <w:unhideWhenUsed/>
    <w:rsid w:val="00303B92"/>
    <w:rPr>
      <w:color w:val="2B579A"/>
      <w:shd w:val="clear" w:color="auto" w:fill="E6E6E6"/>
    </w:rPr>
  </w:style>
  <w:style w:type="character" w:customStyle="1" w:styleId="Mention3">
    <w:name w:val="Mention3"/>
    <w:basedOn w:val="DefaultParagraphFont"/>
    <w:uiPriority w:val="99"/>
    <w:semiHidden/>
    <w:unhideWhenUsed/>
    <w:rsid w:val="001B2889"/>
    <w:rPr>
      <w:color w:val="2B579A"/>
      <w:shd w:val="clear" w:color="auto" w:fill="E6E6E6"/>
    </w:rPr>
  </w:style>
  <w:style w:type="character" w:customStyle="1" w:styleId="UnresolvedMention">
    <w:name w:val="Unresolved Mention"/>
    <w:basedOn w:val="DefaultParagraphFont"/>
    <w:uiPriority w:val="99"/>
    <w:semiHidden/>
    <w:unhideWhenUsed/>
    <w:rsid w:val="00844E8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49DD"/>
    <w:pPr>
      <w:spacing w:after="0" w:line="480" w:lineRule="auto"/>
      <w:contextualSpacing/>
    </w:pPr>
    <w:rPr>
      <w:rFonts w:ascii="Arial" w:hAnsi="Arial"/>
    </w:rPr>
  </w:style>
  <w:style w:type="paragraph" w:styleId="Heading1">
    <w:name w:val="heading 1"/>
    <w:basedOn w:val="Normal"/>
    <w:next w:val="Normal"/>
    <w:link w:val="Heading1Char"/>
    <w:uiPriority w:val="9"/>
    <w:qFormat/>
    <w:rsid w:val="00886939"/>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549B1"/>
    <w:pPr>
      <w:keepNext/>
      <w:keepLines/>
      <w:spacing w:before="120"/>
      <w:outlineLvl w:val="1"/>
    </w:pPr>
    <w:rPr>
      <w:rFonts w:eastAsiaTheme="majorEastAsia" w:cstheme="majorBidi"/>
      <w:b/>
      <w:szCs w:val="26"/>
    </w:rPr>
  </w:style>
  <w:style w:type="paragraph" w:styleId="Heading3">
    <w:name w:val="heading 3"/>
    <w:aliases w:val="Bullets"/>
    <w:basedOn w:val="Normal"/>
    <w:next w:val="Normal"/>
    <w:link w:val="Heading3Char"/>
    <w:uiPriority w:val="9"/>
    <w:unhideWhenUsed/>
    <w:qFormat/>
    <w:rsid w:val="00A21480"/>
    <w:pPr>
      <w:numPr>
        <w:numId w:val="2"/>
      </w:numPr>
      <w:ind w:left="360" w:hanging="216"/>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E224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7B81"/>
    <w:pPr>
      <w:tabs>
        <w:tab w:val="center" w:pos="4536"/>
        <w:tab w:val="right" w:pos="9072"/>
      </w:tabs>
      <w:spacing w:line="240" w:lineRule="auto"/>
    </w:pPr>
  </w:style>
  <w:style w:type="character" w:customStyle="1" w:styleId="HeaderChar">
    <w:name w:val="Header Char"/>
    <w:basedOn w:val="DefaultParagraphFont"/>
    <w:link w:val="Header"/>
    <w:uiPriority w:val="99"/>
    <w:rsid w:val="00117B81"/>
  </w:style>
  <w:style w:type="paragraph" w:styleId="Footer">
    <w:name w:val="footer"/>
    <w:basedOn w:val="Normal"/>
    <w:link w:val="FooterChar"/>
    <w:uiPriority w:val="99"/>
    <w:unhideWhenUsed/>
    <w:rsid w:val="00117B81"/>
    <w:pPr>
      <w:tabs>
        <w:tab w:val="center" w:pos="4536"/>
        <w:tab w:val="right" w:pos="9072"/>
      </w:tabs>
      <w:spacing w:line="240" w:lineRule="auto"/>
    </w:pPr>
  </w:style>
  <w:style w:type="character" w:customStyle="1" w:styleId="FooterChar">
    <w:name w:val="Footer Char"/>
    <w:basedOn w:val="DefaultParagraphFont"/>
    <w:link w:val="Footer"/>
    <w:uiPriority w:val="99"/>
    <w:rsid w:val="00117B81"/>
  </w:style>
  <w:style w:type="paragraph" w:styleId="BalloonText">
    <w:name w:val="Balloon Text"/>
    <w:basedOn w:val="Normal"/>
    <w:link w:val="BalloonTextChar"/>
    <w:uiPriority w:val="99"/>
    <w:semiHidden/>
    <w:unhideWhenUsed/>
    <w:rsid w:val="00117B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B81"/>
    <w:rPr>
      <w:rFonts w:ascii="Tahoma" w:hAnsi="Tahoma" w:cs="Tahoma"/>
      <w:sz w:val="16"/>
      <w:szCs w:val="16"/>
    </w:rPr>
  </w:style>
  <w:style w:type="character" w:styleId="CommentReference">
    <w:name w:val="annotation reference"/>
    <w:basedOn w:val="DefaultParagraphFont"/>
    <w:uiPriority w:val="99"/>
    <w:unhideWhenUsed/>
    <w:rsid w:val="0003722C"/>
    <w:rPr>
      <w:sz w:val="16"/>
      <w:szCs w:val="16"/>
    </w:rPr>
  </w:style>
  <w:style w:type="paragraph" w:styleId="CommentText">
    <w:name w:val="annotation text"/>
    <w:basedOn w:val="Normal"/>
    <w:link w:val="CommentTextChar"/>
    <w:uiPriority w:val="99"/>
    <w:unhideWhenUsed/>
    <w:rsid w:val="0003722C"/>
    <w:pPr>
      <w:spacing w:line="240" w:lineRule="auto"/>
    </w:pPr>
    <w:rPr>
      <w:sz w:val="20"/>
      <w:szCs w:val="20"/>
    </w:rPr>
  </w:style>
  <w:style w:type="character" w:customStyle="1" w:styleId="CommentTextChar">
    <w:name w:val="Comment Text Char"/>
    <w:basedOn w:val="DefaultParagraphFont"/>
    <w:link w:val="CommentText"/>
    <w:uiPriority w:val="99"/>
    <w:rsid w:val="0003722C"/>
    <w:rPr>
      <w:sz w:val="20"/>
      <w:szCs w:val="20"/>
    </w:rPr>
  </w:style>
  <w:style w:type="paragraph" w:styleId="CommentSubject">
    <w:name w:val="annotation subject"/>
    <w:basedOn w:val="CommentText"/>
    <w:next w:val="CommentText"/>
    <w:link w:val="CommentSubjectChar"/>
    <w:uiPriority w:val="99"/>
    <w:semiHidden/>
    <w:unhideWhenUsed/>
    <w:rsid w:val="0003722C"/>
    <w:rPr>
      <w:b/>
      <w:bCs/>
    </w:rPr>
  </w:style>
  <w:style w:type="character" w:customStyle="1" w:styleId="CommentSubjectChar">
    <w:name w:val="Comment Subject Char"/>
    <w:basedOn w:val="CommentTextChar"/>
    <w:link w:val="CommentSubject"/>
    <w:uiPriority w:val="99"/>
    <w:semiHidden/>
    <w:rsid w:val="0003722C"/>
    <w:rPr>
      <w:b/>
      <w:bCs/>
      <w:sz w:val="20"/>
      <w:szCs w:val="20"/>
    </w:rPr>
  </w:style>
  <w:style w:type="paragraph" w:styleId="ListParagraph">
    <w:name w:val="List Paragraph"/>
    <w:basedOn w:val="Normal"/>
    <w:link w:val="ListParagraphChar"/>
    <w:uiPriority w:val="34"/>
    <w:qFormat/>
    <w:rsid w:val="00833D1A"/>
    <w:pPr>
      <w:ind w:left="720"/>
    </w:pPr>
  </w:style>
  <w:style w:type="table" w:styleId="TableGrid">
    <w:name w:val="Table Grid"/>
    <w:basedOn w:val="TableNormal"/>
    <w:uiPriority w:val="39"/>
    <w:rsid w:val="000A0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bull">
    <w:name w:val="list:bull"/>
    <w:basedOn w:val="Normal"/>
    <w:link w:val="listbullChar"/>
    <w:qFormat/>
    <w:rsid w:val="00394198"/>
    <w:pPr>
      <w:numPr>
        <w:numId w:val="1"/>
      </w:numPr>
      <w:spacing w:after="120"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86939"/>
    <w:rPr>
      <w:rFonts w:ascii="Arial" w:eastAsiaTheme="majorEastAsia" w:hAnsi="Arial" w:cstheme="majorBidi"/>
      <w:b/>
      <w:szCs w:val="32"/>
    </w:rPr>
  </w:style>
  <w:style w:type="character" w:customStyle="1" w:styleId="Heading2Char">
    <w:name w:val="Heading 2 Char"/>
    <w:basedOn w:val="DefaultParagraphFont"/>
    <w:link w:val="Heading2"/>
    <w:uiPriority w:val="9"/>
    <w:rsid w:val="00D549B1"/>
    <w:rPr>
      <w:rFonts w:ascii="Arial" w:eastAsiaTheme="majorEastAsia" w:hAnsi="Arial" w:cstheme="majorBidi"/>
      <w:b/>
      <w:szCs w:val="26"/>
    </w:rPr>
  </w:style>
  <w:style w:type="character" w:customStyle="1" w:styleId="Heading3Char">
    <w:name w:val="Heading 3 Char"/>
    <w:aliases w:val="Bullets Char"/>
    <w:basedOn w:val="DefaultParagraphFont"/>
    <w:link w:val="Heading3"/>
    <w:uiPriority w:val="9"/>
    <w:rsid w:val="00A21480"/>
    <w:rPr>
      <w:rFonts w:ascii="Arial" w:eastAsiaTheme="majorEastAsia" w:hAnsi="Arial" w:cstheme="majorBidi"/>
      <w:szCs w:val="24"/>
    </w:rPr>
  </w:style>
  <w:style w:type="character" w:customStyle="1" w:styleId="listbullChar">
    <w:name w:val="list:bull Char"/>
    <w:basedOn w:val="DefaultParagraphFont"/>
    <w:link w:val="listbull"/>
    <w:rsid w:val="00AE7022"/>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A4C24"/>
    <w:rPr>
      <w:color w:val="0000FF" w:themeColor="hyperlink"/>
      <w:u w:val="single"/>
    </w:rPr>
  </w:style>
  <w:style w:type="paragraph" w:customStyle="1" w:styleId="listindent">
    <w:name w:val="list:indent"/>
    <w:basedOn w:val="Normal"/>
    <w:link w:val="listindentChar"/>
    <w:rsid w:val="00C71C14"/>
    <w:pPr>
      <w:spacing w:after="120" w:line="240" w:lineRule="auto"/>
      <w:ind w:left="432"/>
    </w:pPr>
    <w:rPr>
      <w:rFonts w:ascii="Times New Roman" w:eastAsia="Times New Roman" w:hAnsi="Times New Roman" w:cs="Times New Roman"/>
      <w:sz w:val="24"/>
      <w:szCs w:val="24"/>
    </w:rPr>
  </w:style>
  <w:style w:type="character" w:customStyle="1" w:styleId="listindentChar">
    <w:name w:val="list:indent Char"/>
    <w:link w:val="listindent"/>
    <w:rsid w:val="00C71C14"/>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3F70AD"/>
    <w:rPr>
      <w:color w:val="808080"/>
    </w:rPr>
  </w:style>
  <w:style w:type="character" w:customStyle="1" w:styleId="Heading4Char">
    <w:name w:val="Heading 4 Char"/>
    <w:basedOn w:val="DefaultParagraphFont"/>
    <w:link w:val="Heading4"/>
    <w:uiPriority w:val="9"/>
    <w:semiHidden/>
    <w:rsid w:val="009E224D"/>
    <w:rPr>
      <w:rFonts w:asciiTheme="majorHAnsi" w:eastAsiaTheme="majorEastAsia" w:hAnsiTheme="majorHAnsi" w:cstheme="majorBidi"/>
      <w:i/>
      <w:iCs/>
      <w:color w:val="365F91" w:themeColor="accent1" w:themeShade="BF"/>
    </w:rPr>
  </w:style>
  <w:style w:type="paragraph" w:customStyle="1" w:styleId="tableref">
    <w:name w:val="table:ref"/>
    <w:basedOn w:val="Normal"/>
    <w:link w:val="tablerefChar"/>
    <w:uiPriority w:val="99"/>
    <w:rsid w:val="008E2AF1"/>
    <w:pPr>
      <w:tabs>
        <w:tab w:val="left" w:pos="360"/>
      </w:tabs>
      <w:spacing w:line="240" w:lineRule="auto"/>
      <w:ind w:left="360" w:hanging="360"/>
    </w:pPr>
    <w:rPr>
      <w:rFonts w:ascii="Arial Narrow" w:eastAsia="Times New Roman" w:hAnsi="Arial Narrow" w:cs="Arial Narrow"/>
      <w:sz w:val="20"/>
      <w:szCs w:val="20"/>
    </w:rPr>
  </w:style>
  <w:style w:type="character" w:customStyle="1" w:styleId="tablerefChar">
    <w:name w:val="table:ref Char"/>
    <w:link w:val="tableref"/>
    <w:rsid w:val="008E2AF1"/>
    <w:rPr>
      <w:rFonts w:ascii="Arial Narrow" w:eastAsia="Times New Roman" w:hAnsi="Arial Narrow" w:cs="Arial Narrow"/>
      <w:sz w:val="20"/>
      <w:szCs w:val="20"/>
    </w:rPr>
  </w:style>
  <w:style w:type="paragraph" w:customStyle="1" w:styleId="tabletextNS">
    <w:name w:val="table:textNS"/>
    <w:basedOn w:val="Normal"/>
    <w:rsid w:val="00302502"/>
    <w:pPr>
      <w:spacing w:line="240" w:lineRule="auto"/>
    </w:pPr>
    <w:rPr>
      <w:rFonts w:ascii="Arial Narrow" w:eastAsia="Times New Roman" w:hAnsi="Arial Narrow" w:cs="Arial Narrow"/>
      <w:sz w:val="24"/>
      <w:szCs w:val="24"/>
    </w:rPr>
  </w:style>
  <w:style w:type="paragraph" w:styleId="Revision">
    <w:name w:val="Revision"/>
    <w:hidden/>
    <w:uiPriority w:val="99"/>
    <w:semiHidden/>
    <w:rsid w:val="0015701B"/>
    <w:pPr>
      <w:spacing w:after="0" w:line="240" w:lineRule="auto"/>
    </w:pPr>
    <w:rPr>
      <w:rFonts w:ascii="Arial" w:hAnsi="Arial"/>
    </w:rPr>
  </w:style>
  <w:style w:type="character" w:styleId="FollowedHyperlink">
    <w:name w:val="FollowedHyperlink"/>
    <w:basedOn w:val="DefaultParagraphFont"/>
    <w:uiPriority w:val="99"/>
    <w:semiHidden/>
    <w:unhideWhenUsed/>
    <w:rsid w:val="001A0D60"/>
    <w:rPr>
      <w:color w:val="800080" w:themeColor="followedHyperlink"/>
      <w:u w:val="single"/>
    </w:rPr>
  </w:style>
  <w:style w:type="character" w:customStyle="1" w:styleId="shorttext">
    <w:name w:val="short_text"/>
    <w:basedOn w:val="DefaultParagraphFont"/>
    <w:rsid w:val="00D21AC0"/>
  </w:style>
  <w:style w:type="paragraph" w:customStyle="1" w:styleId="listindentbull">
    <w:name w:val="list:indent bull"/>
    <w:link w:val="listindentbullChar"/>
    <w:rsid w:val="00F66BDF"/>
    <w:pPr>
      <w:numPr>
        <w:numId w:val="3"/>
      </w:numPr>
      <w:spacing w:after="120" w:line="240" w:lineRule="auto"/>
    </w:pPr>
    <w:rPr>
      <w:rFonts w:ascii="Times New Roman" w:eastAsia="Times New Roman" w:hAnsi="Times New Roman" w:cs="Times New Roman"/>
      <w:sz w:val="24"/>
      <w:szCs w:val="24"/>
    </w:rPr>
  </w:style>
  <w:style w:type="character" w:customStyle="1" w:styleId="listindentbullChar">
    <w:name w:val="list:indent bull Char"/>
    <w:link w:val="listindentbull"/>
    <w:locked/>
    <w:rsid w:val="00F66BDF"/>
    <w:rPr>
      <w:rFonts w:ascii="Times New Roman" w:eastAsia="Times New Roman" w:hAnsi="Times New Roman" w:cs="Times New Roman"/>
      <w:sz w:val="24"/>
      <w:szCs w:val="24"/>
    </w:rPr>
  </w:style>
  <w:style w:type="paragraph" w:styleId="NormalWeb">
    <w:name w:val="Normal (Web)"/>
    <w:basedOn w:val="Normal"/>
    <w:uiPriority w:val="99"/>
    <w:semiHidden/>
    <w:unhideWhenUsed/>
    <w:rsid w:val="006D1B20"/>
    <w:pPr>
      <w:spacing w:before="100" w:beforeAutospacing="1" w:after="100" w:afterAutospacing="1" w:line="240" w:lineRule="auto"/>
      <w:contextualSpacing w:val="0"/>
    </w:pPr>
    <w:rPr>
      <w:rFonts w:ascii="Times New Roman" w:eastAsiaTheme="minorEastAsia" w:hAnsi="Times New Roman" w:cs="Times New Roman"/>
      <w:sz w:val="24"/>
      <w:szCs w:val="24"/>
      <w:lang w:val="en-US"/>
    </w:rPr>
  </w:style>
  <w:style w:type="paragraph" w:styleId="FootnoteText">
    <w:name w:val="footnote text"/>
    <w:basedOn w:val="Normal"/>
    <w:link w:val="FootnoteTextChar"/>
    <w:uiPriority w:val="99"/>
    <w:semiHidden/>
    <w:unhideWhenUsed/>
    <w:rsid w:val="001E3D8E"/>
    <w:pPr>
      <w:spacing w:line="240" w:lineRule="auto"/>
    </w:pPr>
    <w:rPr>
      <w:sz w:val="20"/>
      <w:szCs w:val="20"/>
    </w:rPr>
  </w:style>
  <w:style w:type="character" w:customStyle="1" w:styleId="FootnoteTextChar">
    <w:name w:val="Footnote Text Char"/>
    <w:basedOn w:val="DefaultParagraphFont"/>
    <w:link w:val="FootnoteText"/>
    <w:uiPriority w:val="99"/>
    <w:semiHidden/>
    <w:rsid w:val="001E3D8E"/>
    <w:rPr>
      <w:rFonts w:ascii="Arial" w:hAnsi="Arial"/>
      <w:sz w:val="20"/>
      <w:szCs w:val="20"/>
    </w:rPr>
  </w:style>
  <w:style w:type="character" w:styleId="FootnoteReference">
    <w:name w:val="footnote reference"/>
    <w:basedOn w:val="DefaultParagraphFont"/>
    <w:uiPriority w:val="99"/>
    <w:semiHidden/>
    <w:unhideWhenUsed/>
    <w:rsid w:val="001E3D8E"/>
    <w:rPr>
      <w:vertAlign w:val="superscript"/>
    </w:rPr>
  </w:style>
  <w:style w:type="paragraph" w:customStyle="1" w:styleId="listssp">
    <w:name w:val="list:ssp"/>
    <w:basedOn w:val="Normal"/>
    <w:rsid w:val="00377798"/>
    <w:pPr>
      <w:spacing w:line="240" w:lineRule="auto"/>
      <w:contextualSpacing w:val="0"/>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64122C"/>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4122C"/>
    <w:rPr>
      <w:rFonts w:ascii="Times New Roman" w:hAnsi="Times New Roman" w:cs="Times New Roman"/>
      <w:sz w:val="24"/>
      <w:szCs w:val="24"/>
    </w:rPr>
  </w:style>
  <w:style w:type="paragraph" w:customStyle="1" w:styleId="Body">
    <w:name w:val="Body"/>
    <w:rsid w:val="0064122C"/>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val="en-US"/>
    </w:rPr>
  </w:style>
  <w:style w:type="paragraph" w:customStyle="1" w:styleId="Default">
    <w:name w:val="Default"/>
    <w:rsid w:val="000E0427"/>
    <w:pPr>
      <w:autoSpaceDE w:val="0"/>
      <w:autoSpaceDN w:val="0"/>
      <w:adjustRightInd w:val="0"/>
      <w:spacing w:after="0" w:line="240" w:lineRule="auto"/>
    </w:pPr>
    <w:rPr>
      <w:rFonts w:ascii="Symbol" w:hAnsi="Symbol" w:cs="Symbol"/>
      <w:color w:val="000000"/>
      <w:sz w:val="24"/>
      <w:szCs w:val="24"/>
      <w:lang w:val="en-US"/>
    </w:rPr>
  </w:style>
  <w:style w:type="table" w:customStyle="1" w:styleId="TableGrid3">
    <w:name w:val="Table Grid3"/>
    <w:basedOn w:val="TableNormal"/>
    <w:next w:val="TableGrid"/>
    <w:uiPriority w:val="59"/>
    <w:rsid w:val="000E042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0E042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73214"/>
    <w:rPr>
      <w:b/>
      <w:bCs/>
    </w:rPr>
  </w:style>
  <w:style w:type="paragraph" w:customStyle="1" w:styleId="EndNoteBibliographyTitle">
    <w:name w:val="EndNote Bibliography Title"/>
    <w:basedOn w:val="Normal"/>
    <w:link w:val="EndNoteBibliographyTitleChar"/>
    <w:rsid w:val="006B56D8"/>
    <w:pPr>
      <w:jc w:val="center"/>
    </w:pPr>
    <w:rPr>
      <w:rFonts w:cs="Arial"/>
      <w:noProof/>
      <w:lang w:val="en-US"/>
    </w:rPr>
  </w:style>
  <w:style w:type="character" w:customStyle="1" w:styleId="ListParagraphChar">
    <w:name w:val="List Paragraph Char"/>
    <w:basedOn w:val="DefaultParagraphFont"/>
    <w:link w:val="ListParagraph"/>
    <w:uiPriority w:val="34"/>
    <w:rsid w:val="006B56D8"/>
    <w:rPr>
      <w:rFonts w:ascii="Arial" w:hAnsi="Arial"/>
    </w:rPr>
  </w:style>
  <w:style w:type="character" w:customStyle="1" w:styleId="EndNoteBibliographyTitleChar">
    <w:name w:val="EndNote Bibliography Title Char"/>
    <w:basedOn w:val="ListParagraphChar"/>
    <w:link w:val="EndNoteBibliographyTitle"/>
    <w:rsid w:val="006B56D8"/>
    <w:rPr>
      <w:rFonts w:ascii="Arial" w:hAnsi="Arial" w:cs="Arial"/>
      <w:noProof/>
      <w:lang w:val="en-US"/>
    </w:rPr>
  </w:style>
  <w:style w:type="paragraph" w:customStyle="1" w:styleId="EndNoteBibliography">
    <w:name w:val="EndNote Bibliography"/>
    <w:basedOn w:val="Normal"/>
    <w:link w:val="EndNoteBibliographyChar"/>
    <w:rsid w:val="006B56D8"/>
    <w:rPr>
      <w:rFonts w:cs="Arial"/>
      <w:noProof/>
      <w:lang w:val="en-US"/>
    </w:rPr>
  </w:style>
  <w:style w:type="character" w:customStyle="1" w:styleId="EndNoteBibliographyChar">
    <w:name w:val="EndNote Bibliography Char"/>
    <w:basedOn w:val="ListParagraphChar"/>
    <w:link w:val="EndNoteBibliography"/>
    <w:rsid w:val="006B56D8"/>
    <w:rPr>
      <w:rFonts w:ascii="Arial" w:hAnsi="Arial" w:cs="Arial"/>
      <w:noProof/>
      <w:lang w:val="en-US"/>
    </w:rPr>
  </w:style>
  <w:style w:type="paragraph" w:customStyle="1" w:styleId="Headin3">
    <w:name w:val="Headin 3"/>
    <w:basedOn w:val="Normal"/>
    <w:link w:val="Headin3Char"/>
    <w:qFormat/>
    <w:rsid w:val="00293B65"/>
    <w:rPr>
      <w:b/>
      <w:i/>
      <w:lang w:val="en-US"/>
    </w:rPr>
  </w:style>
  <w:style w:type="table" w:customStyle="1" w:styleId="GridTable5Dark-Accent51">
    <w:name w:val="Grid Table 5 Dark - Accent 51"/>
    <w:basedOn w:val="TableNormal"/>
    <w:uiPriority w:val="50"/>
    <w:rsid w:val="00C47F5D"/>
    <w:pPr>
      <w:spacing w:after="0" w:line="240" w:lineRule="auto"/>
    </w:pPr>
    <w:rPr>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character" w:customStyle="1" w:styleId="Headin3Char">
    <w:name w:val="Headin 3 Char"/>
    <w:basedOn w:val="DefaultParagraphFont"/>
    <w:link w:val="Headin3"/>
    <w:rsid w:val="00293B65"/>
    <w:rPr>
      <w:rFonts w:ascii="Arial" w:hAnsi="Arial"/>
      <w:b/>
      <w:i/>
      <w:lang w:val="en-US"/>
    </w:rPr>
  </w:style>
  <w:style w:type="table" w:customStyle="1" w:styleId="PlainTable21">
    <w:name w:val="Plain Table 21"/>
    <w:basedOn w:val="TableNormal"/>
    <w:uiPriority w:val="42"/>
    <w:rsid w:val="006E3C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5">
    <w:name w:val="A5"/>
    <w:uiPriority w:val="99"/>
    <w:rsid w:val="004D3711"/>
    <w:rPr>
      <w:rFonts w:cs="Shaker 2 Lancet"/>
      <w:color w:val="000000"/>
      <w:sz w:val="13"/>
      <w:szCs w:val="13"/>
    </w:rPr>
  </w:style>
  <w:style w:type="character" w:customStyle="1" w:styleId="apple-converted-space">
    <w:name w:val="apple-converted-space"/>
    <w:basedOn w:val="DefaultParagraphFont"/>
    <w:rsid w:val="0014484D"/>
  </w:style>
  <w:style w:type="character" w:styleId="Emphasis">
    <w:name w:val="Emphasis"/>
    <w:basedOn w:val="DefaultParagraphFont"/>
    <w:uiPriority w:val="20"/>
    <w:qFormat/>
    <w:rsid w:val="0014484D"/>
    <w:rPr>
      <w:i/>
      <w:iCs/>
    </w:rPr>
  </w:style>
  <w:style w:type="character" w:customStyle="1" w:styleId="Mention1">
    <w:name w:val="Mention1"/>
    <w:basedOn w:val="DefaultParagraphFont"/>
    <w:uiPriority w:val="99"/>
    <w:semiHidden/>
    <w:unhideWhenUsed/>
    <w:rsid w:val="00F518E5"/>
    <w:rPr>
      <w:color w:val="2B579A"/>
      <w:shd w:val="clear" w:color="auto" w:fill="E6E6E6"/>
    </w:rPr>
  </w:style>
  <w:style w:type="table" w:customStyle="1" w:styleId="PlainTable11">
    <w:name w:val="Plain Table 11"/>
    <w:basedOn w:val="TableNormal"/>
    <w:uiPriority w:val="41"/>
    <w:rsid w:val="00B546E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tion2">
    <w:name w:val="Mention2"/>
    <w:basedOn w:val="DefaultParagraphFont"/>
    <w:uiPriority w:val="99"/>
    <w:semiHidden/>
    <w:unhideWhenUsed/>
    <w:rsid w:val="00303B92"/>
    <w:rPr>
      <w:color w:val="2B579A"/>
      <w:shd w:val="clear" w:color="auto" w:fill="E6E6E6"/>
    </w:rPr>
  </w:style>
  <w:style w:type="character" w:customStyle="1" w:styleId="Mention3">
    <w:name w:val="Mention3"/>
    <w:basedOn w:val="DefaultParagraphFont"/>
    <w:uiPriority w:val="99"/>
    <w:semiHidden/>
    <w:unhideWhenUsed/>
    <w:rsid w:val="001B2889"/>
    <w:rPr>
      <w:color w:val="2B579A"/>
      <w:shd w:val="clear" w:color="auto" w:fill="E6E6E6"/>
    </w:rPr>
  </w:style>
  <w:style w:type="character" w:customStyle="1" w:styleId="UnresolvedMention">
    <w:name w:val="Unresolved Mention"/>
    <w:basedOn w:val="DefaultParagraphFont"/>
    <w:uiPriority w:val="99"/>
    <w:semiHidden/>
    <w:unhideWhenUsed/>
    <w:rsid w:val="00844E8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26915">
      <w:bodyDiv w:val="1"/>
      <w:marLeft w:val="0"/>
      <w:marRight w:val="0"/>
      <w:marTop w:val="0"/>
      <w:marBottom w:val="0"/>
      <w:divBdr>
        <w:top w:val="none" w:sz="0" w:space="0" w:color="auto"/>
        <w:left w:val="none" w:sz="0" w:space="0" w:color="auto"/>
        <w:bottom w:val="none" w:sz="0" w:space="0" w:color="auto"/>
        <w:right w:val="none" w:sz="0" w:space="0" w:color="auto"/>
      </w:divBdr>
    </w:div>
    <w:div w:id="133761070">
      <w:bodyDiv w:val="1"/>
      <w:marLeft w:val="0"/>
      <w:marRight w:val="0"/>
      <w:marTop w:val="0"/>
      <w:marBottom w:val="0"/>
      <w:divBdr>
        <w:top w:val="none" w:sz="0" w:space="0" w:color="auto"/>
        <w:left w:val="none" w:sz="0" w:space="0" w:color="auto"/>
        <w:bottom w:val="none" w:sz="0" w:space="0" w:color="auto"/>
        <w:right w:val="none" w:sz="0" w:space="0" w:color="auto"/>
      </w:divBdr>
    </w:div>
    <w:div w:id="185678432">
      <w:bodyDiv w:val="1"/>
      <w:marLeft w:val="0"/>
      <w:marRight w:val="0"/>
      <w:marTop w:val="0"/>
      <w:marBottom w:val="0"/>
      <w:divBdr>
        <w:top w:val="none" w:sz="0" w:space="0" w:color="auto"/>
        <w:left w:val="none" w:sz="0" w:space="0" w:color="auto"/>
        <w:bottom w:val="none" w:sz="0" w:space="0" w:color="auto"/>
        <w:right w:val="none" w:sz="0" w:space="0" w:color="auto"/>
      </w:divBdr>
    </w:div>
    <w:div w:id="363409118">
      <w:bodyDiv w:val="1"/>
      <w:marLeft w:val="0"/>
      <w:marRight w:val="0"/>
      <w:marTop w:val="0"/>
      <w:marBottom w:val="0"/>
      <w:divBdr>
        <w:top w:val="none" w:sz="0" w:space="0" w:color="auto"/>
        <w:left w:val="none" w:sz="0" w:space="0" w:color="auto"/>
        <w:bottom w:val="none" w:sz="0" w:space="0" w:color="auto"/>
        <w:right w:val="none" w:sz="0" w:space="0" w:color="auto"/>
      </w:divBdr>
    </w:div>
    <w:div w:id="401029079">
      <w:bodyDiv w:val="1"/>
      <w:marLeft w:val="0"/>
      <w:marRight w:val="0"/>
      <w:marTop w:val="0"/>
      <w:marBottom w:val="0"/>
      <w:divBdr>
        <w:top w:val="none" w:sz="0" w:space="0" w:color="auto"/>
        <w:left w:val="none" w:sz="0" w:space="0" w:color="auto"/>
        <w:bottom w:val="none" w:sz="0" w:space="0" w:color="auto"/>
        <w:right w:val="none" w:sz="0" w:space="0" w:color="auto"/>
      </w:divBdr>
    </w:div>
    <w:div w:id="592662056">
      <w:bodyDiv w:val="1"/>
      <w:marLeft w:val="0"/>
      <w:marRight w:val="0"/>
      <w:marTop w:val="0"/>
      <w:marBottom w:val="0"/>
      <w:divBdr>
        <w:top w:val="none" w:sz="0" w:space="0" w:color="auto"/>
        <w:left w:val="none" w:sz="0" w:space="0" w:color="auto"/>
        <w:bottom w:val="none" w:sz="0" w:space="0" w:color="auto"/>
        <w:right w:val="none" w:sz="0" w:space="0" w:color="auto"/>
      </w:divBdr>
    </w:div>
    <w:div w:id="749428549">
      <w:bodyDiv w:val="1"/>
      <w:marLeft w:val="0"/>
      <w:marRight w:val="0"/>
      <w:marTop w:val="0"/>
      <w:marBottom w:val="0"/>
      <w:divBdr>
        <w:top w:val="none" w:sz="0" w:space="0" w:color="auto"/>
        <w:left w:val="none" w:sz="0" w:space="0" w:color="auto"/>
        <w:bottom w:val="none" w:sz="0" w:space="0" w:color="auto"/>
        <w:right w:val="none" w:sz="0" w:space="0" w:color="auto"/>
      </w:divBdr>
    </w:div>
    <w:div w:id="823931212">
      <w:bodyDiv w:val="1"/>
      <w:marLeft w:val="0"/>
      <w:marRight w:val="0"/>
      <w:marTop w:val="0"/>
      <w:marBottom w:val="0"/>
      <w:divBdr>
        <w:top w:val="none" w:sz="0" w:space="0" w:color="auto"/>
        <w:left w:val="none" w:sz="0" w:space="0" w:color="auto"/>
        <w:bottom w:val="none" w:sz="0" w:space="0" w:color="auto"/>
        <w:right w:val="none" w:sz="0" w:space="0" w:color="auto"/>
      </w:divBdr>
    </w:div>
    <w:div w:id="827943296">
      <w:bodyDiv w:val="1"/>
      <w:marLeft w:val="0"/>
      <w:marRight w:val="0"/>
      <w:marTop w:val="0"/>
      <w:marBottom w:val="0"/>
      <w:divBdr>
        <w:top w:val="none" w:sz="0" w:space="0" w:color="auto"/>
        <w:left w:val="none" w:sz="0" w:space="0" w:color="auto"/>
        <w:bottom w:val="none" w:sz="0" w:space="0" w:color="auto"/>
        <w:right w:val="none" w:sz="0" w:space="0" w:color="auto"/>
      </w:divBdr>
    </w:div>
    <w:div w:id="830101505">
      <w:bodyDiv w:val="1"/>
      <w:marLeft w:val="0"/>
      <w:marRight w:val="0"/>
      <w:marTop w:val="0"/>
      <w:marBottom w:val="0"/>
      <w:divBdr>
        <w:top w:val="none" w:sz="0" w:space="0" w:color="auto"/>
        <w:left w:val="none" w:sz="0" w:space="0" w:color="auto"/>
        <w:bottom w:val="none" w:sz="0" w:space="0" w:color="auto"/>
        <w:right w:val="none" w:sz="0" w:space="0" w:color="auto"/>
      </w:divBdr>
    </w:div>
    <w:div w:id="913517327">
      <w:bodyDiv w:val="1"/>
      <w:marLeft w:val="0"/>
      <w:marRight w:val="0"/>
      <w:marTop w:val="0"/>
      <w:marBottom w:val="0"/>
      <w:divBdr>
        <w:top w:val="none" w:sz="0" w:space="0" w:color="auto"/>
        <w:left w:val="none" w:sz="0" w:space="0" w:color="auto"/>
        <w:bottom w:val="none" w:sz="0" w:space="0" w:color="auto"/>
        <w:right w:val="none" w:sz="0" w:space="0" w:color="auto"/>
      </w:divBdr>
    </w:div>
    <w:div w:id="936788250">
      <w:bodyDiv w:val="1"/>
      <w:marLeft w:val="0"/>
      <w:marRight w:val="0"/>
      <w:marTop w:val="0"/>
      <w:marBottom w:val="0"/>
      <w:divBdr>
        <w:top w:val="none" w:sz="0" w:space="0" w:color="auto"/>
        <w:left w:val="none" w:sz="0" w:space="0" w:color="auto"/>
        <w:bottom w:val="none" w:sz="0" w:space="0" w:color="auto"/>
        <w:right w:val="none" w:sz="0" w:space="0" w:color="auto"/>
      </w:divBdr>
    </w:div>
    <w:div w:id="1028337218">
      <w:bodyDiv w:val="1"/>
      <w:marLeft w:val="0"/>
      <w:marRight w:val="0"/>
      <w:marTop w:val="0"/>
      <w:marBottom w:val="0"/>
      <w:divBdr>
        <w:top w:val="none" w:sz="0" w:space="0" w:color="auto"/>
        <w:left w:val="none" w:sz="0" w:space="0" w:color="auto"/>
        <w:bottom w:val="none" w:sz="0" w:space="0" w:color="auto"/>
        <w:right w:val="none" w:sz="0" w:space="0" w:color="auto"/>
      </w:divBdr>
    </w:div>
    <w:div w:id="1052315201">
      <w:bodyDiv w:val="1"/>
      <w:marLeft w:val="0"/>
      <w:marRight w:val="0"/>
      <w:marTop w:val="0"/>
      <w:marBottom w:val="0"/>
      <w:divBdr>
        <w:top w:val="none" w:sz="0" w:space="0" w:color="auto"/>
        <w:left w:val="none" w:sz="0" w:space="0" w:color="auto"/>
        <w:bottom w:val="none" w:sz="0" w:space="0" w:color="auto"/>
        <w:right w:val="none" w:sz="0" w:space="0" w:color="auto"/>
      </w:divBdr>
    </w:div>
    <w:div w:id="1849520023">
      <w:bodyDiv w:val="1"/>
      <w:marLeft w:val="0"/>
      <w:marRight w:val="0"/>
      <w:marTop w:val="0"/>
      <w:marBottom w:val="0"/>
      <w:divBdr>
        <w:top w:val="none" w:sz="0" w:space="0" w:color="auto"/>
        <w:left w:val="none" w:sz="0" w:space="0" w:color="auto"/>
        <w:bottom w:val="none" w:sz="0" w:space="0" w:color="auto"/>
        <w:right w:val="none" w:sz="0" w:space="0" w:color="auto"/>
      </w:divBdr>
    </w:div>
    <w:div w:id="1856992557">
      <w:bodyDiv w:val="1"/>
      <w:marLeft w:val="0"/>
      <w:marRight w:val="0"/>
      <w:marTop w:val="0"/>
      <w:marBottom w:val="0"/>
      <w:divBdr>
        <w:top w:val="none" w:sz="0" w:space="0" w:color="auto"/>
        <w:left w:val="none" w:sz="0" w:space="0" w:color="auto"/>
        <w:bottom w:val="none" w:sz="0" w:space="0" w:color="auto"/>
        <w:right w:val="none" w:sz="0" w:space="0" w:color="auto"/>
      </w:divBdr>
    </w:div>
    <w:div w:id="1879276700">
      <w:bodyDiv w:val="1"/>
      <w:marLeft w:val="0"/>
      <w:marRight w:val="0"/>
      <w:marTop w:val="0"/>
      <w:marBottom w:val="0"/>
      <w:divBdr>
        <w:top w:val="none" w:sz="0" w:space="0" w:color="auto"/>
        <w:left w:val="none" w:sz="0" w:space="0" w:color="auto"/>
        <w:bottom w:val="none" w:sz="0" w:space="0" w:color="auto"/>
        <w:right w:val="none" w:sz="0" w:space="0" w:color="auto"/>
      </w:divBdr>
    </w:div>
    <w:div w:id="2051958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view-hub.org/viz/"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http://www.epinorth.org/eway/default.aspx?pid=230&amp;trg=Area_5294&amp;MainArea_5260=5294:0:15,2938:1:0:0:::0:0&amp;Area_5294=5270:0:15,2985:1:0:0:::0:0" TargetMode="External"/><Relationship Id="rId10" Type="http://schemas.openxmlformats.org/officeDocument/2006/relationships/webSettings" Target="webSetting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A44807F35644D499125726735AA366E" ma:contentTypeVersion="" ma:contentTypeDescription="Create a new document." ma:contentTypeScope="" ma:versionID="cd673343591972a2e5275697cc499730">
  <xsd:schema xmlns:xsd="http://www.w3.org/2001/XMLSchema" xmlns:xs="http://www.w3.org/2001/XMLSchema" xmlns:p="http://schemas.microsoft.com/office/2006/metadata/properties" xmlns:ns2="eedddf5f-d86f-4984-a171-239f70cfe6ce" xmlns:ns3="7e6a9e51-c76b-435b-954b-070e8a026dcb" xmlns:ns4="da1d2c2b-83e1-4f7b-bbe6-55b3efd2d675" targetNamespace="http://schemas.microsoft.com/office/2006/metadata/properties" ma:root="true" ma:fieldsID="f6c226a3407057bbd168095a75050a12" ns2:_="" ns3:_="" ns4:_="">
    <xsd:import namespace="eedddf5f-d86f-4984-a171-239f70cfe6ce"/>
    <xsd:import namespace="7e6a9e51-c76b-435b-954b-070e8a026dcb"/>
    <xsd:import namespace="da1d2c2b-83e1-4f7b-bbe6-55b3efd2d675"/>
    <xsd:element name="properties">
      <xsd:complexType>
        <xsd:sequence>
          <xsd:element name="documentManagement">
            <xsd:complexType>
              <xsd:all>
                <xsd:element ref="ns2:SharedWithUsers" minOccurs="0"/>
                <xsd:element ref="ns2:SharingHintHash" minOccurs="0"/>
                <xsd:element ref="ns3:SharedWithDetails"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dddf5f-d86f-4984-a171-239f70cfe6c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6a9e51-c76b-435b-954b-070e8a026dcb"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a1d2c2b-83e1-4f7b-bbe6-55b3efd2d675"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E4AC9-F75D-4F4A-B3D9-6B6BAF774D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dddf5f-d86f-4984-a171-239f70cfe6ce"/>
    <ds:schemaRef ds:uri="7e6a9e51-c76b-435b-954b-070e8a026dcb"/>
    <ds:schemaRef ds:uri="da1d2c2b-83e1-4f7b-bbe6-55b3efd2d6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16F54A-8BCD-46B4-97CC-02473104D44D}">
  <ds:schemaRefs>
    <ds:schemaRef ds:uri="http://schemas.microsoft.com/sharepoint/v3/contenttype/forms"/>
  </ds:schemaRefs>
</ds:datastoreItem>
</file>

<file path=customXml/itemProps3.xml><?xml version="1.0" encoding="utf-8"?>
<ds:datastoreItem xmlns:ds="http://schemas.openxmlformats.org/officeDocument/2006/customXml" ds:itemID="{4ECA1BDE-48A2-4822-8859-EA405B7CB8C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B40DECB-66A1-4BDD-80D0-3C4D38AA8FFF}">
  <ds:schemaRefs>
    <ds:schemaRef ds:uri="http://schemas.openxmlformats.org/officeDocument/2006/bibliography"/>
  </ds:schemaRefs>
</ds:datastoreItem>
</file>

<file path=customXml/itemProps5.xml><?xml version="1.0" encoding="utf-8"?>
<ds:datastoreItem xmlns:ds="http://schemas.openxmlformats.org/officeDocument/2006/customXml" ds:itemID="{A87F3CA9-2638-4D32-8315-4710C411F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723</Words>
  <Characters>44027</Characters>
  <Application>Microsoft Office Word</Application>
  <DocSecurity>0</DocSecurity>
  <Lines>366</Lines>
  <Paragraphs>10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CV impact on IPD</vt:lpstr>
      <vt:lpstr>SPNG-003 Outline</vt:lpstr>
    </vt:vector>
  </TitlesOfParts>
  <Company>GlaxoSmithKline Biologicals</Company>
  <LinksUpToDate>false</LinksUpToDate>
  <CharactersWithSpaces>51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CV impact on IPD</dc:title>
  <dc:creator>Natalie Denef</dc:creator>
  <cp:lastModifiedBy>Satheesh Velayutham, Integra-PDY, IN</cp:lastModifiedBy>
  <cp:revision>2</cp:revision>
  <cp:lastPrinted>2012-08-20T13:12:00Z</cp:lastPrinted>
  <dcterms:created xsi:type="dcterms:W3CDTF">2017-12-14T13:07:00Z</dcterms:created>
  <dcterms:modified xsi:type="dcterms:W3CDTF">2017-12-1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44807F35644D499125726735AA366E</vt:lpwstr>
  </property>
</Properties>
</file>